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w:t>
      </w:r>
      <w:r w:rsidRPr="00F26CA1">
        <w:rPr>
          <w:lang w:val="en-GB"/>
        </w:rPr>
        <w:t>l</w:t>
      </w:r>
      <w:r w:rsidRPr="00F26CA1">
        <w:rPr>
          <w:lang w:val="en-GB"/>
        </w:rPr>
        <w:t>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the simulation of intelligent behaviour </w:t>
      </w:r>
      <w:r>
        <w:rPr>
          <w:lang w:val="en-GB"/>
        </w:rPr>
        <w:br/>
      </w:r>
      <w:commentRangeStart w:id="0"/>
      <w:r w:rsidRPr="00F26CA1">
        <w:rPr>
          <w:lang w:val="en-GB"/>
        </w:rPr>
        <w:t xml:space="preserve">of a Non-Player Character </w:t>
      </w:r>
      <w:commentRangeEnd w:id="0"/>
      <w:r w:rsidR="0045169E">
        <w:rPr>
          <w:rStyle w:val="Odwoaniedokomentarza"/>
          <w:rFonts w:eastAsiaTheme="minorHAnsi" w:cstheme="majorBidi"/>
          <w:lang w:val="en-US" w:eastAsia="en-US" w:bidi="en-US"/>
        </w:rPr>
        <w:commentReference w:id="0"/>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1161A2" w:rsidRPr="00F26CA1" w:rsidRDefault="001161A2" w:rsidP="001161A2">
      <w:pPr>
        <w:pStyle w:val="PDCNTR9"/>
        <w:rPr>
          <w:lang w:val="en-GB"/>
        </w:rPr>
      </w:pPr>
      <w:r w:rsidRPr="00F26CA1">
        <w:rPr>
          <w:lang w:val="en-GB"/>
        </w:rPr>
        <w:t>of Examination Committee</w:t>
      </w:r>
    </w:p>
    <w:p w:rsidR="001161A2" w:rsidRPr="00F26CA1" w:rsidRDefault="001161A2" w:rsidP="001161A2">
      <w:pPr>
        <w:pStyle w:val="PDRGTL5"/>
        <w:tabs>
          <w:tab w:val="clear" w:pos="6237"/>
          <w:tab w:val="right" w:pos="9072"/>
        </w:tabs>
        <w:rPr>
          <w:lang w:val="en-GB"/>
        </w:rPr>
      </w:pPr>
      <w:r w:rsidRPr="00F26CA1">
        <w:rPr>
          <w:lang w:val="en-GB"/>
        </w:rPr>
        <w:br w:type="page"/>
      </w: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10"/>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832DFB" w:rsidP="00832DFB">
      <w:pPr>
        <w:pStyle w:val="PDbaseidentation"/>
      </w:pPr>
      <w:r>
        <w:t>I was born on July 2</w:t>
      </w:r>
      <w:r w:rsidRPr="00832DFB">
        <w:rPr>
          <w:vertAlign w:val="superscript"/>
        </w:rPr>
        <w:t>nd</w:t>
      </w:r>
      <w:r>
        <w:t xml:space="preserve"> 1987 in Słupsk, the city located in the northern part of Poland. I attempted t</w:t>
      </w:r>
      <w:r w:rsidR="00952CEE">
        <w:t>he</w:t>
      </w:r>
      <w:r>
        <w:t xml:space="preserve"> 3</w:t>
      </w:r>
      <w:r w:rsidRPr="00832DFB">
        <w:rPr>
          <w:vertAlign w:val="superscript"/>
        </w:rPr>
        <w:t>rd</w:t>
      </w:r>
      <w:r>
        <w:t xml:space="preserve"> High School in Gdynia, where I received my baccalaureate diploma in June 2006. Since October 2006 I stud</w:t>
      </w:r>
      <w:r w:rsidR="00952CEE">
        <w:t>y</w:t>
      </w:r>
      <w:r>
        <w:t xml:space="preserve"> at Warsaw University of Technology at the faculty of Ele</w:t>
      </w:r>
      <w:r>
        <w:t>c</w:t>
      </w:r>
      <w:r>
        <w:t xml:space="preserve">tronics and Information Technology. I work as </w:t>
      </w:r>
      <w:r w:rsidR="00952CEE">
        <w:t xml:space="preserve">a </w:t>
      </w:r>
      <w:r>
        <w:t xml:space="preserve">Java programmer since September 2009. </w:t>
      </w:r>
    </w:p>
    <w:p w:rsidR="001161A2" w:rsidRPr="00F26CA1" w:rsidRDefault="001161A2" w:rsidP="001161A2">
      <w:pPr>
        <w:pStyle w:val="PDbase"/>
        <w:rPr>
          <w:lang w:val="en-GB"/>
        </w:rPr>
      </w:pPr>
    </w:p>
    <w:p w:rsidR="001161A2" w:rsidRDefault="001161A2" w:rsidP="001161A2">
      <w:pPr>
        <w:pStyle w:val="PDbase"/>
        <w:rPr>
          <w:lang w:val="en-GB"/>
        </w:rPr>
      </w:pPr>
    </w:p>
    <w:p w:rsidR="00832DFB" w:rsidRPr="00F26CA1" w:rsidRDefault="00832DFB"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1161A2" w:rsidRPr="00F26CA1" w:rsidRDefault="001161A2" w:rsidP="001161A2">
      <w:pPr>
        <w:pStyle w:val="PDCNTSUBTITLE"/>
        <w:rPr>
          <w:lang w:val="en-GB"/>
        </w:rPr>
      </w:pPr>
      <w:r w:rsidRPr="00F26CA1">
        <w:rPr>
          <w:lang w:val="en-GB"/>
        </w:rPr>
        <w:br w:type="page"/>
      </w:r>
      <w:r w:rsidRPr="00F26CA1">
        <w:rPr>
          <w:lang w:val="en-GB"/>
        </w:rPr>
        <w:lastRenderedPageBreak/>
        <w:t>SUMMARY</w:t>
      </w:r>
    </w:p>
    <w:p w:rsidR="00AC1E86" w:rsidRDefault="00AC1E86" w:rsidP="00C12B10">
      <w:pPr>
        <w:pStyle w:val="PDbaseidentation"/>
      </w:pPr>
    </w:p>
    <w:p w:rsidR="00F74ABB" w:rsidRDefault="00F74ABB" w:rsidP="00C12B10">
      <w:pPr>
        <w:pStyle w:val="PDbaseidentation"/>
      </w:pPr>
      <w:r>
        <w:t xml:space="preserve">This work presents the autonomous agent designed to play a commercial First-Person Shooter computer game. The </w:t>
      </w:r>
      <w:r w:rsidR="00C12B10">
        <w:t xml:space="preserve">developed </w:t>
      </w:r>
      <w:r>
        <w:t>agent’s behaviour has been optimized using stocha</w:t>
      </w:r>
      <w:r>
        <w:t>s</w:t>
      </w:r>
      <w:r>
        <w:t xml:space="preserve">tic </w:t>
      </w:r>
      <w:r w:rsidR="000C2855">
        <w:t>optimization</w:t>
      </w:r>
      <w:r>
        <w:t xml:space="preserve"> algorithms</w:t>
      </w:r>
      <w:r w:rsidR="00C12B10">
        <w:t xml:space="preserve"> and the final result has been evaluated against third-party game agent and human players, proving </w:t>
      </w:r>
      <w:r w:rsidR="00B66591">
        <w:t xml:space="preserve">the </w:t>
      </w:r>
      <w:r w:rsidR="00FD6149">
        <w:t xml:space="preserve">effectiveness of the optimization and </w:t>
      </w:r>
      <w:r w:rsidR="00B66591">
        <w:t>the</w:t>
      </w:r>
      <w:r w:rsidR="00F10CC5">
        <w:t xml:space="preserve"> </w:t>
      </w:r>
      <w:r w:rsidR="00B66591">
        <w:t>competitiv</w:t>
      </w:r>
      <w:r w:rsidR="00B66591">
        <w:t>e</w:t>
      </w:r>
      <w:r w:rsidR="00856FB0">
        <w:t xml:space="preserve">ness of the </w:t>
      </w:r>
      <w:r w:rsidR="00F10CC5">
        <w:t>solution</w:t>
      </w:r>
      <w:r w:rsidR="00B66591">
        <w:t xml:space="preserve"> found</w:t>
      </w:r>
      <w:r w:rsidR="00C12B10">
        <w:t>.</w:t>
      </w:r>
    </w:p>
    <w:p w:rsidR="00A25B7B" w:rsidRDefault="00F10CC5" w:rsidP="00C12B10">
      <w:pPr>
        <w:pStyle w:val="PDbaseidentation"/>
      </w:pPr>
      <w:r>
        <w:t>In theoretical introduction the connections between artificial intelligence and comme</w:t>
      </w:r>
      <w:r>
        <w:t>r</w:t>
      </w:r>
      <w:r>
        <w:t xml:space="preserve">cial computer games have been outlined. Artificial intelligence methods used in First-Person Shooter games and basic stochastic optimization algorithms have been described. </w:t>
      </w:r>
    </w:p>
    <w:p w:rsidR="00F10CC5" w:rsidRDefault="00A25B7B" w:rsidP="00C12B10">
      <w:pPr>
        <w:pStyle w:val="PDbaseidentation"/>
      </w:pPr>
      <w:r>
        <w:t>In the practical part, t</w:t>
      </w:r>
      <w:r w:rsidR="00F10CC5">
        <w:t>he developed solution’s algorithm has been described in detail. The optimization algorithms’ parameters as well as the optimization procedure were chosen and justified.</w:t>
      </w:r>
      <w:r>
        <w:t xml:space="preserve"> Four o</w:t>
      </w:r>
      <w:r>
        <w:t>p</w:t>
      </w:r>
      <w:r>
        <w:t>timization algorithms were applied and</w:t>
      </w:r>
      <w:r w:rsidR="006906C1">
        <w:t xml:space="preserve"> the results were compared. The final result has been evaluated against a popular third</w:t>
      </w:r>
      <w:r w:rsidR="00FD6149">
        <w:t>-</w:t>
      </w:r>
      <w:r w:rsidR="006906C1">
        <w:t>party game agent and a simple human player study has been performed.</w:t>
      </w:r>
      <w:r>
        <w:t xml:space="preserve"> </w:t>
      </w:r>
    </w:p>
    <w:p w:rsidR="001161A2" w:rsidRPr="00F26CA1" w:rsidRDefault="001161A2" w:rsidP="001161A2">
      <w:pPr>
        <w:pStyle w:val="PDbase"/>
        <w:rPr>
          <w:lang w:val="en-GB"/>
        </w:rPr>
      </w:pPr>
    </w:p>
    <w:p w:rsidR="002B21F6" w:rsidRDefault="002B21F6" w:rsidP="001161A2">
      <w:pPr>
        <w:pStyle w:val="PDbase"/>
      </w:pPr>
    </w:p>
    <w:p w:rsidR="00F06040" w:rsidRDefault="00F06040" w:rsidP="001161A2">
      <w:pPr>
        <w:pStyle w:val="PDbase"/>
      </w:pPr>
    </w:p>
    <w:p w:rsidR="002B21F6" w:rsidRDefault="002B21F6" w:rsidP="001161A2">
      <w:pPr>
        <w:pStyle w:val="PDbase"/>
      </w:pPr>
    </w:p>
    <w:p w:rsidR="001161A2" w:rsidRPr="00843DCA" w:rsidRDefault="001161A2" w:rsidP="001161A2">
      <w:pPr>
        <w:pStyle w:val="PDbase"/>
        <w:rPr>
          <w:lang w:val="en-US"/>
        </w:rPr>
      </w:pPr>
      <w:r w:rsidRPr="00843DCA">
        <w:rPr>
          <w:lang w:val="en-US"/>
        </w:rPr>
        <w:t xml:space="preserve">Keywords: </w:t>
      </w:r>
      <w:r w:rsidR="00843DCA" w:rsidRPr="00843DCA">
        <w:rPr>
          <w:lang w:val="en-US"/>
        </w:rPr>
        <w:t>artificial intelligence, computer games, stochastic optimiz</w:t>
      </w:r>
      <w:r w:rsidR="00843DCA" w:rsidRPr="00843DCA">
        <w:rPr>
          <w:lang w:val="en-US"/>
        </w:rPr>
        <w:t>a</w:t>
      </w:r>
      <w:r w:rsidR="00843DCA" w:rsidRPr="00843DCA">
        <w:rPr>
          <w:lang w:val="en-US"/>
        </w:rPr>
        <w:t>tion</w:t>
      </w:r>
    </w:p>
    <w:p w:rsidR="001161A2" w:rsidRPr="00843DCA" w:rsidRDefault="001161A2" w:rsidP="001161A2">
      <w:pPr>
        <w:pStyle w:val="PDbase"/>
        <w:rPr>
          <w:lang w:val="en-US"/>
        </w:rPr>
      </w:pPr>
    </w:p>
    <w:p w:rsidR="001161A2" w:rsidRPr="00843DCA" w:rsidRDefault="001161A2" w:rsidP="001161A2">
      <w:pPr>
        <w:pStyle w:val="PDbase"/>
        <w:rPr>
          <w:lang w:val="en-US"/>
        </w:rPr>
      </w:pPr>
    </w:p>
    <w:p w:rsidR="001161A2" w:rsidRPr="00843DCA" w:rsidRDefault="001161A2" w:rsidP="001161A2">
      <w:pPr>
        <w:pStyle w:val="PDbaseLine"/>
        <w:rPr>
          <w:lang w:val="en-US"/>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2B21F6" w:rsidRDefault="002B21F6" w:rsidP="00FD6149">
      <w:pPr>
        <w:pStyle w:val="PDbaseidentation"/>
        <w:rPr>
          <w:lang w:val="pl-PL"/>
        </w:rPr>
      </w:pPr>
    </w:p>
    <w:p w:rsidR="001161A2" w:rsidRDefault="00FD6149" w:rsidP="00FD6149">
      <w:pPr>
        <w:pStyle w:val="PDbaseidentation"/>
        <w:rPr>
          <w:lang w:val="pl-PL"/>
        </w:rPr>
      </w:pPr>
      <w:r w:rsidRPr="00FD6149">
        <w:rPr>
          <w:lang w:val="pl-PL"/>
        </w:rPr>
        <w:t xml:space="preserve">Praca ta przedstawia autonomicznego agenta </w:t>
      </w:r>
      <w:r>
        <w:rPr>
          <w:lang w:val="pl-PL"/>
        </w:rPr>
        <w:t xml:space="preserve">zaprojektowanego na potrzeby </w:t>
      </w:r>
      <w:r w:rsidR="00B66591">
        <w:rPr>
          <w:lang w:val="pl-PL"/>
        </w:rPr>
        <w:t>komercy</w:t>
      </w:r>
      <w:r w:rsidR="00B66591">
        <w:rPr>
          <w:lang w:val="pl-PL"/>
        </w:rPr>
        <w:t>j</w:t>
      </w:r>
      <w:r w:rsidR="00B66591">
        <w:rPr>
          <w:lang w:val="pl-PL"/>
        </w:rPr>
        <w:t xml:space="preserve">nej </w:t>
      </w:r>
      <w:r>
        <w:rPr>
          <w:lang w:val="pl-PL"/>
        </w:rPr>
        <w:t>gry perspektywy pierwszoosobowej. Zachowanie stworzonego agent</w:t>
      </w:r>
      <w:r w:rsidR="000C2855">
        <w:rPr>
          <w:lang w:val="pl-PL"/>
        </w:rPr>
        <w:t>a</w:t>
      </w:r>
      <w:r>
        <w:rPr>
          <w:lang w:val="pl-PL"/>
        </w:rPr>
        <w:t xml:space="preserve"> zostało zoptymal</w:t>
      </w:r>
      <w:r>
        <w:rPr>
          <w:lang w:val="pl-PL"/>
        </w:rPr>
        <w:t>i</w:t>
      </w:r>
      <w:r>
        <w:rPr>
          <w:lang w:val="pl-PL"/>
        </w:rPr>
        <w:t xml:space="preserve">zowane przy użyciu </w:t>
      </w:r>
      <w:r w:rsidR="000C2855">
        <w:rPr>
          <w:lang w:val="pl-PL"/>
        </w:rPr>
        <w:t xml:space="preserve">algorytmów stochastycznej optymalizacji, a wynik został oceniony </w:t>
      </w:r>
      <w:r w:rsidR="00B66591">
        <w:rPr>
          <w:lang w:val="pl-PL"/>
        </w:rPr>
        <w:t>p</w:t>
      </w:r>
      <w:r w:rsidR="00B66591">
        <w:rPr>
          <w:lang w:val="pl-PL"/>
        </w:rPr>
        <w:t>o</w:t>
      </w:r>
      <w:r w:rsidR="00B66591">
        <w:rPr>
          <w:lang w:val="pl-PL"/>
        </w:rPr>
        <w:t xml:space="preserve">przez porównanie z </w:t>
      </w:r>
      <w:r w:rsidR="000C2855">
        <w:rPr>
          <w:lang w:val="pl-PL"/>
        </w:rPr>
        <w:t>zewnętrzn</w:t>
      </w:r>
      <w:r w:rsidR="00B66591">
        <w:rPr>
          <w:lang w:val="pl-PL"/>
        </w:rPr>
        <w:t>ym</w:t>
      </w:r>
      <w:r w:rsidR="000C2855">
        <w:rPr>
          <w:lang w:val="pl-PL"/>
        </w:rPr>
        <w:t xml:space="preserve"> agent</w:t>
      </w:r>
      <w:r w:rsidR="00B66591">
        <w:rPr>
          <w:lang w:val="pl-PL"/>
        </w:rPr>
        <w:t>em</w:t>
      </w:r>
      <w:r w:rsidR="000C2855">
        <w:rPr>
          <w:lang w:val="pl-PL"/>
        </w:rPr>
        <w:t xml:space="preserve"> i </w:t>
      </w:r>
      <w:r w:rsidR="00B66591">
        <w:rPr>
          <w:lang w:val="pl-PL"/>
        </w:rPr>
        <w:t>z graczami ludzkimi, dowodząc skutecznoś</w:t>
      </w:r>
      <w:r w:rsidR="00A25BE3">
        <w:rPr>
          <w:lang w:val="pl-PL"/>
        </w:rPr>
        <w:t>ci</w:t>
      </w:r>
      <w:r w:rsidR="00B66591">
        <w:rPr>
          <w:lang w:val="pl-PL"/>
        </w:rPr>
        <w:t xml:space="preserve"> optymalizacji i konkurencyjnoś</w:t>
      </w:r>
      <w:r w:rsidR="00A25BE3">
        <w:rPr>
          <w:lang w:val="pl-PL"/>
        </w:rPr>
        <w:t>ci</w:t>
      </w:r>
      <w:r w:rsidR="00B66591">
        <w:rPr>
          <w:lang w:val="pl-PL"/>
        </w:rPr>
        <w:t xml:space="preserve"> znalezionego rozwiązania.</w:t>
      </w:r>
    </w:p>
    <w:p w:rsidR="00856FB0" w:rsidRDefault="00856FB0" w:rsidP="00FD6149">
      <w:pPr>
        <w:pStyle w:val="PDbaseidentation"/>
        <w:rPr>
          <w:lang w:val="pl-PL"/>
        </w:rPr>
      </w:pPr>
      <w:r>
        <w:rPr>
          <w:lang w:val="pl-PL"/>
        </w:rPr>
        <w:t>We wprowadzeniu teoretycznym</w:t>
      </w:r>
      <w:r w:rsidR="00A51171">
        <w:rPr>
          <w:lang w:val="pl-PL"/>
        </w:rPr>
        <w:t xml:space="preserve"> zarysowano powiązanie między dziedziną sztucznej inteligencji a komercyjnymi grami komputerowymi. Opisano metody sztucznej inteligencji wykorzystywane w grach perspektywy pierwszoosobowej oraz podstawowe metody optym</w:t>
      </w:r>
      <w:r w:rsidR="00A51171">
        <w:rPr>
          <w:lang w:val="pl-PL"/>
        </w:rPr>
        <w:t>a</w:t>
      </w:r>
      <w:r w:rsidR="00A51171">
        <w:rPr>
          <w:lang w:val="pl-PL"/>
        </w:rPr>
        <w:t>lizacji stochastycznej.</w:t>
      </w:r>
    </w:p>
    <w:p w:rsidR="00A51171" w:rsidRPr="00FD6149" w:rsidRDefault="00A51171" w:rsidP="00FD6149">
      <w:pPr>
        <w:pStyle w:val="PDbaseidentation"/>
        <w:rPr>
          <w:lang w:val="pl-PL"/>
        </w:rPr>
      </w:pPr>
      <w:r>
        <w:rPr>
          <w:lang w:val="pl-PL"/>
        </w:rPr>
        <w:t>W części praktycznej przedstawiono szczegółowy opis stworzonego rozwiązania. P</w:t>
      </w:r>
      <w:r>
        <w:rPr>
          <w:lang w:val="pl-PL"/>
        </w:rPr>
        <w:t>a</w:t>
      </w:r>
      <w:r>
        <w:rPr>
          <w:lang w:val="pl-PL"/>
        </w:rPr>
        <w:t xml:space="preserve">rametry algorytmów i procedura optymalizacji zostały </w:t>
      </w:r>
      <w:r w:rsidR="00A25BE3">
        <w:rPr>
          <w:lang w:val="pl-PL"/>
        </w:rPr>
        <w:t>odpowiednio do</w:t>
      </w:r>
      <w:r>
        <w:rPr>
          <w:lang w:val="pl-PL"/>
        </w:rPr>
        <w:t>brane i uzasadnione. Zastosowano cztery algorytmy optymalizacji i porównano ich wyniki. Ostateczny rezultat p</w:t>
      </w:r>
      <w:r>
        <w:rPr>
          <w:lang w:val="pl-PL"/>
        </w:rPr>
        <w:t>o</w:t>
      </w:r>
      <w:r>
        <w:rPr>
          <w:lang w:val="pl-PL"/>
        </w:rPr>
        <w:t>równano z zewnętrznym agentem i przeprowadzono prosty test z udziałem graczy ludzkich.</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EE50B2" w:rsidRPr="003B4C5E" w:rsidRDefault="001161A2" w:rsidP="00843DCA">
      <w:pPr>
        <w:pStyle w:val="PDbase"/>
        <w:sectPr w:rsidR="00EE50B2" w:rsidRPr="003B4C5E" w:rsidSect="003D6691">
          <w:headerReference w:type="even" r:id="rId11"/>
          <w:headerReference w:type="default" r:id="rId12"/>
          <w:footerReference w:type="first" r:id="rId13"/>
          <w:pgSz w:w="11906" w:h="16838"/>
          <w:pgMar w:top="1417" w:right="1417" w:bottom="1417" w:left="1417" w:header="708" w:footer="708" w:gutter="0"/>
          <w:cols w:space="708"/>
          <w:titlePg/>
          <w:docGrid w:linePitch="360"/>
        </w:sectPr>
      </w:pPr>
      <w:r w:rsidRPr="003B4C5E">
        <w:t>Słowa kluczowe:</w:t>
      </w:r>
      <w:r w:rsidR="00843DCA">
        <w:t xml:space="preserve"> sztuczna inteligencja, gry komputerowe, optymalizacja stochastyczna</w:t>
      </w:r>
    </w:p>
    <w:sdt>
      <w:sdtPr>
        <w:rPr>
          <w:smallCaps w:val="0"/>
          <w:spacing w:val="0"/>
          <w:sz w:val="24"/>
          <w:szCs w:val="22"/>
        </w:rPr>
        <w:id w:val="302608689"/>
        <w:docPartObj>
          <w:docPartGallery w:val="Table of Contents"/>
          <w:docPartUnique/>
        </w:docPartObj>
      </w:sdtPr>
      <w:sdtEndPr>
        <w:rPr>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3494197" w:history="1">
            <w:r w:rsidR="00561B5D" w:rsidRPr="00A5293A">
              <w:rPr>
                <w:rStyle w:val="Hipercze"/>
                <w:noProof/>
                <w:lang w:val="en-GB"/>
              </w:rPr>
              <w:t>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troduction</w:t>
            </w:r>
            <w:r w:rsidR="00561B5D">
              <w:rPr>
                <w:noProof/>
                <w:webHidden/>
              </w:rPr>
              <w:tab/>
            </w:r>
            <w:r>
              <w:rPr>
                <w:noProof/>
                <w:webHidden/>
              </w:rPr>
              <w:fldChar w:fldCharType="begin"/>
            </w:r>
            <w:r w:rsidR="00561B5D">
              <w:rPr>
                <w:noProof/>
                <w:webHidden/>
              </w:rPr>
              <w:instrText xml:space="preserve"> PAGEREF _Toc283494197 \h </w:instrText>
            </w:r>
            <w:r>
              <w:rPr>
                <w:noProof/>
                <w:webHidden/>
              </w:rPr>
            </w:r>
            <w:r>
              <w:rPr>
                <w:noProof/>
                <w:webHidden/>
              </w:rPr>
              <w:fldChar w:fldCharType="separate"/>
            </w:r>
            <w:r w:rsidR="00561B5D">
              <w:rPr>
                <w:noProof/>
                <w:webHidden/>
              </w:rPr>
              <w:t>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8" w:history="1">
            <w:r w:rsidR="00561B5D" w:rsidRPr="00A5293A">
              <w:rPr>
                <w:rStyle w:val="Hipercze"/>
                <w:noProof/>
                <w:lang w:val="en-GB"/>
              </w:rPr>
              <w:t>1.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rtificial Intelligence</w:t>
            </w:r>
            <w:r w:rsidR="00561B5D">
              <w:rPr>
                <w:noProof/>
                <w:webHidden/>
              </w:rPr>
              <w:tab/>
            </w:r>
            <w:r>
              <w:rPr>
                <w:noProof/>
                <w:webHidden/>
              </w:rPr>
              <w:fldChar w:fldCharType="begin"/>
            </w:r>
            <w:r w:rsidR="00561B5D">
              <w:rPr>
                <w:noProof/>
                <w:webHidden/>
              </w:rPr>
              <w:instrText xml:space="preserve"> PAGEREF _Toc283494198 \h </w:instrText>
            </w:r>
            <w:r>
              <w:rPr>
                <w:noProof/>
                <w:webHidden/>
              </w:rPr>
            </w:r>
            <w:r>
              <w:rPr>
                <w:noProof/>
                <w:webHidden/>
              </w:rPr>
              <w:fldChar w:fldCharType="separate"/>
            </w:r>
            <w:r w:rsidR="00561B5D">
              <w:rPr>
                <w:noProof/>
                <w:webHidden/>
              </w:rPr>
              <w:t>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199" w:history="1">
            <w:r w:rsidR="00561B5D" w:rsidRPr="00A5293A">
              <w:rPr>
                <w:rStyle w:val="Hipercze"/>
                <w:noProof/>
                <w:lang w:val="en-GB"/>
              </w:rPr>
              <w:t>1.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omputer Games and AI</w:t>
            </w:r>
            <w:r w:rsidR="00561B5D">
              <w:rPr>
                <w:noProof/>
                <w:webHidden/>
              </w:rPr>
              <w:tab/>
            </w:r>
            <w:r>
              <w:rPr>
                <w:noProof/>
                <w:webHidden/>
              </w:rPr>
              <w:fldChar w:fldCharType="begin"/>
            </w:r>
            <w:r w:rsidR="00561B5D">
              <w:rPr>
                <w:noProof/>
                <w:webHidden/>
              </w:rPr>
              <w:instrText xml:space="preserve"> PAGEREF _Toc283494199 \h </w:instrText>
            </w:r>
            <w:r>
              <w:rPr>
                <w:noProof/>
                <w:webHidden/>
              </w:rPr>
            </w:r>
            <w:r>
              <w:rPr>
                <w:noProof/>
                <w:webHidden/>
              </w:rPr>
              <w:fldChar w:fldCharType="separate"/>
            </w:r>
            <w:r w:rsidR="00561B5D">
              <w:rPr>
                <w:noProof/>
                <w:webHidden/>
              </w:rPr>
              <w:t>2</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0" w:history="1">
            <w:r w:rsidR="00561B5D" w:rsidRPr="00A5293A">
              <w:rPr>
                <w:rStyle w:val="Hipercze"/>
                <w:noProof/>
                <w:lang w:val="en-GB"/>
              </w:rPr>
              <w:t>1.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rst Person Shooter games</w:t>
            </w:r>
            <w:r w:rsidR="00561B5D">
              <w:rPr>
                <w:noProof/>
                <w:webHidden/>
              </w:rPr>
              <w:tab/>
            </w:r>
            <w:r>
              <w:rPr>
                <w:noProof/>
                <w:webHidden/>
              </w:rPr>
              <w:fldChar w:fldCharType="begin"/>
            </w:r>
            <w:r w:rsidR="00561B5D">
              <w:rPr>
                <w:noProof/>
                <w:webHidden/>
              </w:rPr>
              <w:instrText xml:space="preserve"> PAGEREF _Toc283494200 \h </w:instrText>
            </w:r>
            <w:r>
              <w:rPr>
                <w:noProof/>
                <w:webHidden/>
              </w:rPr>
            </w:r>
            <w:r>
              <w:rPr>
                <w:noProof/>
                <w:webHidden/>
              </w:rPr>
              <w:fldChar w:fldCharType="separate"/>
            </w:r>
            <w:r w:rsidR="00561B5D">
              <w:rPr>
                <w:noProof/>
                <w:webHidden/>
              </w:rPr>
              <w:t>3</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1" w:history="1">
            <w:r w:rsidR="00561B5D" w:rsidRPr="00A5293A">
              <w:rPr>
                <w:rStyle w:val="Hipercze"/>
                <w:noProof/>
                <w:lang w:val="en-GB"/>
              </w:rPr>
              <w:t>1.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Motivation</w:t>
            </w:r>
            <w:r w:rsidR="00561B5D">
              <w:rPr>
                <w:noProof/>
                <w:webHidden/>
              </w:rPr>
              <w:tab/>
            </w:r>
            <w:r>
              <w:rPr>
                <w:noProof/>
                <w:webHidden/>
              </w:rPr>
              <w:fldChar w:fldCharType="begin"/>
            </w:r>
            <w:r w:rsidR="00561B5D">
              <w:rPr>
                <w:noProof/>
                <w:webHidden/>
              </w:rPr>
              <w:instrText xml:space="preserve"> PAGEREF _Toc283494201 \h </w:instrText>
            </w:r>
            <w:r>
              <w:rPr>
                <w:noProof/>
                <w:webHidden/>
              </w:rPr>
            </w:r>
            <w:r>
              <w:rPr>
                <w:noProof/>
                <w:webHidden/>
              </w:rPr>
              <w:fldChar w:fldCharType="separate"/>
            </w:r>
            <w:r w:rsidR="00561B5D">
              <w:rPr>
                <w:noProof/>
                <w:webHidden/>
              </w:rPr>
              <w:t>4</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2" w:history="1">
            <w:r w:rsidR="00561B5D" w:rsidRPr="00A5293A">
              <w:rPr>
                <w:rStyle w:val="Hipercze"/>
                <w:noProof/>
                <w:lang w:val="en-GB"/>
              </w:rPr>
              <w:t>1.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Thesis Overview</w:t>
            </w:r>
            <w:r w:rsidR="00561B5D">
              <w:rPr>
                <w:noProof/>
                <w:webHidden/>
              </w:rPr>
              <w:tab/>
            </w:r>
            <w:r>
              <w:rPr>
                <w:noProof/>
                <w:webHidden/>
              </w:rPr>
              <w:fldChar w:fldCharType="begin"/>
            </w:r>
            <w:r w:rsidR="00561B5D">
              <w:rPr>
                <w:noProof/>
                <w:webHidden/>
              </w:rPr>
              <w:instrText xml:space="preserve"> PAGEREF _Toc283494202 \h </w:instrText>
            </w:r>
            <w:r>
              <w:rPr>
                <w:noProof/>
                <w:webHidden/>
              </w:rPr>
            </w:r>
            <w:r>
              <w:rPr>
                <w:noProof/>
                <w:webHidden/>
              </w:rPr>
              <w:fldChar w:fldCharType="separate"/>
            </w:r>
            <w:r w:rsidR="00561B5D">
              <w:rPr>
                <w:noProof/>
                <w:webHidden/>
              </w:rPr>
              <w:t>4</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03" w:history="1">
            <w:r w:rsidR="00561B5D" w:rsidRPr="00A5293A">
              <w:rPr>
                <w:rStyle w:val="Hipercze"/>
                <w:noProof/>
                <w:lang w:val="en-GB"/>
              </w:rPr>
              <w:t>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ackground</w:t>
            </w:r>
            <w:r w:rsidR="00561B5D">
              <w:rPr>
                <w:noProof/>
                <w:webHidden/>
              </w:rPr>
              <w:tab/>
            </w:r>
            <w:r>
              <w:rPr>
                <w:noProof/>
                <w:webHidden/>
              </w:rPr>
              <w:fldChar w:fldCharType="begin"/>
            </w:r>
            <w:r w:rsidR="00561B5D">
              <w:rPr>
                <w:noProof/>
                <w:webHidden/>
              </w:rPr>
              <w:instrText xml:space="preserve"> PAGEREF _Toc283494203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4" w:history="1">
            <w:r w:rsidR="00561B5D" w:rsidRPr="00A5293A">
              <w:rPr>
                <w:rStyle w:val="Hipercze"/>
                <w:noProof/>
                <w:lang w:val="en-GB"/>
              </w:rPr>
              <w:t>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rtificial Intelligence in First-Person Shooter games</w:t>
            </w:r>
            <w:r w:rsidR="00561B5D">
              <w:rPr>
                <w:noProof/>
                <w:webHidden/>
              </w:rPr>
              <w:tab/>
            </w:r>
            <w:r>
              <w:rPr>
                <w:noProof/>
                <w:webHidden/>
              </w:rPr>
              <w:fldChar w:fldCharType="begin"/>
            </w:r>
            <w:r w:rsidR="00561B5D">
              <w:rPr>
                <w:noProof/>
                <w:webHidden/>
              </w:rPr>
              <w:instrText xml:space="preserve"> PAGEREF _Toc283494204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5" w:history="1">
            <w:r w:rsidR="00561B5D" w:rsidRPr="00A5293A">
              <w:rPr>
                <w:rStyle w:val="Hipercze"/>
                <w:noProof/>
                <w:lang w:val="en-GB"/>
              </w:rPr>
              <w:t>2.1.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ots architecture</w:t>
            </w:r>
            <w:r w:rsidR="00561B5D">
              <w:rPr>
                <w:noProof/>
                <w:webHidden/>
              </w:rPr>
              <w:tab/>
            </w:r>
            <w:r>
              <w:rPr>
                <w:noProof/>
                <w:webHidden/>
              </w:rPr>
              <w:fldChar w:fldCharType="begin"/>
            </w:r>
            <w:r w:rsidR="00561B5D">
              <w:rPr>
                <w:noProof/>
                <w:webHidden/>
              </w:rPr>
              <w:instrText xml:space="preserve"> PAGEREF _Toc283494205 \h </w:instrText>
            </w:r>
            <w:r>
              <w:rPr>
                <w:noProof/>
                <w:webHidden/>
              </w:rPr>
            </w:r>
            <w:r>
              <w:rPr>
                <w:noProof/>
                <w:webHidden/>
              </w:rPr>
              <w:fldChar w:fldCharType="separate"/>
            </w:r>
            <w:r w:rsidR="00561B5D">
              <w:rPr>
                <w:noProof/>
                <w:webHidden/>
              </w:rPr>
              <w:t>6</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6" w:history="1">
            <w:r w:rsidR="00561B5D" w:rsidRPr="00A5293A">
              <w:rPr>
                <w:rStyle w:val="Hipercze"/>
                <w:noProof/>
                <w:lang w:val="en-GB"/>
              </w:rPr>
              <w:t>2.1.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Navigation solutions</w:t>
            </w:r>
            <w:r w:rsidR="00561B5D">
              <w:rPr>
                <w:noProof/>
                <w:webHidden/>
              </w:rPr>
              <w:tab/>
            </w:r>
            <w:r>
              <w:rPr>
                <w:noProof/>
                <w:webHidden/>
              </w:rPr>
              <w:fldChar w:fldCharType="begin"/>
            </w:r>
            <w:r w:rsidR="00561B5D">
              <w:rPr>
                <w:noProof/>
                <w:webHidden/>
              </w:rPr>
              <w:instrText xml:space="preserve"> PAGEREF _Toc283494206 \h </w:instrText>
            </w:r>
            <w:r>
              <w:rPr>
                <w:noProof/>
                <w:webHidden/>
              </w:rPr>
            </w:r>
            <w:r>
              <w:rPr>
                <w:noProof/>
                <w:webHidden/>
              </w:rPr>
              <w:fldChar w:fldCharType="separate"/>
            </w:r>
            <w:r w:rsidR="00561B5D">
              <w:rPr>
                <w:noProof/>
                <w:webHidden/>
              </w:rPr>
              <w:t>8</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7" w:history="1">
            <w:r w:rsidR="00561B5D" w:rsidRPr="00A5293A">
              <w:rPr>
                <w:rStyle w:val="Hipercze"/>
                <w:noProof/>
                <w:lang w:val="en-GB"/>
              </w:rPr>
              <w:t>2.1.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nite State Machines</w:t>
            </w:r>
            <w:r w:rsidR="00561B5D">
              <w:rPr>
                <w:noProof/>
                <w:webHidden/>
              </w:rPr>
              <w:tab/>
            </w:r>
            <w:r>
              <w:rPr>
                <w:noProof/>
                <w:webHidden/>
              </w:rPr>
              <w:fldChar w:fldCharType="begin"/>
            </w:r>
            <w:r w:rsidR="00561B5D">
              <w:rPr>
                <w:noProof/>
                <w:webHidden/>
              </w:rPr>
              <w:instrText xml:space="preserve"> PAGEREF _Toc283494207 \h </w:instrText>
            </w:r>
            <w:r>
              <w:rPr>
                <w:noProof/>
                <w:webHidden/>
              </w:rPr>
            </w:r>
            <w:r>
              <w:rPr>
                <w:noProof/>
                <w:webHidden/>
              </w:rPr>
              <w:fldChar w:fldCharType="separate"/>
            </w:r>
            <w:r w:rsidR="00561B5D">
              <w:rPr>
                <w:noProof/>
                <w:webHidden/>
              </w:rPr>
              <w:t>11</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08" w:history="1">
            <w:r w:rsidR="00561B5D" w:rsidRPr="00A5293A">
              <w:rPr>
                <w:rStyle w:val="Hipercze"/>
                <w:noProof/>
                <w:lang w:val="en-GB"/>
              </w:rPr>
              <w:t>2.1.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zzy Logic</w:t>
            </w:r>
            <w:r w:rsidR="00561B5D">
              <w:rPr>
                <w:noProof/>
                <w:webHidden/>
              </w:rPr>
              <w:tab/>
            </w:r>
            <w:r>
              <w:rPr>
                <w:noProof/>
                <w:webHidden/>
              </w:rPr>
              <w:fldChar w:fldCharType="begin"/>
            </w:r>
            <w:r w:rsidR="00561B5D">
              <w:rPr>
                <w:noProof/>
                <w:webHidden/>
              </w:rPr>
              <w:instrText xml:space="preserve"> PAGEREF _Toc283494208 \h </w:instrText>
            </w:r>
            <w:r>
              <w:rPr>
                <w:noProof/>
                <w:webHidden/>
              </w:rPr>
            </w:r>
            <w:r>
              <w:rPr>
                <w:noProof/>
                <w:webHidden/>
              </w:rPr>
              <w:fldChar w:fldCharType="separate"/>
            </w:r>
            <w:r w:rsidR="00561B5D">
              <w:rPr>
                <w:noProof/>
                <w:webHidden/>
              </w:rPr>
              <w:t>12</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09" w:history="1">
            <w:r w:rsidR="00561B5D" w:rsidRPr="00A5293A">
              <w:rPr>
                <w:rStyle w:val="Hipercze"/>
                <w:noProof/>
                <w:lang w:val="en-GB"/>
              </w:rPr>
              <w:t>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 methods</w:t>
            </w:r>
            <w:r w:rsidR="00561B5D">
              <w:rPr>
                <w:noProof/>
                <w:webHidden/>
              </w:rPr>
              <w:tab/>
            </w:r>
            <w:r>
              <w:rPr>
                <w:noProof/>
                <w:webHidden/>
              </w:rPr>
              <w:fldChar w:fldCharType="begin"/>
            </w:r>
            <w:r w:rsidR="00561B5D">
              <w:rPr>
                <w:noProof/>
                <w:webHidden/>
              </w:rPr>
              <w:instrText xml:space="preserve"> PAGEREF _Toc283494209 \h </w:instrText>
            </w:r>
            <w:r>
              <w:rPr>
                <w:noProof/>
                <w:webHidden/>
              </w:rPr>
            </w:r>
            <w:r>
              <w:rPr>
                <w:noProof/>
                <w:webHidden/>
              </w:rPr>
              <w:fldChar w:fldCharType="separate"/>
            </w:r>
            <w:r w:rsidR="00561B5D">
              <w:rPr>
                <w:noProof/>
                <w:webHidden/>
              </w:rPr>
              <w:t>16</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0" w:history="1">
            <w:r w:rsidR="00561B5D" w:rsidRPr="00A5293A">
              <w:rPr>
                <w:rStyle w:val="Hipercze"/>
                <w:noProof/>
                <w:lang w:val="en-GB"/>
              </w:rPr>
              <w:t>2.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efinition</w:t>
            </w:r>
            <w:r w:rsidR="00561B5D">
              <w:rPr>
                <w:noProof/>
                <w:webHidden/>
              </w:rPr>
              <w:tab/>
            </w:r>
            <w:r>
              <w:rPr>
                <w:noProof/>
                <w:webHidden/>
              </w:rPr>
              <w:fldChar w:fldCharType="begin"/>
            </w:r>
            <w:r w:rsidR="00561B5D">
              <w:rPr>
                <w:noProof/>
                <w:webHidden/>
              </w:rPr>
              <w:instrText xml:space="preserve"> PAGEREF _Toc283494210 \h </w:instrText>
            </w:r>
            <w:r>
              <w:rPr>
                <w:noProof/>
                <w:webHidden/>
              </w:rPr>
            </w:r>
            <w:r>
              <w:rPr>
                <w:noProof/>
                <w:webHidden/>
              </w:rPr>
              <w:fldChar w:fldCharType="separate"/>
            </w:r>
            <w:r w:rsidR="00561B5D">
              <w:rPr>
                <w:noProof/>
                <w:webHidden/>
              </w:rPr>
              <w:t>16</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1" w:history="1">
            <w:r w:rsidR="00561B5D" w:rsidRPr="00A5293A">
              <w:rPr>
                <w:rStyle w:val="Hipercze"/>
                <w:noProof/>
                <w:lang w:val="en-GB"/>
              </w:rPr>
              <w:t>2.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Stochastic optimization</w:t>
            </w:r>
            <w:r w:rsidR="00561B5D">
              <w:rPr>
                <w:noProof/>
                <w:webHidden/>
              </w:rPr>
              <w:tab/>
            </w:r>
            <w:r>
              <w:rPr>
                <w:noProof/>
                <w:webHidden/>
              </w:rPr>
              <w:fldChar w:fldCharType="begin"/>
            </w:r>
            <w:r w:rsidR="00561B5D">
              <w:rPr>
                <w:noProof/>
                <w:webHidden/>
              </w:rPr>
              <w:instrText xml:space="preserve"> PAGEREF _Toc283494211 \h </w:instrText>
            </w:r>
            <w:r>
              <w:rPr>
                <w:noProof/>
                <w:webHidden/>
              </w:rPr>
            </w:r>
            <w:r>
              <w:rPr>
                <w:noProof/>
                <w:webHidden/>
              </w:rPr>
              <w:fldChar w:fldCharType="separate"/>
            </w:r>
            <w:r w:rsidR="00561B5D">
              <w:rPr>
                <w:noProof/>
                <w:webHidden/>
              </w:rPr>
              <w:t>17</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2" w:history="1">
            <w:r w:rsidR="00561B5D" w:rsidRPr="00A5293A">
              <w:rPr>
                <w:rStyle w:val="Hipercze"/>
                <w:noProof/>
                <w:lang w:val="en-GB"/>
              </w:rPr>
              <w:t>2.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irect random search</w:t>
            </w:r>
            <w:r w:rsidR="00561B5D">
              <w:rPr>
                <w:noProof/>
                <w:webHidden/>
              </w:rPr>
              <w:tab/>
            </w:r>
            <w:r>
              <w:rPr>
                <w:noProof/>
                <w:webHidden/>
              </w:rPr>
              <w:fldChar w:fldCharType="begin"/>
            </w:r>
            <w:r w:rsidR="00561B5D">
              <w:rPr>
                <w:noProof/>
                <w:webHidden/>
              </w:rPr>
              <w:instrText xml:space="preserve"> PAGEREF _Toc283494212 \h </w:instrText>
            </w:r>
            <w:r>
              <w:rPr>
                <w:noProof/>
                <w:webHidden/>
              </w:rPr>
            </w:r>
            <w:r>
              <w:rPr>
                <w:noProof/>
                <w:webHidden/>
              </w:rPr>
              <w:fldChar w:fldCharType="separate"/>
            </w:r>
            <w:r w:rsidR="00561B5D">
              <w:rPr>
                <w:noProof/>
                <w:webHidden/>
              </w:rPr>
              <w:t>19</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3" w:history="1">
            <w:r w:rsidR="00561B5D" w:rsidRPr="00A5293A">
              <w:rPr>
                <w:rStyle w:val="Hipercze"/>
                <w:noProof/>
                <w:lang w:val="en-GB"/>
              </w:rPr>
              <w:t>2.2.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Hill climbing</w:t>
            </w:r>
            <w:r w:rsidR="00561B5D">
              <w:rPr>
                <w:noProof/>
                <w:webHidden/>
              </w:rPr>
              <w:tab/>
            </w:r>
            <w:r>
              <w:rPr>
                <w:noProof/>
                <w:webHidden/>
              </w:rPr>
              <w:fldChar w:fldCharType="begin"/>
            </w:r>
            <w:r w:rsidR="00561B5D">
              <w:rPr>
                <w:noProof/>
                <w:webHidden/>
              </w:rPr>
              <w:instrText xml:space="preserve"> PAGEREF _Toc283494213 \h </w:instrText>
            </w:r>
            <w:r>
              <w:rPr>
                <w:noProof/>
                <w:webHidden/>
              </w:rPr>
            </w:r>
            <w:r>
              <w:rPr>
                <w:noProof/>
                <w:webHidden/>
              </w:rPr>
              <w:fldChar w:fldCharType="separate"/>
            </w:r>
            <w:r w:rsidR="00561B5D">
              <w:rPr>
                <w:noProof/>
                <w:webHidden/>
              </w:rPr>
              <w:t>22</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4" w:history="1">
            <w:r w:rsidR="00561B5D" w:rsidRPr="00A5293A">
              <w:rPr>
                <w:rStyle w:val="Hipercze"/>
                <w:noProof/>
                <w:lang w:val="en-GB"/>
              </w:rPr>
              <w:t>2.2.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nite-difference stochastic approximation</w:t>
            </w:r>
            <w:r w:rsidR="00561B5D">
              <w:rPr>
                <w:noProof/>
                <w:webHidden/>
              </w:rPr>
              <w:tab/>
            </w:r>
            <w:r>
              <w:rPr>
                <w:noProof/>
                <w:webHidden/>
              </w:rPr>
              <w:fldChar w:fldCharType="begin"/>
            </w:r>
            <w:r w:rsidR="00561B5D">
              <w:rPr>
                <w:noProof/>
                <w:webHidden/>
              </w:rPr>
              <w:instrText xml:space="preserve"> PAGEREF _Toc283494214 \h </w:instrText>
            </w:r>
            <w:r>
              <w:rPr>
                <w:noProof/>
                <w:webHidden/>
              </w:rPr>
            </w:r>
            <w:r>
              <w:rPr>
                <w:noProof/>
                <w:webHidden/>
              </w:rPr>
              <w:fldChar w:fldCharType="separate"/>
            </w:r>
            <w:r w:rsidR="00561B5D">
              <w:rPr>
                <w:noProof/>
                <w:webHidden/>
              </w:rPr>
              <w:t>23</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5" w:history="1">
            <w:r w:rsidR="00561B5D" w:rsidRPr="00A5293A">
              <w:rPr>
                <w:rStyle w:val="Hipercze"/>
                <w:noProof/>
                <w:lang w:val="en-GB"/>
              </w:rPr>
              <w:t>2.2.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Simulated annealing</w:t>
            </w:r>
            <w:r w:rsidR="00561B5D">
              <w:rPr>
                <w:noProof/>
                <w:webHidden/>
              </w:rPr>
              <w:tab/>
            </w:r>
            <w:r>
              <w:rPr>
                <w:noProof/>
                <w:webHidden/>
              </w:rPr>
              <w:fldChar w:fldCharType="begin"/>
            </w:r>
            <w:r w:rsidR="00561B5D">
              <w:rPr>
                <w:noProof/>
                <w:webHidden/>
              </w:rPr>
              <w:instrText xml:space="preserve"> PAGEREF _Toc283494215 \h </w:instrText>
            </w:r>
            <w:r>
              <w:rPr>
                <w:noProof/>
                <w:webHidden/>
              </w:rPr>
            </w:r>
            <w:r>
              <w:rPr>
                <w:noProof/>
                <w:webHidden/>
              </w:rPr>
              <w:fldChar w:fldCharType="separate"/>
            </w:r>
            <w:r w:rsidR="00561B5D">
              <w:rPr>
                <w:noProof/>
                <w:webHidden/>
              </w:rPr>
              <w:t>26</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6" w:history="1">
            <w:r w:rsidR="00561B5D" w:rsidRPr="00A5293A">
              <w:rPr>
                <w:rStyle w:val="Hipercze"/>
                <w:noProof/>
                <w:lang w:val="en-GB"/>
              </w:rPr>
              <w:t>2.2.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ther techniques</w:t>
            </w:r>
            <w:r w:rsidR="00561B5D">
              <w:rPr>
                <w:noProof/>
                <w:webHidden/>
              </w:rPr>
              <w:tab/>
            </w:r>
            <w:r>
              <w:rPr>
                <w:noProof/>
                <w:webHidden/>
              </w:rPr>
              <w:fldChar w:fldCharType="begin"/>
            </w:r>
            <w:r w:rsidR="00561B5D">
              <w:rPr>
                <w:noProof/>
                <w:webHidden/>
              </w:rPr>
              <w:instrText xml:space="preserve"> PAGEREF _Toc283494216 \h </w:instrText>
            </w:r>
            <w:r>
              <w:rPr>
                <w:noProof/>
                <w:webHidden/>
              </w:rPr>
            </w:r>
            <w:r>
              <w:rPr>
                <w:noProof/>
                <w:webHidden/>
              </w:rPr>
              <w:fldChar w:fldCharType="separate"/>
            </w:r>
            <w:r w:rsidR="00561B5D">
              <w:rPr>
                <w:noProof/>
                <w:webHidden/>
              </w:rPr>
              <w:t>29</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17" w:history="1">
            <w:r w:rsidR="00561B5D" w:rsidRPr="00A5293A">
              <w:rPr>
                <w:rStyle w:val="Hipercze"/>
                <w:noProof/>
                <w:lang w:val="en-GB"/>
              </w:rPr>
              <w:t>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w:t>
            </w:r>
            <w:r w:rsidR="00561B5D">
              <w:rPr>
                <w:noProof/>
                <w:webHidden/>
              </w:rPr>
              <w:tab/>
            </w:r>
            <w:r>
              <w:rPr>
                <w:noProof/>
                <w:webHidden/>
              </w:rPr>
              <w:fldChar w:fldCharType="begin"/>
            </w:r>
            <w:r w:rsidR="00561B5D">
              <w:rPr>
                <w:noProof/>
                <w:webHidden/>
              </w:rPr>
              <w:instrText xml:space="preserve"> PAGEREF _Toc283494217 \h </w:instrText>
            </w:r>
            <w:r>
              <w:rPr>
                <w:noProof/>
                <w:webHidden/>
              </w:rPr>
            </w:r>
            <w:r>
              <w:rPr>
                <w:noProof/>
                <w:webHidden/>
              </w:rPr>
              <w:fldChar w:fldCharType="separate"/>
            </w:r>
            <w:r w:rsidR="00561B5D">
              <w:rPr>
                <w:noProof/>
                <w:webHidden/>
              </w:rPr>
              <w:t>29</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8" w:history="1">
            <w:r w:rsidR="00561B5D" w:rsidRPr="00A5293A">
              <w:rPr>
                <w:rStyle w:val="Hipercze"/>
                <w:noProof/>
                <w:lang w:val="en-GB"/>
              </w:rPr>
              <w:t>2.3.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 deathmatch</w:t>
            </w:r>
            <w:r w:rsidR="00561B5D">
              <w:rPr>
                <w:noProof/>
                <w:webHidden/>
              </w:rPr>
              <w:tab/>
            </w:r>
            <w:r>
              <w:rPr>
                <w:noProof/>
                <w:webHidden/>
              </w:rPr>
              <w:fldChar w:fldCharType="begin"/>
            </w:r>
            <w:r w:rsidR="00561B5D">
              <w:rPr>
                <w:noProof/>
                <w:webHidden/>
              </w:rPr>
              <w:instrText xml:space="preserve"> PAGEREF _Toc283494218 \h </w:instrText>
            </w:r>
            <w:r>
              <w:rPr>
                <w:noProof/>
                <w:webHidden/>
              </w:rPr>
            </w:r>
            <w:r>
              <w:rPr>
                <w:noProof/>
                <w:webHidden/>
              </w:rPr>
              <w:fldChar w:fldCharType="separate"/>
            </w:r>
            <w:r w:rsidR="00561B5D">
              <w:rPr>
                <w:noProof/>
                <w:webHidden/>
              </w:rPr>
              <w:t>30</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19" w:history="1">
            <w:r w:rsidR="00561B5D" w:rsidRPr="00A5293A">
              <w:rPr>
                <w:rStyle w:val="Hipercze"/>
                <w:noProof/>
                <w:lang w:val="en-GB"/>
              </w:rPr>
              <w:t>2.3.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uake II client-server communication</w:t>
            </w:r>
            <w:r w:rsidR="00561B5D">
              <w:rPr>
                <w:noProof/>
                <w:webHidden/>
              </w:rPr>
              <w:tab/>
            </w:r>
            <w:r>
              <w:rPr>
                <w:noProof/>
                <w:webHidden/>
              </w:rPr>
              <w:fldChar w:fldCharType="begin"/>
            </w:r>
            <w:r w:rsidR="00561B5D">
              <w:rPr>
                <w:noProof/>
                <w:webHidden/>
              </w:rPr>
              <w:instrText xml:space="preserve"> PAGEREF _Toc283494219 \h </w:instrText>
            </w:r>
            <w:r>
              <w:rPr>
                <w:noProof/>
                <w:webHidden/>
              </w:rPr>
            </w:r>
            <w:r>
              <w:rPr>
                <w:noProof/>
                <w:webHidden/>
              </w:rPr>
              <w:fldChar w:fldCharType="separate"/>
            </w:r>
            <w:r w:rsidR="00561B5D">
              <w:rPr>
                <w:noProof/>
                <w:webHidden/>
              </w:rPr>
              <w:t>3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0" w:history="1">
            <w:r w:rsidR="00561B5D" w:rsidRPr="00A5293A">
              <w:rPr>
                <w:rStyle w:val="Hipercze"/>
                <w:noProof/>
                <w:lang w:val="en-GB"/>
              </w:rPr>
              <w:t>2.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QASE API</w:t>
            </w:r>
            <w:r w:rsidR="00561B5D">
              <w:rPr>
                <w:noProof/>
                <w:webHidden/>
              </w:rPr>
              <w:tab/>
            </w:r>
            <w:r>
              <w:rPr>
                <w:noProof/>
                <w:webHidden/>
              </w:rPr>
              <w:fldChar w:fldCharType="begin"/>
            </w:r>
            <w:r w:rsidR="00561B5D">
              <w:rPr>
                <w:noProof/>
                <w:webHidden/>
              </w:rPr>
              <w:instrText xml:space="preserve"> PAGEREF _Toc283494220 \h </w:instrText>
            </w:r>
            <w:r>
              <w:rPr>
                <w:noProof/>
                <w:webHidden/>
              </w:rPr>
            </w:r>
            <w:r>
              <w:rPr>
                <w:noProof/>
                <w:webHidden/>
              </w:rPr>
              <w:fldChar w:fldCharType="separate"/>
            </w:r>
            <w:r w:rsidR="00561B5D">
              <w:rPr>
                <w:noProof/>
                <w:webHidden/>
              </w:rPr>
              <w:t>3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1" w:history="1">
            <w:r w:rsidR="00561B5D" w:rsidRPr="00A5293A">
              <w:rPr>
                <w:rStyle w:val="Hipercze"/>
                <w:noProof/>
                <w:lang w:val="en-GB"/>
              </w:rPr>
              <w:t>2.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raser bot</w:t>
            </w:r>
            <w:r w:rsidR="00561B5D">
              <w:rPr>
                <w:noProof/>
                <w:webHidden/>
              </w:rPr>
              <w:tab/>
            </w:r>
            <w:r>
              <w:rPr>
                <w:noProof/>
                <w:webHidden/>
              </w:rPr>
              <w:fldChar w:fldCharType="begin"/>
            </w:r>
            <w:r w:rsidR="00561B5D">
              <w:rPr>
                <w:noProof/>
                <w:webHidden/>
              </w:rPr>
              <w:instrText xml:space="preserve"> PAGEREF _Toc283494221 \h </w:instrText>
            </w:r>
            <w:r>
              <w:rPr>
                <w:noProof/>
                <w:webHidden/>
              </w:rPr>
            </w:r>
            <w:r>
              <w:rPr>
                <w:noProof/>
                <w:webHidden/>
              </w:rPr>
              <w:fldChar w:fldCharType="separate"/>
            </w:r>
            <w:r w:rsidR="00561B5D">
              <w:rPr>
                <w:noProof/>
                <w:webHidden/>
              </w:rPr>
              <w:t>32</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22" w:history="1">
            <w:r w:rsidR="00561B5D" w:rsidRPr="00A5293A">
              <w:rPr>
                <w:rStyle w:val="Hipercze"/>
                <w:noProof/>
                <w:lang w:val="en-GB"/>
              </w:rPr>
              <w:t>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Developed solutions</w:t>
            </w:r>
            <w:r w:rsidR="00561B5D">
              <w:rPr>
                <w:noProof/>
                <w:webHidden/>
              </w:rPr>
              <w:tab/>
            </w:r>
            <w:r>
              <w:rPr>
                <w:noProof/>
                <w:webHidden/>
              </w:rPr>
              <w:fldChar w:fldCharType="begin"/>
            </w:r>
            <w:r w:rsidR="00561B5D">
              <w:rPr>
                <w:noProof/>
                <w:webHidden/>
              </w:rPr>
              <w:instrText xml:space="preserve"> PAGEREF _Toc283494222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3" w:history="1">
            <w:r w:rsidR="00561B5D" w:rsidRPr="00A5293A">
              <w:rPr>
                <w:rStyle w:val="Hipercze"/>
                <w:noProof/>
                <w:lang w:val="en-GB"/>
              </w:rPr>
              <w:t>3.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reating a bot using QASE API</w:t>
            </w:r>
            <w:r w:rsidR="00561B5D">
              <w:rPr>
                <w:noProof/>
                <w:webHidden/>
              </w:rPr>
              <w:tab/>
            </w:r>
            <w:r>
              <w:rPr>
                <w:noProof/>
                <w:webHidden/>
              </w:rPr>
              <w:fldChar w:fldCharType="begin"/>
            </w:r>
            <w:r w:rsidR="00561B5D">
              <w:rPr>
                <w:noProof/>
                <w:webHidden/>
              </w:rPr>
              <w:instrText xml:space="preserve"> PAGEREF _Toc283494223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4" w:history="1">
            <w:r w:rsidR="00561B5D" w:rsidRPr="00A5293A">
              <w:rPr>
                <w:rStyle w:val="Hipercze"/>
                <w:noProof/>
                <w:lang w:val="en-GB"/>
              </w:rPr>
              <w:t>3.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Knowledge representation</w:t>
            </w:r>
            <w:r w:rsidR="00561B5D">
              <w:rPr>
                <w:noProof/>
                <w:webHidden/>
              </w:rPr>
              <w:tab/>
            </w:r>
            <w:r>
              <w:rPr>
                <w:noProof/>
                <w:webHidden/>
              </w:rPr>
              <w:fldChar w:fldCharType="begin"/>
            </w:r>
            <w:r w:rsidR="00561B5D">
              <w:rPr>
                <w:noProof/>
                <w:webHidden/>
              </w:rPr>
              <w:instrText xml:space="preserve"> PAGEREF _Toc283494224 \h </w:instrText>
            </w:r>
            <w:r>
              <w:rPr>
                <w:noProof/>
                <w:webHidden/>
              </w:rPr>
            </w:r>
            <w:r>
              <w:rPr>
                <w:noProof/>
                <w:webHidden/>
              </w:rPr>
              <w:fldChar w:fldCharType="separate"/>
            </w:r>
            <w:r w:rsidR="00561B5D">
              <w:rPr>
                <w:noProof/>
                <w:webHidden/>
              </w:rPr>
              <w:t>34</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5" w:history="1">
            <w:r w:rsidR="00561B5D" w:rsidRPr="00A5293A">
              <w:rPr>
                <w:rStyle w:val="Hipercze"/>
                <w:noProof/>
                <w:lang w:val="en-GB"/>
              </w:rPr>
              <w:t>3.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The main concept</w:t>
            </w:r>
            <w:r w:rsidR="00561B5D">
              <w:rPr>
                <w:noProof/>
                <w:webHidden/>
              </w:rPr>
              <w:tab/>
            </w:r>
            <w:r>
              <w:rPr>
                <w:noProof/>
                <w:webHidden/>
              </w:rPr>
              <w:fldChar w:fldCharType="begin"/>
            </w:r>
            <w:r w:rsidR="00561B5D">
              <w:rPr>
                <w:noProof/>
                <w:webHidden/>
              </w:rPr>
              <w:instrText xml:space="preserve"> PAGEREF _Toc283494225 \h </w:instrText>
            </w:r>
            <w:r>
              <w:rPr>
                <w:noProof/>
                <w:webHidden/>
              </w:rPr>
            </w:r>
            <w:r>
              <w:rPr>
                <w:noProof/>
                <w:webHidden/>
              </w:rPr>
              <w:fldChar w:fldCharType="separate"/>
            </w:r>
            <w:r w:rsidR="00561B5D">
              <w:rPr>
                <w:noProof/>
                <w:webHidden/>
              </w:rPr>
              <w:t>36</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26" w:history="1">
            <w:r w:rsidR="00561B5D" w:rsidRPr="00A5293A">
              <w:rPr>
                <w:rStyle w:val="Hipercze"/>
                <w:noProof/>
                <w:lang w:val="en-GB"/>
              </w:rPr>
              <w:t>3.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Navigation plan</w:t>
            </w:r>
            <w:r w:rsidR="00561B5D">
              <w:rPr>
                <w:noProof/>
                <w:webHidden/>
              </w:rPr>
              <w:tab/>
            </w:r>
            <w:r>
              <w:rPr>
                <w:noProof/>
                <w:webHidden/>
              </w:rPr>
              <w:fldChar w:fldCharType="begin"/>
            </w:r>
            <w:r w:rsidR="00561B5D">
              <w:rPr>
                <w:noProof/>
                <w:webHidden/>
              </w:rPr>
              <w:instrText xml:space="preserve"> PAGEREF _Toc283494226 \h </w:instrText>
            </w:r>
            <w:r>
              <w:rPr>
                <w:noProof/>
                <w:webHidden/>
              </w:rPr>
            </w:r>
            <w:r>
              <w:rPr>
                <w:noProof/>
                <w:webHidden/>
              </w:rPr>
              <w:fldChar w:fldCharType="separate"/>
            </w:r>
            <w:r w:rsidR="00561B5D">
              <w:rPr>
                <w:noProof/>
                <w:webHidden/>
              </w:rPr>
              <w:t>37</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7" w:history="1">
            <w:r w:rsidR="00561B5D" w:rsidRPr="00A5293A">
              <w:rPr>
                <w:rStyle w:val="Hipercze"/>
                <w:noProof/>
                <w:lang w:val="en-GB"/>
              </w:rPr>
              <w:t>3.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riteria for choosing destination item</w:t>
            </w:r>
            <w:r w:rsidR="00561B5D">
              <w:rPr>
                <w:noProof/>
                <w:webHidden/>
              </w:rPr>
              <w:tab/>
            </w:r>
            <w:r>
              <w:rPr>
                <w:noProof/>
                <w:webHidden/>
              </w:rPr>
              <w:fldChar w:fldCharType="begin"/>
            </w:r>
            <w:r w:rsidR="00561B5D">
              <w:rPr>
                <w:noProof/>
                <w:webHidden/>
              </w:rPr>
              <w:instrText xml:space="preserve"> PAGEREF _Toc283494227 \h </w:instrText>
            </w:r>
            <w:r>
              <w:rPr>
                <w:noProof/>
                <w:webHidden/>
              </w:rPr>
            </w:r>
            <w:r>
              <w:rPr>
                <w:noProof/>
                <w:webHidden/>
              </w:rPr>
              <w:fldChar w:fldCharType="separate"/>
            </w:r>
            <w:r w:rsidR="00561B5D">
              <w:rPr>
                <w:noProof/>
                <w:webHidden/>
              </w:rPr>
              <w:t>38</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8" w:history="1">
            <w:r w:rsidR="00561B5D" w:rsidRPr="00A5293A">
              <w:rPr>
                <w:rStyle w:val="Hipercze"/>
                <w:noProof/>
                <w:lang w:val="en-GB"/>
              </w:rPr>
              <w:t>3.4.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zzy logic application</w:t>
            </w:r>
            <w:r w:rsidR="00561B5D">
              <w:rPr>
                <w:noProof/>
                <w:webHidden/>
              </w:rPr>
              <w:tab/>
            </w:r>
            <w:r>
              <w:rPr>
                <w:noProof/>
                <w:webHidden/>
              </w:rPr>
              <w:fldChar w:fldCharType="begin"/>
            </w:r>
            <w:r w:rsidR="00561B5D">
              <w:rPr>
                <w:noProof/>
                <w:webHidden/>
              </w:rPr>
              <w:instrText xml:space="preserve"> PAGEREF _Toc283494228 \h </w:instrText>
            </w:r>
            <w:r>
              <w:rPr>
                <w:noProof/>
                <w:webHidden/>
              </w:rPr>
            </w:r>
            <w:r>
              <w:rPr>
                <w:noProof/>
                <w:webHidden/>
              </w:rPr>
              <w:fldChar w:fldCharType="separate"/>
            </w:r>
            <w:r w:rsidR="00561B5D">
              <w:rPr>
                <w:noProof/>
                <w:webHidden/>
              </w:rPr>
              <w:t>41</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29" w:history="1">
            <w:r w:rsidR="00561B5D" w:rsidRPr="00A5293A">
              <w:rPr>
                <w:rStyle w:val="Hipercze"/>
                <w:noProof/>
                <w:lang w:val="en-GB"/>
              </w:rPr>
              <w:t>3.4.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nemy engaging plan</w:t>
            </w:r>
            <w:r w:rsidR="00561B5D">
              <w:rPr>
                <w:noProof/>
                <w:webHidden/>
              </w:rPr>
              <w:tab/>
            </w:r>
            <w:r>
              <w:rPr>
                <w:noProof/>
                <w:webHidden/>
              </w:rPr>
              <w:fldChar w:fldCharType="begin"/>
            </w:r>
            <w:r w:rsidR="00561B5D">
              <w:rPr>
                <w:noProof/>
                <w:webHidden/>
              </w:rPr>
              <w:instrText xml:space="preserve"> PAGEREF _Toc283494229 \h </w:instrText>
            </w:r>
            <w:r>
              <w:rPr>
                <w:noProof/>
                <w:webHidden/>
              </w:rPr>
            </w:r>
            <w:r>
              <w:rPr>
                <w:noProof/>
                <w:webHidden/>
              </w:rPr>
              <w:fldChar w:fldCharType="separate"/>
            </w:r>
            <w:r w:rsidR="00561B5D">
              <w:rPr>
                <w:noProof/>
                <w:webHidden/>
              </w:rPr>
              <w:t>43</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0" w:history="1">
            <w:r w:rsidR="00561B5D" w:rsidRPr="00A5293A">
              <w:rPr>
                <w:rStyle w:val="Hipercze"/>
                <w:noProof/>
                <w:lang w:val="en-GB"/>
              </w:rPr>
              <w:t>3.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iring decision and instructions</w:t>
            </w:r>
            <w:r w:rsidR="00561B5D">
              <w:rPr>
                <w:noProof/>
                <w:webHidden/>
              </w:rPr>
              <w:tab/>
            </w:r>
            <w:r>
              <w:rPr>
                <w:noProof/>
                <w:webHidden/>
              </w:rPr>
              <w:fldChar w:fldCharType="begin"/>
            </w:r>
            <w:r w:rsidR="00561B5D">
              <w:rPr>
                <w:noProof/>
                <w:webHidden/>
              </w:rPr>
              <w:instrText xml:space="preserve"> PAGEREF _Toc283494230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1" w:history="1">
            <w:r w:rsidR="00561B5D" w:rsidRPr="00A5293A">
              <w:rPr>
                <w:rStyle w:val="Hipercze"/>
                <w:noProof/>
                <w:lang w:val="en-GB"/>
              </w:rPr>
              <w:t>3.5.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weapon and enemy choice</w:t>
            </w:r>
            <w:r w:rsidR="00561B5D">
              <w:rPr>
                <w:noProof/>
                <w:webHidden/>
              </w:rPr>
              <w:tab/>
            </w:r>
            <w:r>
              <w:rPr>
                <w:noProof/>
                <w:webHidden/>
              </w:rPr>
              <w:fldChar w:fldCharType="begin"/>
            </w:r>
            <w:r w:rsidR="00561B5D">
              <w:rPr>
                <w:noProof/>
                <w:webHidden/>
              </w:rPr>
              <w:instrText xml:space="preserve"> PAGEREF _Toc283494231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2" w:history="1">
            <w:r w:rsidR="00561B5D" w:rsidRPr="00A5293A">
              <w:rPr>
                <w:rStyle w:val="Hipercze"/>
                <w:noProof/>
                <w:lang w:val="en-GB"/>
              </w:rPr>
              <w:t>3.5.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iming algorithm</w:t>
            </w:r>
            <w:r w:rsidR="00561B5D">
              <w:rPr>
                <w:noProof/>
                <w:webHidden/>
              </w:rPr>
              <w:tab/>
            </w:r>
            <w:r>
              <w:rPr>
                <w:noProof/>
                <w:webHidden/>
              </w:rPr>
              <w:fldChar w:fldCharType="begin"/>
            </w:r>
            <w:r w:rsidR="00561B5D">
              <w:rPr>
                <w:noProof/>
                <w:webHidden/>
              </w:rPr>
              <w:instrText xml:space="preserve"> PAGEREF _Toc283494232 \h </w:instrText>
            </w:r>
            <w:r>
              <w:rPr>
                <w:noProof/>
                <w:webHidden/>
              </w:rPr>
            </w:r>
            <w:r>
              <w:rPr>
                <w:noProof/>
                <w:webHidden/>
              </w:rPr>
              <w:fldChar w:fldCharType="separate"/>
            </w:r>
            <w:r w:rsidR="00561B5D">
              <w:rPr>
                <w:noProof/>
                <w:webHidden/>
              </w:rPr>
              <w:t>44</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3" w:history="1">
            <w:r w:rsidR="00561B5D" w:rsidRPr="00A5293A">
              <w:rPr>
                <w:rStyle w:val="Hipercze"/>
                <w:noProof/>
                <w:lang w:val="en-GB"/>
              </w:rPr>
              <w:t>3.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ference bot and Learn bot</w:t>
            </w:r>
            <w:r w:rsidR="00561B5D">
              <w:rPr>
                <w:noProof/>
                <w:webHidden/>
              </w:rPr>
              <w:tab/>
            </w:r>
            <w:r>
              <w:rPr>
                <w:noProof/>
                <w:webHidden/>
              </w:rPr>
              <w:fldChar w:fldCharType="begin"/>
            </w:r>
            <w:r w:rsidR="00561B5D">
              <w:rPr>
                <w:noProof/>
                <w:webHidden/>
              </w:rPr>
              <w:instrText xml:space="preserve"> PAGEREF _Toc283494233 \h </w:instrText>
            </w:r>
            <w:r>
              <w:rPr>
                <w:noProof/>
                <w:webHidden/>
              </w:rPr>
            </w:r>
            <w:r>
              <w:rPr>
                <w:noProof/>
                <w:webHidden/>
              </w:rPr>
              <w:fldChar w:fldCharType="separate"/>
            </w:r>
            <w:r w:rsidR="00561B5D">
              <w:rPr>
                <w:noProof/>
                <w:webHidden/>
              </w:rPr>
              <w:t>46</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4" w:history="1">
            <w:r w:rsidR="00561B5D" w:rsidRPr="00A5293A">
              <w:rPr>
                <w:rStyle w:val="Hipercze"/>
                <w:noProof/>
                <w:lang w:val="en-GB"/>
              </w:rPr>
              <w:t>3.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ot’s launching and debugging application</w:t>
            </w:r>
            <w:r w:rsidR="00561B5D">
              <w:rPr>
                <w:noProof/>
                <w:webHidden/>
              </w:rPr>
              <w:tab/>
            </w:r>
            <w:r>
              <w:rPr>
                <w:noProof/>
                <w:webHidden/>
              </w:rPr>
              <w:fldChar w:fldCharType="begin"/>
            </w:r>
            <w:r w:rsidR="00561B5D">
              <w:rPr>
                <w:noProof/>
                <w:webHidden/>
              </w:rPr>
              <w:instrText xml:space="preserve"> PAGEREF _Toc283494234 \h </w:instrText>
            </w:r>
            <w:r>
              <w:rPr>
                <w:noProof/>
                <w:webHidden/>
              </w:rPr>
            </w:r>
            <w:r>
              <w:rPr>
                <w:noProof/>
                <w:webHidden/>
              </w:rPr>
              <w:fldChar w:fldCharType="separate"/>
            </w:r>
            <w:r w:rsidR="00561B5D">
              <w:rPr>
                <w:noProof/>
                <w:webHidden/>
              </w:rPr>
              <w:t>47</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35" w:history="1">
            <w:r w:rsidR="00561B5D" w:rsidRPr="00A5293A">
              <w:rPr>
                <w:rStyle w:val="Hipercze"/>
                <w:noProof/>
                <w:lang w:val="en-GB"/>
              </w:rPr>
              <w:t>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xperiments description</w:t>
            </w:r>
            <w:r w:rsidR="00561B5D">
              <w:rPr>
                <w:noProof/>
                <w:webHidden/>
              </w:rPr>
              <w:tab/>
            </w:r>
            <w:r>
              <w:rPr>
                <w:noProof/>
                <w:webHidden/>
              </w:rPr>
              <w:fldChar w:fldCharType="begin"/>
            </w:r>
            <w:r w:rsidR="00561B5D">
              <w:rPr>
                <w:noProof/>
                <w:webHidden/>
              </w:rPr>
              <w:instrText xml:space="preserve"> PAGEREF _Toc283494235 \h </w:instrText>
            </w:r>
            <w:r>
              <w:rPr>
                <w:noProof/>
                <w:webHidden/>
              </w:rPr>
            </w:r>
            <w:r>
              <w:rPr>
                <w:noProof/>
                <w:webHidden/>
              </w:rPr>
              <w:fldChar w:fldCharType="separate"/>
            </w:r>
            <w:r w:rsidR="00561B5D">
              <w:rPr>
                <w:noProof/>
                <w:webHidden/>
              </w:rPr>
              <w:t>48</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6" w:history="1">
            <w:r w:rsidR="00561B5D" w:rsidRPr="00A5293A">
              <w:rPr>
                <w:rStyle w:val="Hipercze"/>
                <w:noProof/>
                <w:lang w:val="en-GB"/>
              </w:rPr>
              <w:t>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itial experiments</w:t>
            </w:r>
            <w:r w:rsidR="00561B5D">
              <w:rPr>
                <w:noProof/>
                <w:webHidden/>
              </w:rPr>
              <w:tab/>
            </w:r>
            <w:r>
              <w:rPr>
                <w:noProof/>
                <w:webHidden/>
              </w:rPr>
              <w:fldChar w:fldCharType="begin"/>
            </w:r>
            <w:r w:rsidR="00561B5D">
              <w:rPr>
                <w:noProof/>
                <w:webHidden/>
              </w:rPr>
              <w:instrText xml:space="preserve"> PAGEREF _Toc283494236 \h </w:instrText>
            </w:r>
            <w:r>
              <w:rPr>
                <w:noProof/>
                <w:webHidden/>
              </w:rPr>
            </w:r>
            <w:r>
              <w:rPr>
                <w:noProof/>
                <w:webHidden/>
              </w:rPr>
              <w:fldChar w:fldCharType="separate"/>
            </w:r>
            <w:r w:rsidR="00561B5D">
              <w:rPr>
                <w:noProof/>
                <w:webHidden/>
              </w:rPr>
              <w:t>48</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37" w:history="1">
            <w:r w:rsidR="00561B5D" w:rsidRPr="00A5293A">
              <w:rPr>
                <w:rStyle w:val="Hipercze"/>
                <w:noProof/>
                <w:lang w:val="en-GB"/>
              </w:rPr>
              <w:t>4.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 process</w:t>
            </w:r>
            <w:r w:rsidR="00561B5D">
              <w:rPr>
                <w:noProof/>
                <w:webHidden/>
              </w:rPr>
              <w:tab/>
            </w:r>
            <w:r>
              <w:rPr>
                <w:noProof/>
                <w:webHidden/>
              </w:rPr>
              <w:fldChar w:fldCharType="begin"/>
            </w:r>
            <w:r w:rsidR="00561B5D">
              <w:rPr>
                <w:noProof/>
                <w:webHidden/>
              </w:rPr>
              <w:instrText xml:space="preserve"> PAGEREF _Toc283494237 \h </w:instrText>
            </w:r>
            <w:r>
              <w:rPr>
                <w:noProof/>
                <w:webHidden/>
              </w:rPr>
            </w:r>
            <w:r>
              <w:rPr>
                <w:noProof/>
                <w:webHidden/>
              </w:rPr>
              <w:fldChar w:fldCharType="separate"/>
            </w:r>
            <w:r w:rsidR="00561B5D">
              <w:rPr>
                <w:noProof/>
                <w:webHidden/>
              </w:rPr>
              <w:t>49</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8" w:history="1">
            <w:r w:rsidR="00561B5D" w:rsidRPr="00A5293A">
              <w:rPr>
                <w:rStyle w:val="Hipercze"/>
                <w:noProof/>
                <w:lang w:val="en-GB"/>
              </w:rPr>
              <w:t>4.2.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sults measurement</w:t>
            </w:r>
            <w:r w:rsidR="00561B5D">
              <w:rPr>
                <w:noProof/>
                <w:webHidden/>
              </w:rPr>
              <w:tab/>
            </w:r>
            <w:r>
              <w:rPr>
                <w:noProof/>
                <w:webHidden/>
              </w:rPr>
              <w:fldChar w:fldCharType="begin"/>
            </w:r>
            <w:r w:rsidR="00561B5D">
              <w:rPr>
                <w:noProof/>
                <w:webHidden/>
              </w:rPr>
              <w:instrText xml:space="preserve"> PAGEREF _Toc283494238 \h </w:instrText>
            </w:r>
            <w:r>
              <w:rPr>
                <w:noProof/>
                <w:webHidden/>
              </w:rPr>
            </w:r>
            <w:r>
              <w:rPr>
                <w:noProof/>
                <w:webHidden/>
              </w:rPr>
              <w:fldChar w:fldCharType="separate"/>
            </w:r>
            <w:r w:rsidR="00561B5D">
              <w:rPr>
                <w:noProof/>
                <w:webHidden/>
              </w:rPr>
              <w:t>51</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39" w:history="1">
            <w:r w:rsidR="00561B5D" w:rsidRPr="00A5293A">
              <w:rPr>
                <w:rStyle w:val="Hipercze"/>
                <w:noProof/>
                <w:lang w:val="en-GB"/>
              </w:rPr>
              <w:t>4.2.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hoosing optimization parameters</w:t>
            </w:r>
            <w:r w:rsidR="00561B5D">
              <w:rPr>
                <w:noProof/>
                <w:webHidden/>
              </w:rPr>
              <w:tab/>
            </w:r>
            <w:r>
              <w:rPr>
                <w:noProof/>
                <w:webHidden/>
              </w:rPr>
              <w:fldChar w:fldCharType="begin"/>
            </w:r>
            <w:r w:rsidR="00561B5D">
              <w:rPr>
                <w:noProof/>
                <w:webHidden/>
              </w:rPr>
              <w:instrText xml:space="preserve"> PAGEREF _Toc283494239 \h </w:instrText>
            </w:r>
            <w:r>
              <w:rPr>
                <w:noProof/>
                <w:webHidden/>
              </w:rPr>
            </w:r>
            <w:r>
              <w:rPr>
                <w:noProof/>
                <w:webHidden/>
              </w:rPr>
              <w:fldChar w:fldCharType="separate"/>
            </w:r>
            <w:r w:rsidR="00561B5D">
              <w:rPr>
                <w:noProof/>
                <w:webHidden/>
              </w:rPr>
              <w:t>52</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0" w:history="1">
            <w:r w:rsidR="00561B5D" w:rsidRPr="00A5293A">
              <w:rPr>
                <w:rStyle w:val="Hipercze"/>
                <w:noProof/>
                <w:lang w:val="en-GB"/>
              </w:rPr>
              <w:t>4.2.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hoosing Algorithms parameters</w:t>
            </w:r>
            <w:r w:rsidR="00561B5D">
              <w:rPr>
                <w:noProof/>
                <w:webHidden/>
              </w:rPr>
              <w:tab/>
            </w:r>
            <w:r>
              <w:rPr>
                <w:noProof/>
                <w:webHidden/>
              </w:rPr>
              <w:fldChar w:fldCharType="begin"/>
            </w:r>
            <w:r w:rsidR="00561B5D">
              <w:rPr>
                <w:noProof/>
                <w:webHidden/>
              </w:rPr>
              <w:instrText xml:space="preserve"> PAGEREF _Toc283494240 \h </w:instrText>
            </w:r>
            <w:r>
              <w:rPr>
                <w:noProof/>
                <w:webHidden/>
              </w:rPr>
            </w:r>
            <w:r>
              <w:rPr>
                <w:noProof/>
                <w:webHidden/>
              </w:rPr>
              <w:fldChar w:fldCharType="separate"/>
            </w:r>
            <w:r w:rsidR="00561B5D">
              <w:rPr>
                <w:noProof/>
                <w:webHidden/>
              </w:rPr>
              <w:t>53</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1" w:history="1">
            <w:r w:rsidR="00561B5D" w:rsidRPr="00A5293A">
              <w:rPr>
                <w:rStyle w:val="Hipercze"/>
                <w:noProof/>
                <w:lang w:val="en-GB"/>
              </w:rPr>
              <w:t>4.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valuation</w:t>
            </w:r>
            <w:r w:rsidR="00561B5D">
              <w:rPr>
                <w:noProof/>
                <w:webHidden/>
              </w:rPr>
              <w:tab/>
            </w:r>
            <w:r>
              <w:rPr>
                <w:noProof/>
                <w:webHidden/>
              </w:rPr>
              <w:fldChar w:fldCharType="begin"/>
            </w:r>
            <w:r w:rsidR="00561B5D">
              <w:rPr>
                <w:noProof/>
                <w:webHidden/>
              </w:rPr>
              <w:instrText xml:space="preserve"> PAGEREF _Toc283494241 \h </w:instrText>
            </w:r>
            <w:r>
              <w:rPr>
                <w:noProof/>
                <w:webHidden/>
              </w:rPr>
            </w:r>
            <w:r>
              <w:rPr>
                <w:noProof/>
                <w:webHidden/>
              </w:rPr>
              <w:fldChar w:fldCharType="separate"/>
            </w:r>
            <w:r w:rsidR="00561B5D">
              <w:rPr>
                <w:noProof/>
                <w:webHidden/>
              </w:rPr>
              <w:t>55</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2" w:history="1">
            <w:r w:rsidR="00561B5D" w:rsidRPr="00A5293A">
              <w:rPr>
                <w:rStyle w:val="Hipercze"/>
                <w:noProof/>
                <w:lang w:val="en-GB"/>
              </w:rPr>
              <w:t>5</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Results</w:t>
            </w:r>
            <w:r w:rsidR="00561B5D">
              <w:rPr>
                <w:noProof/>
                <w:webHidden/>
              </w:rPr>
              <w:tab/>
            </w:r>
            <w:r>
              <w:rPr>
                <w:noProof/>
                <w:webHidden/>
              </w:rPr>
              <w:fldChar w:fldCharType="begin"/>
            </w:r>
            <w:r w:rsidR="00561B5D">
              <w:rPr>
                <w:noProof/>
                <w:webHidden/>
              </w:rPr>
              <w:instrText xml:space="preserve"> PAGEREF _Toc283494242 \h </w:instrText>
            </w:r>
            <w:r>
              <w:rPr>
                <w:noProof/>
                <w:webHidden/>
              </w:rPr>
            </w:r>
            <w:r>
              <w:rPr>
                <w:noProof/>
                <w:webHidden/>
              </w:rPr>
              <w:fldChar w:fldCharType="separate"/>
            </w:r>
            <w:r w:rsidR="00561B5D">
              <w:rPr>
                <w:noProof/>
                <w:webHidden/>
              </w:rPr>
              <w:t>56</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3" w:history="1">
            <w:r w:rsidR="00561B5D" w:rsidRPr="00A5293A">
              <w:rPr>
                <w:rStyle w:val="Hipercze"/>
                <w:noProof/>
                <w:lang w:val="en-GB"/>
              </w:rPr>
              <w:t>5.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Initial experiments</w:t>
            </w:r>
            <w:r w:rsidR="00561B5D">
              <w:rPr>
                <w:noProof/>
                <w:webHidden/>
              </w:rPr>
              <w:tab/>
            </w:r>
            <w:r>
              <w:rPr>
                <w:noProof/>
                <w:webHidden/>
              </w:rPr>
              <w:fldChar w:fldCharType="begin"/>
            </w:r>
            <w:r w:rsidR="00561B5D">
              <w:rPr>
                <w:noProof/>
                <w:webHidden/>
              </w:rPr>
              <w:instrText xml:space="preserve"> PAGEREF _Toc283494243 \h </w:instrText>
            </w:r>
            <w:r>
              <w:rPr>
                <w:noProof/>
                <w:webHidden/>
              </w:rPr>
            </w:r>
            <w:r>
              <w:rPr>
                <w:noProof/>
                <w:webHidden/>
              </w:rPr>
              <w:fldChar w:fldCharType="separate"/>
            </w:r>
            <w:r w:rsidR="00561B5D">
              <w:rPr>
                <w:noProof/>
                <w:webHidden/>
              </w:rPr>
              <w:t>56</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4" w:history="1">
            <w:r w:rsidR="00561B5D" w:rsidRPr="00A5293A">
              <w:rPr>
                <w:rStyle w:val="Hipercze"/>
                <w:noProof/>
                <w:lang w:val="en-GB"/>
              </w:rPr>
              <w:t>5.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Optimization</w:t>
            </w:r>
            <w:r w:rsidR="00561B5D">
              <w:rPr>
                <w:noProof/>
                <w:webHidden/>
              </w:rPr>
              <w:tab/>
            </w:r>
            <w:r>
              <w:rPr>
                <w:noProof/>
                <w:webHidden/>
              </w:rPr>
              <w:fldChar w:fldCharType="begin"/>
            </w:r>
            <w:r w:rsidR="00561B5D">
              <w:rPr>
                <w:noProof/>
                <w:webHidden/>
              </w:rPr>
              <w:instrText xml:space="preserve"> PAGEREF _Toc283494244 \h </w:instrText>
            </w:r>
            <w:r>
              <w:rPr>
                <w:noProof/>
                <w:webHidden/>
              </w:rPr>
            </w:r>
            <w:r>
              <w:rPr>
                <w:noProof/>
                <w:webHidden/>
              </w:rPr>
              <w:fldChar w:fldCharType="separate"/>
            </w:r>
            <w:r w:rsidR="00561B5D">
              <w:rPr>
                <w:noProof/>
                <w:webHidden/>
              </w:rPr>
              <w:t>57</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5" w:history="1">
            <w:r w:rsidR="00561B5D" w:rsidRPr="00A5293A">
              <w:rPr>
                <w:rStyle w:val="Hipercze"/>
                <w:noProof/>
                <w:lang w:val="en-GB"/>
              </w:rPr>
              <w:t>5.3</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lgorithms comparison</w:t>
            </w:r>
            <w:r w:rsidR="00561B5D">
              <w:rPr>
                <w:noProof/>
                <w:webHidden/>
              </w:rPr>
              <w:tab/>
            </w:r>
            <w:r>
              <w:rPr>
                <w:noProof/>
                <w:webHidden/>
              </w:rPr>
              <w:fldChar w:fldCharType="begin"/>
            </w:r>
            <w:r w:rsidR="00561B5D">
              <w:rPr>
                <w:noProof/>
                <w:webHidden/>
              </w:rPr>
              <w:instrText xml:space="preserve"> PAGEREF _Toc283494245 \h </w:instrText>
            </w:r>
            <w:r>
              <w:rPr>
                <w:noProof/>
                <w:webHidden/>
              </w:rPr>
            </w:r>
            <w:r>
              <w:rPr>
                <w:noProof/>
                <w:webHidden/>
              </w:rPr>
              <w:fldChar w:fldCharType="separate"/>
            </w:r>
            <w:r w:rsidR="00561B5D">
              <w:rPr>
                <w:noProof/>
                <w:webHidden/>
              </w:rPr>
              <w:t>6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6" w:history="1">
            <w:r w:rsidR="00561B5D" w:rsidRPr="00A5293A">
              <w:rPr>
                <w:rStyle w:val="Hipercze"/>
                <w:noProof/>
                <w:lang w:val="en-GB"/>
              </w:rPr>
              <w:t>5.4</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Evaluation</w:t>
            </w:r>
            <w:r w:rsidR="00561B5D">
              <w:rPr>
                <w:noProof/>
                <w:webHidden/>
              </w:rPr>
              <w:tab/>
            </w:r>
            <w:r>
              <w:rPr>
                <w:noProof/>
                <w:webHidden/>
              </w:rPr>
              <w:fldChar w:fldCharType="begin"/>
            </w:r>
            <w:r w:rsidR="00561B5D">
              <w:rPr>
                <w:noProof/>
                <w:webHidden/>
              </w:rPr>
              <w:instrText xml:space="preserve"> PAGEREF _Toc283494246 \h </w:instrText>
            </w:r>
            <w:r>
              <w:rPr>
                <w:noProof/>
                <w:webHidden/>
              </w:rPr>
            </w:r>
            <w:r>
              <w:rPr>
                <w:noProof/>
                <w:webHidden/>
              </w:rPr>
              <w:fldChar w:fldCharType="separate"/>
            </w:r>
            <w:r w:rsidR="00561B5D">
              <w:rPr>
                <w:noProof/>
                <w:webHidden/>
              </w:rPr>
              <w:t>63</w:t>
            </w:r>
            <w:r>
              <w:rPr>
                <w:noProof/>
                <w:webHidden/>
              </w:rPr>
              <w:fldChar w:fldCharType="end"/>
            </w:r>
          </w:hyperlink>
        </w:p>
        <w:p w:rsidR="00561B5D" w:rsidRDefault="00941A64">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3494247" w:history="1">
            <w:r w:rsidR="00561B5D" w:rsidRPr="00A5293A">
              <w:rPr>
                <w:rStyle w:val="Hipercze"/>
                <w:noProof/>
                <w:lang w:val="en-GB"/>
              </w:rPr>
              <w:t>5.4.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Human player study</w:t>
            </w:r>
            <w:r w:rsidR="00561B5D">
              <w:rPr>
                <w:noProof/>
                <w:webHidden/>
              </w:rPr>
              <w:tab/>
            </w:r>
            <w:r>
              <w:rPr>
                <w:noProof/>
                <w:webHidden/>
              </w:rPr>
              <w:fldChar w:fldCharType="begin"/>
            </w:r>
            <w:r w:rsidR="00561B5D">
              <w:rPr>
                <w:noProof/>
                <w:webHidden/>
              </w:rPr>
              <w:instrText xml:space="preserve"> PAGEREF _Toc283494247 \h </w:instrText>
            </w:r>
            <w:r>
              <w:rPr>
                <w:noProof/>
                <w:webHidden/>
              </w:rPr>
            </w:r>
            <w:r>
              <w:rPr>
                <w:noProof/>
                <w:webHidden/>
              </w:rPr>
              <w:fldChar w:fldCharType="separate"/>
            </w:r>
            <w:r w:rsidR="00561B5D">
              <w:rPr>
                <w:noProof/>
                <w:webHidden/>
              </w:rPr>
              <w:t>66</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48" w:history="1">
            <w:r w:rsidR="00561B5D" w:rsidRPr="00A5293A">
              <w:rPr>
                <w:rStyle w:val="Hipercze"/>
                <w:noProof/>
                <w:lang w:val="en-GB"/>
              </w:rPr>
              <w:t>6</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Conclusions</w:t>
            </w:r>
            <w:r w:rsidR="00561B5D">
              <w:rPr>
                <w:noProof/>
                <w:webHidden/>
              </w:rPr>
              <w:tab/>
            </w:r>
            <w:r>
              <w:rPr>
                <w:noProof/>
                <w:webHidden/>
              </w:rPr>
              <w:fldChar w:fldCharType="begin"/>
            </w:r>
            <w:r w:rsidR="00561B5D">
              <w:rPr>
                <w:noProof/>
                <w:webHidden/>
              </w:rPr>
              <w:instrText xml:space="preserve"> PAGEREF _Toc283494248 \h </w:instrText>
            </w:r>
            <w:r>
              <w:rPr>
                <w:noProof/>
                <w:webHidden/>
              </w:rPr>
            </w:r>
            <w:r>
              <w:rPr>
                <w:noProof/>
                <w:webHidden/>
              </w:rPr>
              <w:fldChar w:fldCharType="separate"/>
            </w:r>
            <w:r w:rsidR="00561B5D">
              <w:rPr>
                <w:noProof/>
                <w:webHidden/>
              </w:rPr>
              <w:t>68</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49" w:history="1">
            <w:r w:rsidR="00561B5D" w:rsidRPr="00A5293A">
              <w:rPr>
                <w:rStyle w:val="Hipercze"/>
                <w:noProof/>
                <w:lang w:val="en-GB"/>
              </w:rPr>
              <w:t>6.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Main contributions</w:t>
            </w:r>
            <w:r w:rsidR="00561B5D">
              <w:rPr>
                <w:noProof/>
                <w:webHidden/>
              </w:rPr>
              <w:tab/>
            </w:r>
            <w:r>
              <w:rPr>
                <w:noProof/>
                <w:webHidden/>
              </w:rPr>
              <w:fldChar w:fldCharType="begin"/>
            </w:r>
            <w:r w:rsidR="00561B5D">
              <w:rPr>
                <w:noProof/>
                <w:webHidden/>
              </w:rPr>
              <w:instrText xml:space="preserve"> PAGEREF _Toc283494249 \h </w:instrText>
            </w:r>
            <w:r>
              <w:rPr>
                <w:noProof/>
                <w:webHidden/>
              </w:rPr>
            </w:r>
            <w:r>
              <w:rPr>
                <w:noProof/>
                <w:webHidden/>
              </w:rPr>
              <w:fldChar w:fldCharType="separate"/>
            </w:r>
            <w:r w:rsidR="00561B5D">
              <w:rPr>
                <w:noProof/>
                <w:webHidden/>
              </w:rPr>
              <w:t>69</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0" w:history="1">
            <w:r w:rsidR="00561B5D" w:rsidRPr="00A5293A">
              <w:rPr>
                <w:rStyle w:val="Hipercze"/>
                <w:noProof/>
                <w:lang w:val="en-GB"/>
              </w:rPr>
              <w:t>6.2</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Further work</w:t>
            </w:r>
            <w:r w:rsidR="00561B5D">
              <w:rPr>
                <w:noProof/>
                <w:webHidden/>
              </w:rPr>
              <w:tab/>
            </w:r>
            <w:r>
              <w:rPr>
                <w:noProof/>
                <w:webHidden/>
              </w:rPr>
              <w:fldChar w:fldCharType="begin"/>
            </w:r>
            <w:r w:rsidR="00561B5D">
              <w:rPr>
                <w:noProof/>
                <w:webHidden/>
              </w:rPr>
              <w:instrText xml:space="preserve"> PAGEREF _Toc283494250 \h </w:instrText>
            </w:r>
            <w:r>
              <w:rPr>
                <w:noProof/>
                <w:webHidden/>
              </w:rPr>
            </w:r>
            <w:r>
              <w:rPr>
                <w:noProof/>
                <w:webHidden/>
              </w:rPr>
              <w:fldChar w:fldCharType="separate"/>
            </w:r>
            <w:r w:rsidR="00561B5D">
              <w:rPr>
                <w:noProof/>
                <w:webHidden/>
              </w:rPr>
              <w:t>70</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1" w:history="1">
            <w:r w:rsidR="00561B5D" w:rsidRPr="00A5293A">
              <w:rPr>
                <w:rStyle w:val="Hipercze"/>
                <w:noProof/>
                <w:lang w:val="en-GB"/>
              </w:rPr>
              <w:t>7</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Attachments</w:t>
            </w:r>
            <w:r w:rsidR="00561B5D">
              <w:rPr>
                <w:noProof/>
                <w:webHidden/>
              </w:rPr>
              <w:tab/>
            </w:r>
            <w:r>
              <w:rPr>
                <w:noProof/>
                <w:webHidden/>
              </w:rPr>
              <w:fldChar w:fldCharType="begin"/>
            </w:r>
            <w:r w:rsidR="00561B5D">
              <w:rPr>
                <w:noProof/>
                <w:webHidden/>
              </w:rPr>
              <w:instrText xml:space="preserve"> PAGEREF _Toc283494251 \h </w:instrText>
            </w:r>
            <w:r>
              <w:rPr>
                <w:noProof/>
                <w:webHidden/>
              </w:rPr>
            </w:r>
            <w:r>
              <w:rPr>
                <w:noProof/>
                <w:webHidden/>
              </w:rPr>
              <w:fldChar w:fldCharType="separate"/>
            </w:r>
            <w:r w:rsidR="00561B5D">
              <w:rPr>
                <w:noProof/>
                <w:webHidden/>
              </w:rPr>
              <w:t>71</w:t>
            </w:r>
            <w:r>
              <w:rPr>
                <w:noProof/>
                <w:webHidden/>
              </w:rPr>
              <w:fldChar w:fldCharType="end"/>
            </w:r>
          </w:hyperlink>
        </w:p>
        <w:p w:rsidR="00561B5D" w:rsidRDefault="00941A64">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3494252" w:history="1">
            <w:r w:rsidR="00561B5D" w:rsidRPr="00A5293A">
              <w:rPr>
                <w:rStyle w:val="Hipercze"/>
                <w:noProof/>
                <w:lang w:val="en-GB"/>
              </w:rPr>
              <w:t>7.1</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Glossary</w:t>
            </w:r>
            <w:r w:rsidR="00561B5D">
              <w:rPr>
                <w:noProof/>
                <w:webHidden/>
              </w:rPr>
              <w:tab/>
            </w:r>
            <w:r>
              <w:rPr>
                <w:noProof/>
                <w:webHidden/>
              </w:rPr>
              <w:fldChar w:fldCharType="begin"/>
            </w:r>
            <w:r w:rsidR="00561B5D">
              <w:rPr>
                <w:noProof/>
                <w:webHidden/>
              </w:rPr>
              <w:instrText xml:space="preserve"> PAGEREF _Toc283494252 \h </w:instrText>
            </w:r>
            <w:r>
              <w:rPr>
                <w:noProof/>
                <w:webHidden/>
              </w:rPr>
            </w:r>
            <w:r>
              <w:rPr>
                <w:noProof/>
                <w:webHidden/>
              </w:rPr>
              <w:fldChar w:fldCharType="separate"/>
            </w:r>
            <w:r w:rsidR="00561B5D">
              <w:rPr>
                <w:noProof/>
                <w:webHidden/>
              </w:rPr>
              <w:t>71</w:t>
            </w:r>
            <w:r>
              <w:rPr>
                <w:noProof/>
                <w:webHidden/>
              </w:rPr>
              <w:fldChar w:fldCharType="end"/>
            </w:r>
          </w:hyperlink>
        </w:p>
        <w:p w:rsidR="00561B5D" w:rsidRDefault="00941A64">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3494253" w:history="1">
            <w:r w:rsidR="00561B5D" w:rsidRPr="00A5293A">
              <w:rPr>
                <w:rStyle w:val="Hipercze"/>
                <w:noProof/>
                <w:lang w:val="en-GB"/>
              </w:rPr>
              <w:t>8</w:t>
            </w:r>
            <w:r w:rsidR="00561B5D">
              <w:rPr>
                <w:rFonts w:asciiTheme="minorHAnsi" w:eastAsiaTheme="minorEastAsia" w:hAnsiTheme="minorHAnsi" w:cstheme="minorBidi"/>
                <w:noProof/>
                <w:sz w:val="22"/>
                <w:lang w:val="pl-PL" w:eastAsia="pl-PL" w:bidi="ar-SA"/>
              </w:rPr>
              <w:tab/>
            </w:r>
            <w:r w:rsidR="00561B5D" w:rsidRPr="00A5293A">
              <w:rPr>
                <w:rStyle w:val="Hipercze"/>
                <w:noProof/>
                <w:lang w:val="en-GB"/>
              </w:rPr>
              <w:t>Bibliography</w:t>
            </w:r>
            <w:r w:rsidR="00561B5D">
              <w:rPr>
                <w:noProof/>
                <w:webHidden/>
              </w:rPr>
              <w:tab/>
            </w:r>
            <w:r>
              <w:rPr>
                <w:noProof/>
                <w:webHidden/>
              </w:rPr>
              <w:fldChar w:fldCharType="begin"/>
            </w:r>
            <w:r w:rsidR="00561B5D">
              <w:rPr>
                <w:noProof/>
                <w:webHidden/>
              </w:rPr>
              <w:instrText xml:space="preserve"> PAGEREF _Toc283494253 \h </w:instrText>
            </w:r>
            <w:r>
              <w:rPr>
                <w:noProof/>
                <w:webHidden/>
              </w:rPr>
            </w:r>
            <w:r>
              <w:rPr>
                <w:noProof/>
                <w:webHidden/>
              </w:rPr>
              <w:fldChar w:fldCharType="separate"/>
            </w:r>
            <w:r w:rsidR="00561B5D">
              <w:rPr>
                <w:noProof/>
                <w:webHidden/>
              </w:rPr>
              <w:t>72</w:t>
            </w:r>
            <w:r>
              <w:rPr>
                <w:noProof/>
                <w:webHidden/>
              </w:rPr>
              <w:fldChar w:fldCharType="end"/>
            </w:r>
          </w:hyperlink>
        </w:p>
        <w:p w:rsidR="00415358" w:rsidRDefault="00941A64" w:rsidP="003B4C5E">
          <w:pPr>
            <w:rPr>
              <w:lang w:val="en-GB"/>
            </w:rPr>
            <w:sectPr w:rsidR="00415358" w:rsidSect="006A5875">
              <w:headerReference w:type="even" r:id="rId14"/>
              <w:headerReference w:type="default" r:id="rId15"/>
              <w:headerReference w:type="first" r:id="rId16"/>
              <w:pgSz w:w="11906" w:h="16838"/>
              <w:pgMar w:top="1417" w:right="1417" w:bottom="1417" w:left="1417" w:header="708" w:footer="708" w:gutter="0"/>
              <w:pgNumType w:fmt="upperRoman"/>
              <w:cols w:space="708"/>
              <w:titlePg/>
              <w:docGrid w:linePitch="360"/>
            </w:sectPr>
          </w:pPr>
          <w:r>
            <w:rPr>
              <w:lang w:val="pl-PL"/>
            </w:rPr>
            <w:fldChar w:fldCharType="end"/>
          </w:r>
        </w:p>
      </w:sdtContent>
    </w:sdt>
    <w:p w:rsidR="00415358" w:rsidRDefault="00415358" w:rsidP="003B4C5E">
      <w:pPr>
        <w:rPr>
          <w:lang w:val="en-GB"/>
        </w:rPr>
        <w:sectPr w:rsidR="00415358" w:rsidSect="00415358">
          <w:type w:val="continuous"/>
          <w:pgSz w:w="11906" w:h="16838"/>
          <w:pgMar w:top="1417" w:right="1417" w:bottom="1417" w:left="1417" w:header="708" w:footer="708" w:gutter="0"/>
          <w:cols w:space="708"/>
          <w:titlePg/>
          <w:docGrid w:linePitch="360"/>
        </w:sectPr>
      </w:pPr>
    </w:p>
    <w:p w:rsidR="009B4D43" w:rsidRPr="00F26CA1" w:rsidRDefault="009B4D43" w:rsidP="00EC7C6C">
      <w:pPr>
        <w:pStyle w:val="Nagwek1"/>
        <w:rPr>
          <w:lang w:val="en-GB"/>
        </w:rPr>
      </w:pPr>
      <w:bookmarkStart w:id="1" w:name="_Toc283076888"/>
      <w:bookmarkStart w:id="2" w:name="_Toc283494197"/>
      <w:r w:rsidRPr="00F26CA1">
        <w:rPr>
          <w:lang w:val="en-GB"/>
        </w:rPr>
        <w:lastRenderedPageBreak/>
        <w:t>Introduction</w:t>
      </w:r>
      <w:bookmarkEnd w:id="1"/>
      <w:bookmarkEnd w:id="2"/>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941A64" w:rsidRPr="00F26CA1">
        <w:rPr>
          <w:lang w:val="en-GB"/>
        </w:rPr>
        <w:fldChar w:fldCharType="begin"/>
      </w:r>
      <w:r w:rsidR="002B53FD" w:rsidRPr="00F26CA1">
        <w:rPr>
          <w:lang w:val="en-GB"/>
        </w:rPr>
        <w:instrText xml:space="preserve"> ADDIN ZOTERO_ITEM {"sort":true,"citationItems":[{"uri":["http://zotero.org/users/local/Op1rMxOJ/items/4NS4XQXK"]}]} </w:instrText>
      </w:r>
      <w:r w:rsidR="00941A64" w:rsidRPr="00F26CA1">
        <w:rPr>
          <w:lang w:val="en-GB"/>
        </w:rPr>
        <w:fldChar w:fldCharType="separate"/>
      </w:r>
      <w:r w:rsidR="00912914" w:rsidRPr="00912914">
        <w:rPr>
          <w:rFonts w:cs="Times New Roman"/>
        </w:rPr>
        <w:t>[1]</w:t>
      </w:r>
      <w:r w:rsidR="00941A64" w:rsidRPr="00F26CA1">
        <w:rPr>
          <w:lang w:val="en-GB"/>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941A64" w:rsidRPr="00F26CA1">
        <w:rPr>
          <w:lang w:val="en-GB"/>
        </w:rPr>
        <w:fldChar w:fldCharType="begin"/>
      </w:r>
      <w:r w:rsidR="005E6EF6" w:rsidRPr="00F26CA1">
        <w:rPr>
          <w:lang w:val="en-GB"/>
        </w:rPr>
        <w:instrText xml:space="preserve"> ADDIN ZOTERO_ITEM {"sort":true,"citationItems":[{"uri":["http://zotero.org/users/local/Op1rMxOJ/items/34Z4KJ6X"]}]} </w:instrText>
      </w:r>
      <w:r w:rsidR="00941A64" w:rsidRPr="00F26CA1">
        <w:rPr>
          <w:lang w:val="en-GB"/>
        </w:rPr>
        <w:fldChar w:fldCharType="separate"/>
      </w:r>
      <w:r w:rsidR="00912914" w:rsidRPr="00912914">
        <w:rPr>
          <w:rFonts w:cs="Times New Roman"/>
        </w:rPr>
        <w:t>[2]</w:t>
      </w:r>
      <w:r w:rsidR="00941A64" w:rsidRPr="00F26CA1">
        <w:rPr>
          <w:lang w:val="en-GB"/>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3" w:name="_Toc283076889"/>
      <w:bookmarkStart w:id="4" w:name="_Toc283494198"/>
      <w:r w:rsidRPr="00F26CA1">
        <w:rPr>
          <w:lang w:val="en-GB"/>
        </w:rPr>
        <w:t>Artificial Intelligence</w:t>
      </w:r>
      <w:bookmarkEnd w:id="3"/>
      <w:bookmarkEnd w:id="4"/>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941A64" w:rsidRPr="00F26CA1">
        <w:rPr>
          <w:lang w:val="en-GB"/>
        </w:rPr>
        <w:fldChar w:fldCharType="begin"/>
      </w:r>
      <w:r w:rsidR="002E78C9" w:rsidRPr="00F26CA1">
        <w:rPr>
          <w:lang w:val="en-GB"/>
        </w:rPr>
        <w:instrText xml:space="preserve"> ADDIN ZOTERO_ITEM {"sort":true,"citationItems":[{"uri":["http://zotero.org/users/local/Op1rMxOJ/items/M7N8V89P"]}]} </w:instrText>
      </w:r>
      <w:r w:rsidR="00941A64" w:rsidRPr="00F26CA1">
        <w:rPr>
          <w:lang w:val="en-GB"/>
        </w:rPr>
        <w:fldChar w:fldCharType="separate"/>
      </w:r>
      <w:r w:rsidR="00912914" w:rsidRPr="00912914">
        <w:rPr>
          <w:rFonts w:cs="Times New Roman"/>
        </w:rPr>
        <w:t>[3]</w:t>
      </w:r>
      <w:r w:rsidR="00941A64" w:rsidRPr="00F26CA1">
        <w:rPr>
          <w:lang w:val="en-GB"/>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5"/>
      <w:r w:rsidR="00F831C1" w:rsidRPr="00F26CA1">
        <w:rPr>
          <w:lang w:val="en-GB"/>
        </w:rPr>
        <w:t>-</w:t>
      </w:r>
      <w:commentRangeEnd w:id="5"/>
      <w:r w:rsidR="00164DFC" w:rsidRPr="00F26CA1">
        <w:rPr>
          <w:lang w:val="en-GB"/>
        </w:rPr>
        <w:t>up</w:t>
      </w:r>
      <w:r w:rsidR="00A305E8" w:rsidRPr="00F26CA1">
        <w:rPr>
          <w:rStyle w:val="Odwoaniedokomentarza"/>
          <w:rFonts w:eastAsiaTheme="minorHAnsi"/>
          <w:lang w:val="en-GB"/>
        </w:rPr>
        <w:commentReference w:id="5"/>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941A64" w:rsidRPr="00F26CA1">
        <w:rPr>
          <w:lang w:val="en-GB"/>
        </w:rPr>
        <w:fldChar w:fldCharType="begin"/>
      </w:r>
      <w:r w:rsidR="00987D35" w:rsidRPr="00F26CA1">
        <w:rPr>
          <w:lang w:val="en-GB"/>
        </w:rPr>
        <w:instrText xml:space="preserve"> ADDIN ZOTERO_ITEM {"sort":true,"citationItems":[{"uri":["http://zotero.org/users/local/Op1rMxOJ/items/KSTJ4CWX"]}]} </w:instrText>
      </w:r>
      <w:r w:rsidR="00941A64" w:rsidRPr="00F26CA1">
        <w:rPr>
          <w:lang w:val="en-GB"/>
        </w:rPr>
        <w:fldChar w:fldCharType="separate"/>
      </w:r>
      <w:r w:rsidR="00912914" w:rsidRPr="00912914">
        <w:rPr>
          <w:rFonts w:cs="Times New Roman"/>
        </w:rPr>
        <w:t>[4]</w:t>
      </w:r>
      <w:r w:rsidR="00941A64" w:rsidRPr="00F26CA1">
        <w:rPr>
          <w:lang w:val="en-GB"/>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 that is considered to be a good operational definition of intelligence. In the test, the judge would communicate using text-based interface with the subject wit</w:t>
      </w:r>
      <w:r w:rsidR="00696021" w:rsidRPr="00F26CA1">
        <w:rPr>
          <w:lang w:val="en-GB"/>
        </w:rPr>
        <w:t>h</w:t>
      </w:r>
      <w:r w:rsidR="00696021" w:rsidRPr="00F26CA1">
        <w:rPr>
          <w:lang w:val="en-GB"/>
        </w:rPr>
        <w:t xml:space="preserve">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co</w:t>
      </w:r>
      <w:r w:rsidR="00696021" w:rsidRPr="00F26CA1">
        <w:rPr>
          <w:lang w:val="en-GB"/>
        </w:rPr>
        <w:t>g</w:t>
      </w:r>
      <w:r w:rsidR="00696021" w:rsidRPr="00F26CA1">
        <w:rPr>
          <w:lang w:val="en-GB"/>
        </w:rPr>
        <w:t xml:space="preserve">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6" w:name="_Toc283076890"/>
      <w:bookmarkStart w:id="7" w:name="_Toc283494199"/>
      <w:r w:rsidRPr="00F26CA1">
        <w:rPr>
          <w:lang w:val="en-GB"/>
        </w:rPr>
        <w:t xml:space="preserve">Computer Games and </w:t>
      </w:r>
      <w:r w:rsidR="00743FCB" w:rsidRPr="00F26CA1">
        <w:rPr>
          <w:lang w:val="en-GB"/>
        </w:rPr>
        <w:t>AI</w:t>
      </w:r>
      <w:bookmarkEnd w:id="6"/>
      <w:bookmarkEnd w:id="7"/>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941A64" w:rsidRPr="00F26CA1">
        <w:rPr>
          <w:lang w:val="en-GB"/>
        </w:rPr>
        <w:fldChar w:fldCharType="begin"/>
      </w:r>
      <w:r w:rsidR="00EB3921" w:rsidRPr="00F26CA1">
        <w:rPr>
          <w:lang w:val="en-GB"/>
        </w:rPr>
        <w:instrText xml:space="preserve"> ADDIN ZOTERO_ITEM {"sort":true,"citationItems":[{"uri":["http://zotero.org/users/local/Op1rMxOJ/items/XR8ECGRD"]}]} </w:instrText>
      </w:r>
      <w:r w:rsidR="00941A64" w:rsidRPr="00F26CA1">
        <w:rPr>
          <w:lang w:val="en-GB"/>
        </w:rPr>
        <w:fldChar w:fldCharType="separate"/>
      </w:r>
      <w:r w:rsidR="00912914" w:rsidRPr="00912914">
        <w:rPr>
          <w:rFonts w:ascii="Calibri" w:hAnsi="Calibri"/>
        </w:rPr>
        <w:t>[5]</w:t>
      </w:r>
      <w:r w:rsidR="00941A64" w:rsidRPr="00F26CA1">
        <w:rPr>
          <w:lang w:val="en-GB"/>
        </w:rPr>
        <w:fldChar w:fldCharType="end"/>
      </w:r>
      <w:r w:rsidRPr="00F26CA1">
        <w:rPr>
          <w:lang w:val="en-GB"/>
        </w:rPr>
        <w:t>.</w:t>
      </w:r>
      <w:r w:rsidR="00CD2557" w:rsidRPr="00F26CA1">
        <w:rPr>
          <w:lang w:val="en-GB"/>
        </w:rPr>
        <w:t xml:space="preserve"> </w:t>
      </w:r>
      <w:r w:rsidRPr="00F26CA1">
        <w:rPr>
          <w:lang w:val="en-GB"/>
        </w:rPr>
        <w:t xml:space="preserve">It is believed that the first electronic game was created by William A. Higinbotham – of the Brookhaven National Laboratory, in 1958, as interactive technology demonstration available for laboratory’s visitors.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simula</w:t>
      </w:r>
      <w:r w:rsidRPr="00F26CA1">
        <w:rPr>
          <w:lang w:val="en-GB"/>
        </w:rPr>
        <w:t>t</w:t>
      </w:r>
      <w:r w:rsidRPr="00F26CA1">
        <w:rPr>
          <w:lang w:val="en-GB"/>
        </w:rPr>
        <w:t xml:space="preserve">ing a tennis game on an oscilloscope. It was presenting a simplified projection of a tennis </w:t>
      </w:r>
      <w:r w:rsidRPr="00F26CA1">
        <w:rPr>
          <w:lang w:val="en-GB"/>
        </w:rPr>
        <w:lastRenderedPageBreak/>
        <w:t xml:space="preserve">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941A64" w:rsidRPr="00F26CA1">
        <w:rPr>
          <w:lang w:val="en-GB"/>
        </w:rPr>
        <w:fldChar w:fldCharType="begin"/>
      </w:r>
      <w:r w:rsidR="00EB3921" w:rsidRPr="00F26CA1">
        <w:rPr>
          <w:lang w:val="en-GB"/>
        </w:rPr>
        <w:instrText xml:space="preserve"> ADDIN ZOTERO_ITEM {"sort":true,"citationItems":[{"uri":["http://zotero.org/users/local/Op1rMxOJ/items/ZXA3VUME"]}]} </w:instrText>
      </w:r>
      <w:r w:rsidR="00941A64" w:rsidRPr="00F26CA1">
        <w:rPr>
          <w:lang w:val="en-GB"/>
        </w:rPr>
        <w:fldChar w:fldCharType="separate"/>
      </w:r>
      <w:r w:rsidR="00912914" w:rsidRPr="00912914">
        <w:rPr>
          <w:rFonts w:ascii="Calibri" w:hAnsi="Calibri"/>
        </w:rPr>
        <w:t>[6]</w:t>
      </w:r>
      <w:r w:rsidR="00941A64" w:rsidRPr="00F26CA1">
        <w:rPr>
          <w:lang w:val="en-GB"/>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941A64" w:rsidRPr="00F26CA1">
        <w:rPr>
          <w:lang w:val="en-GB"/>
        </w:rPr>
        <w:fldChar w:fldCharType="begin"/>
      </w:r>
      <w:r w:rsidR="00EB3921" w:rsidRPr="00F26CA1">
        <w:rPr>
          <w:lang w:val="en-GB"/>
        </w:rPr>
        <w:instrText xml:space="preserve"> ADDIN ZOTERO_ITEM {"sort":true,"citationItems":[{"uri":["http://zotero.org/users/local/Op1rMxOJ/items/TFR88ECC"]}]} </w:instrText>
      </w:r>
      <w:r w:rsidR="00941A64" w:rsidRPr="00F26CA1">
        <w:rPr>
          <w:lang w:val="en-GB"/>
        </w:rPr>
        <w:fldChar w:fldCharType="separate"/>
      </w:r>
      <w:r w:rsidR="00912914" w:rsidRPr="00912914">
        <w:rPr>
          <w:rFonts w:ascii="Calibri" w:hAnsi="Calibri"/>
        </w:rPr>
        <w:t>[7]</w:t>
      </w:r>
      <w:r w:rsidR="00941A64" w:rsidRPr="00F26CA1">
        <w:rPr>
          <w:lang w:val="en-GB"/>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941A64" w:rsidRPr="00F26CA1">
        <w:rPr>
          <w:lang w:val="en-GB"/>
        </w:rPr>
        <w:fldChar w:fldCharType="begin"/>
      </w:r>
      <w:r w:rsidR="00EC73A4" w:rsidRPr="00F26CA1">
        <w:rPr>
          <w:lang w:val="en-GB"/>
        </w:rPr>
        <w:instrText xml:space="preserve"> ADDIN ZOTERO_ITEM {"sort":true,"citationItems":[{"uri":["http://zotero.org/users/local/Op1rMxOJ/items/7SKSMHAK"]}]} </w:instrText>
      </w:r>
      <w:r w:rsidR="00941A64" w:rsidRPr="00F26CA1">
        <w:rPr>
          <w:lang w:val="en-GB"/>
        </w:rPr>
        <w:fldChar w:fldCharType="separate"/>
      </w:r>
      <w:r w:rsidR="00912914" w:rsidRPr="00912914">
        <w:rPr>
          <w:rFonts w:ascii="Calibri" w:hAnsi="Calibri"/>
        </w:rPr>
        <w:t>[8]</w:t>
      </w:r>
      <w:r w:rsidR="00941A64" w:rsidRPr="00F26CA1">
        <w:rPr>
          <w:lang w:val="en-GB"/>
        </w:rPr>
        <w:fldChar w:fldCharType="end"/>
      </w:r>
      <w:r w:rsidRPr="00F26CA1">
        <w:rPr>
          <w:lang w:val="en-GB"/>
        </w:rPr>
        <w:t xml:space="preserve">. </w:t>
      </w:r>
    </w:p>
    <w:p w:rsidR="009B4D43" w:rsidRPr="00F26CA1" w:rsidRDefault="009B4D43" w:rsidP="00AA5A26">
      <w:pPr>
        <w:pStyle w:val="Nagwek2"/>
        <w:rPr>
          <w:lang w:val="en-GB"/>
        </w:rPr>
      </w:pPr>
      <w:bookmarkStart w:id="8" w:name="_Ref283053492"/>
      <w:bookmarkStart w:id="9" w:name="_Toc283076891"/>
      <w:bookmarkStart w:id="10" w:name="_Toc283494200"/>
      <w:r w:rsidRPr="00F26CA1">
        <w:rPr>
          <w:lang w:val="en-GB"/>
        </w:rPr>
        <w:t>First Person Shooter games</w:t>
      </w:r>
      <w:bookmarkEnd w:id="8"/>
      <w:bookmarkEnd w:id="9"/>
      <w:bookmarkEnd w:id="10"/>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 to control their virtual in-game chara</w:t>
      </w:r>
      <w:r w:rsidRPr="00F26CA1">
        <w:rPr>
          <w:lang w:val="en-GB"/>
        </w:rPr>
        <w:t>c</w:t>
      </w:r>
      <w:r w:rsidRPr="00F26CA1">
        <w:rPr>
          <w:lang w:val="en-GB"/>
        </w:rPr>
        <w:t>ter. The main input for a player is a first-person perspective view of the world displayed on the screen and sounds played in the game. The player sees the view from the eyes of the cha</w:t>
      </w:r>
      <w:r w:rsidRPr="00F26CA1">
        <w:rPr>
          <w:lang w:val="en-GB"/>
        </w:rPr>
        <w:t>r</w:t>
      </w:r>
      <w:r w:rsidRPr="00F26CA1">
        <w:rPr>
          <w:lang w:val="en-GB"/>
        </w:rPr>
        <w:t>acter he controls. The usual scenario in an FPS game focuses on fighting against opponents using some sort of firearms. The player’s character is placed in the three dimensional world together with other opponents, which can be controlled by other human players or by co</w:t>
      </w:r>
      <w:r w:rsidRPr="00F26CA1">
        <w:rPr>
          <w:lang w:val="en-GB"/>
        </w:rPr>
        <w:t>m</w:t>
      </w:r>
      <w:r w:rsidRPr="00F26CA1">
        <w:rPr>
          <w:lang w:val="en-GB"/>
        </w:rPr>
        <w:t xml:space="preserve">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1" w:name="_Ref283075845"/>
      <w:bookmarkStart w:id="12" w:name="_Toc283076892"/>
      <w:bookmarkStart w:id="13" w:name="_Toc283494201"/>
      <w:r w:rsidRPr="00F26CA1">
        <w:rPr>
          <w:lang w:val="en-GB"/>
        </w:rPr>
        <w:t>Motivation</w:t>
      </w:r>
      <w:bookmarkEnd w:id="11"/>
      <w:bookmarkEnd w:id="12"/>
      <w:bookmarkEnd w:id="13"/>
    </w:p>
    <w:p w:rsidR="006D7312" w:rsidRPr="00F26CA1" w:rsidRDefault="006D7312" w:rsidP="009B4D43">
      <w:pPr>
        <w:rPr>
          <w:lang w:val="en-GB"/>
        </w:rPr>
      </w:pPr>
      <w:r w:rsidRPr="00F26CA1">
        <w:rPr>
          <w:lang w:val="en-GB"/>
        </w:rPr>
        <w:t>The commercial computer games are starting to be perceived as attractive platforms for AI research. One of the reasons is that computer games usually provide a complex, large scale simulation of a real-world environment with a realistic physics and vast interaction possibil</w:t>
      </w:r>
      <w:r w:rsidRPr="00F26CA1">
        <w:rPr>
          <w:lang w:val="en-GB"/>
        </w:rPr>
        <w:t>i</w:t>
      </w:r>
      <w:r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The commercial computer games are also consi</w:t>
      </w:r>
      <w:r w:rsidR="008926BB" w:rsidRPr="00F26CA1">
        <w:rPr>
          <w:lang w:val="en-GB"/>
        </w:rPr>
        <w:t>d</w:t>
      </w:r>
      <w:r w:rsidR="008926BB" w:rsidRPr="00F26CA1">
        <w:rPr>
          <w:lang w:val="en-GB"/>
        </w:rPr>
        <w:t>ered to provide more objective test environment than those developed on purpose for a given research</w:t>
      </w:r>
      <w:r w:rsidR="00862FB2" w:rsidRPr="00F26CA1">
        <w:rPr>
          <w:lang w:val="en-GB"/>
        </w:rPr>
        <w:t xml:space="preserve"> </w:t>
      </w:r>
      <w:r w:rsidR="00941A64" w:rsidRPr="00F26CA1">
        <w:rPr>
          <w:lang w:val="en-GB"/>
        </w:rPr>
        <w:fldChar w:fldCharType="begin"/>
      </w:r>
      <w:r w:rsidR="00862FB2" w:rsidRPr="00F26CA1">
        <w:rPr>
          <w:lang w:val="en-GB"/>
        </w:rPr>
        <w:instrText xml:space="preserve"> ADDIN ZOTERO_ITEM {"sort":true,"citationItems":[{"position":1,"uri":["http://zotero.org/users/local/Op1rMxOJ/items/34Z4KJ6X"]}]} </w:instrText>
      </w:r>
      <w:r w:rsidR="00941A64" w:rsidRPr="00F26CA1">
        <w:rPr>
          <w:lang w:val="en-GB"/>
        </w:rPr>
        <w:fldChar w:fldCharType="separate"/>
      </w:r>
      <w:r w:rsidR="00912914" w:rsidRPr="00912914">
        <w:rPr>
          <w:rFonts w:cs="Times New Roman"/>
        </w:rPr>
        <w:t>[2]</w:t>
      </w:r>
      <w:r w:rsidR="00941A64" w:rsidRPr="00F26CA1">
        <w:rPr>
          <w:lang w:val="en-GB"/>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W6PP4W49"]}]} </w:instrText>
      </w:r>
      <w:r w:rsidR="00941A64" w:rsidRPr="00F26CA1">
        <w:rPr>
          <w:lang w:val="en-GB"/>
        </w:rPr>
        <w:fldChar w:fldCharType="separate"/>
      </w:r>
      <w:r w:rsidR="00912914" w:rsidRPr="00912914">
        <w:rPr>
          <w:rFonts w:ascii="Calibri" w:hAnsi="Calibri"/>
        </w:rPr>
        <w:t>[9]</w:t>
      </w:r>
      <w:r w:rsidR="00941A64" w:rsidRPr="00F26CA1">
        <w:rPr>
          <w:lang w:val="en-GB"/>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The attention given to commercial computer games is increasing among research comm</w:t>
      </w:r>
      <w:r w:rsidRPr="00F26CA1">
        <w:rPr>
          <w:lang w:val="en-GB"/>
        </w:rPr>
        <w:t>u</w:t>
      </w:r>
      <w:r w:rsidRPr="00F26CA1">
        <w:rPr>
          <w:lang w:val="en-GB"/>
        </w:rPr>
        <w:t>nity. For instance, i</w:t>
      </w:r>
      <w:r w:rsidR="00516B7E" w:rsidRPr="00F26CA1">
        <w:rPr>
          <w:lang w:val="en-GB"/>
        </w:rPr>
        <w:t xml:space="preserve">n order to stimulate the research, Philip Hingston </w:t>
      </w:r>
      <w:r w:rsidR="00941A64" w:rsidRPr="00F26CA1">
        <w:rPr>
          <w:lang w:val="en-GB"/>
        </w:rPr>
        <w:fldChar w:fldCharType="begin"/>
      </w:r>
      <w:r w:rsidR="00516B7E" w:rsidRPr="00F26CA1">
        <w:rPr>
          <w:lang w:val="en-GB"/>
        </w:rPr>
        <w:instrText xml:space="preserve"> ADDIN ZOTERO_ITEM {"sort":true,"citationItems":[{"uri":["http://zotero.org/users/local/Op1rMxOJ/items/MP6TSC58"]}]} </w:instrText>
      </w:r>
      <w:r w:rsidR="00941A64" w:rsidRPr="00F26CA1">
        <w:rPr>
          <w:lang w:val="en-GB"/>
        </w:rPr>
        <w:fldChar w:fldCharType="separate"/>
      </w:r>
      <w:r w:rsidR="00912914" w:rsidRPr="00912914">
        <w:rPr>
          <w:rFonts w:ascii="Calibri" w:hAnsi="Calibri"/>
        </w:rPr>
        <w:t>[10]</w:t>
      </w:r>
      <w:r w:rsidR="00941A64" w:rsidRPr="00F26CA1">
        <w:rPr>
          <w:lang w:val="en-GB"/>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w:t>
      </w:r>
      <w:r w:rsidR="00516B7E" w:rsidRPr="00F26CA1">
        <w:rPr>
          <w:lang w:val="en-GB"/>
        </w:rPr>
        <w:t>m</w:t>
      </w:r>
      <w:r w:rsidR="00516B7E" w:rsidRPr="00F26CA1">
        <w:rPr>
          <w:lang w:val="en-GB"/>
        </w:rPr>
        <w:t>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cters, the judges have to tell the human players from bots. Till now, none of bots have managed to a</w:t>
      </w:r>
      <w:r w:rsidR="00516B7E" w:rsidRPr="00F26CA1">
        <w:rPr>
          <w:lang w:val="en-GB"/>
        </w:rPr>
        <w:t>p</w:t>
      </w:r>
      <w:r w:rsidR="00516B7E" w:rsidRPr="00F26CA1">
        <w:rPr>
          <w:lang w:val="en-GB"/>
        </w:rPr>
        <w:t xml:space="preserve">pear human-like enough to win the </w:t>
      </w:r>
      <w:r w:rsidR="00516B7E" w:rsidRPr="00F26CA1">
        <w:rPr>
          <w:rStyle w:val="Wyrnieniedelikatne"/>
          <w:lang w:val="en-GB"/>
        </w:rPr>
        <w:t>BotPrize</w:t>
      </w:r>
      <w:r w:rsidR="00516B7E" w:rsidRPr="00F26CA1">
        <w:rPr>
          <w:lang w:val="en-GB"/>
        </w:rPr>
        <w:t xml:space="preserve"> </w:t>
      </w:r>
      <w:r w:rsidR="00941A64" w:rsidRPr="00F26CA1">
        <w:rPr>
          <w:lang w:val="en-GB"/>
        </w:rPr>
        <w:fldChar w:fldCharType="begin"/>
      </w:r>
      <w:r w:rsidR="00516B7E" w:rsidRPr="00F26CA1">
        <w:rPr>
          <w:lang w:val="en-GB"/>
        </w:rPr>
        <w:instrText xml:space="preserve"> ADDIN ZOTERO_ITEM {"sort":true,"citationItems":[{"uri":["http://zotero.org/users/local/Op1rMxOJ/items/T58F4Q2B"]}]} </w:instrText>
      </w:r>
      <w:r w:rsidR="00941A64" w:rsidRPr="00F26CA1">
        <w:rPr>
          <w:lang w:val="en-GB"/>
        </w:rPr>
        <w:fldChar w:fldCharType="separate"/>
      </w:r>
      <w:r w:rsidR="00912914" w:rsidRPr="00912914">
        <w:rPr>
          <w:rFonts w:ascii="Calibri" w:hAnsi="Calibri"/>
        </w:rPr>
        <w:t>[11]</w:t>
      </w:r>
      <w:r w:rsidR="00941A64" w:rsidRPr="00F26CA1">
        <w:rPr>
          <w:lang w:val="en-GB"/>
        </w:rPr>
        <w:fldChar w:fldCharType="end"/>
      </w:r>
      <w:r w:rsidR="00516B7E" w:rsidRPr="00F26CA1">
        <w:rPr>
          <w:lang w:val="en-GB"/>
        </w:rPr>
        <w:t>.</w:t>
      </w:r>
    </w:p>
    <w:p w:rsidR="000E41D0" w:rsidRPr="00F26CA1" w:rsidRDefault="009B4D43" w:rsidP="00AA5A26">
      <w:pPr>
        <w:pStyle w:val="Nagwek2"/>
        <w:rPr>
          <w:lang w:val="en-GB"/>
        </w:rPr>
      </w:pPr>
      <w:bookmarkStart w:id="14" w:name="_Toc283076893"/>
      <w:bookmarkStart w:id="15" w:name="_Ref283463809"/>
      <w:bookmarkStart w:id="16" w:name="_Toc283494202"/>
      <w:r w:rsidRPr="00F26CA1">
        <w:rPr>
          <w:lang w:val="en-GB"/>
        </w:rPr>
        <w:t>Thesis Overview</w:t>
      </w:r>
      <w:bookmarkEnd w:id="14"/>
      <w:bookmarkEnd w:id="15"/>
      <w:bookmarkEnd w:id="16"/>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questions: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commentRangeStart w:id="17"/>
      <w:r w:rsidR="006F79A5">
        <w:rPr>
          <w:i/>
          <w:lang w:val="en-GB"/>
        </w:rPr>
        <w:t>effective</w:t>
      </w:r>
      <w:r w:rsidRPr="00F26CA1">
        <w:rPr>
          <w:i/>
          <w:lang w:val="en-GB"/>
        </w:rPr>
        <w:t xml:space="preserve"> </w:t>
      </w:r>
      <w:commentRangeEnd w:id="17"/>
      <w:r w:rsidR="00036975">
        <w:rPr>
          <w:rStyle w:val="Odwoaniedokomentarza"/>
          <w:rFonts w:eastAsiaTheme="minorHAnsi"/>
        </w:rPr>
        <w:commentReference w:id="17"/>
      </w:r>
      <w:r w:rsidRPr="00F26CA1">
        <w:rPr>
          <w:i/>
          <w:lang w:val="en-GB"/>
        </w:rPr>
        <w:t>way to achieve a more intelligent behaviour of the  FPS game bot?</w:t>
      </w:r>
    </w:p>
    <w:p w:rsidR="007116A6" w:rsidRDefault="007116A6">
      <w:pPr>
        <w:spacing w:line="276" w:lineRule="auto"/>
        <w:ind w:firstLine="0"/>
        <w:jc w:val="left"/>
        <w:rPr>
          <w:i/>
          <w:lang w:val="en-GB"/>
        </w:rPr>
      </w:pPr>
      <w:r>
        <w:rPr>
          <w:i/>
          <w:lang w:val="en-GB"/>
        </w:rPr>
        <w:br w:type="page"/>
      </w:r>
    </w:p>
    <w:p w:rsidR="007B26A6" w:rsidRPr="00F26CA1" w:rsidRDefault="007B26A6" w:rsidP="004620C1">
      <w:pPr>
        <w:pStyle w:val="Akapitzlist"/>
        <w:numPr>
          <w:ilvl w:val="0"/>
          <w:numId w:val="23"/>
        </w:numPr>
        <w:rPr>
          <w:i/>
          <w:lang w:val="en-GB"/>
        </w:rPr>
      </w:pPr>
    </w:p>
    <w:p w:rsidR="007B26A6" w:rsidRPr="00F26CA1" w:rsidRDefault="007B26A6" w:rsidP="002F11D3">
      <w:pPr>
        <w:rPr>
          <w:lang w:val="en-GB"/>
        </w:rPr>
        <w:sectPr w:rsidR="007B26A6" w:rsidRPr="00F26CA1" w:rsidSect="00415358">
          <w:headerReference w:type="even" r:id="rId17"/>
          <w:headerReference w:type="default" r:id="rId18"/>
          <w:headerReference w:type="first" r:id="rId19"/>
          <w:footerReference w:type="first" r:id="rId20"/>
          <w:pgSz w:w="11906" w:h="16838"/>
          <w:pgMar w:top="1417" w:right="1417" w:bottom="1417" w:left="1417" w:header="708" w:footer="708" w:gutter="0"/>
          <w:pgNumType w:start="1"/>
          <w:cols w:space="708"/>
          <w:titlePg/>
          <w:docGrid w:linePitch="360"/>
        </w:sectPr>
      </w:pPr>
    </w:p>
    <w:p w:rsidR="009328F8" w:rsidRPr="00F26CA1" w:rsidRDefault="009328F8" w:rsidP="00AA5A26">
      <w:pPr>
        <w:pStyle w:val="Nagwek1"/>
        <w:rPr>
          <w:lang w:val="en-GB"/>
        </w:rPr>
      </w:pPr>
      <w:bookmarkStart w:id="18" w:name="_Ref280536104"/>
      <w:bookmarkStart w:id="19" w:name="_Toc283076894"/>
      <w:bookmarkStart w:id="20" w:name="_Toc283494203"/>
      <w:r w:rsidRPr="00F26CA1">
        <w:rPr>
          <w:lang w:val="en-GB"/>
        </w:rPr>
        <w:lastRenderedPageBreak/>
        <w:t>Background</w:t>
      </w:r>
      <w:bookmarkEnd w:id="18"/>
      <w:bookmarkEnd w:id="19"/>
      <w:bookmarkEnd w:id="20"/>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the EraserBot – an example of Quake II bot.</w:t>
      </w:r>
    </w:p>
    <w:p w:rsidR="009328F8" w:rsidRPr="00F26CA1" w:rsidRDefault="009328F8" w:rsidP="00C258C7">
      <w:pPr>
        <w:pStyle w:val="Nagwek2"/>
        <w:rPr>
          <w:lang w:val="en-GB"/>
        </w:rPr>
      </w:pPr>
      <w:bookmarkStart w:id="21" w:name="_Toc283076895"/>
      <w:bookmarkStart w:id="22" w:name="_Toc283494204"/>
      <w:r w:rsidRPr="00F26CA1">
        <w:rPr>
          <w:lang w:val="en-GB"/>
        </w:rPr>
        <w:t>Artificial Intelligence in First-Person Shooter games</w:t>
      </w:r>
      <w:bookmarkEnd w:id="21"/>
      <w:bookmarkEnd w:id="22"/>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3" w:name="_Toc283076896"/>
      <w:bookmarkStart w:id="24" w:name="_Toc283494205"/>
      <w:r w:rsidRPr="00F26CA1">
        <w:rPr>
          <w:lang w:val="en-GB"/>
        </w:rPr>
        <w:t>Bots architecture</w:t>
      </w:r>
      <w:bookmarkEnd w:id="23"/>
      <w:bookmarkEnd w:id="24"/>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941A64" w:rsidRPr="00F26CA1">
        <w:rPr>
          <w:lang w:val="en-GB"/>
        </w:rPr>
        <w:fldChar w:fldCharType="begin"/>
      </w:r>
      <w:r w:rsidRPr="00F26CA1">
        <w:rPr>
          <w:lang w:val="en-GB"/>
        </w:rPr>
        <w:instrText xml:space="preserve"> ADDIN ZOTERO_ITEM {"sort":true,"citationItems":[{"uri":["http://zotero.org/users/local/Op1rMxOJ/items/U9BUGIRH"]}]} </w:instrText>
      </w:r>
      <w:r w:rsidR="00941A64" w:rsidRPr="00F26CA1">
        <w:rPr>
          <w:lang w:val="en-GB"/>
        </w:rPr>
        <w:fldChar w:fldCharType="separate"/>
      </w:r>
      <w:r w:rsidR="00912914" w:rsidRPr="00912914">
        <w:rPr>
          <w:rFonts w:ascii="Calibri" w:hAnsi="Calibri"/>
        </w:rPr>
        <w:t>[12]</w:t>
      </w:r>
      <w:r w:rsidR="00941A64" w:rsidRPr="00F26CA1">
        <w:rPr>
          <w:lang w:val="en-GB"/>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941A64" w:rsidRPr="00F26CA1">
        <w:rPr>
          <w:lang w:val="en-GB"/>
        </w:rPr>
        <w:fldChar w:fldCharType="begin"/>
      </w:r>
      <w:r w:rsidRPr="00F26CA1">
        <w:rPr>
          <w:lang w:val="en-GB"/>
        </w:rPr>
        <w:instrText xml:space="preserve"> REF _Ref268985825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w:t>
      </w:r>
      <w:r w:rsidR="00941A64"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5" w:name="_Ref268985825"/>
      <w:bookmarkStart w:id="26" w:name="_Ref268985811"/>
      <w:r w:rsidRPr="00F26CA1">
        <w:rPr>
          <w:lang w:val="en-GB"/>
        </w:rPr>
        <w:t xml:space="preserve">Figure </w:t>
      </w:r>
      <w:r w:rsidR="00941A64" w:rsidRPr="00F26CA1">
        <w:rPr>
          <w:lang w:val="en-GB"/>
        </w:rPr>
        <w:fldChar w:fldCharType="begin"/>
      </w:r>
      <w:r w:rsidRPr="00F26CA1">
        <w:rPr>
          <w:lang w:val="en-GB"/>
        </w:rPr>
        <w:instrText xml:space="preserve"> SEQ Figure \* ARABIC </w:instrText>
      </w:r>
      <w:r w:rsidR="00941A64" w:rsidRPr="00F26CA1">
        <w:rPr>
          <w:lang w:val="en-GB"/>
        </w:rPr>
        <w:fldChar w:fldCharType="separate"/>
      </w:r>
      <w:r w:rsidR="00561B5D">
        <w:rPr>
          <w:noProof/>
          <w:lang w:val="en-GB"/>
        </w:rPr>
        <w:t>1</w:t>
      </w:r>
      <w:r w:rsidR="00941A64" w:rsidRPr="00F26CA1">
        <w:rPr>
          <w:lang w:val="en-GB"/>
        </w:rPr>
        <w:fldChar w:fldCharType="end"/>
      </w:r>
      <w:bookmarkEnd w:id="25"/>
      <w:r w:rsidRPr="00F26CA1">
        <w:rPr>
          <w:lang w:val="en-GB"/>
        </w:rPr>
        <w:t>: UML component diagram of an FPS game AI architecture proposed by Paul Tozour.</w:t>
      </w:r>
      <w:bookmarkEnd w:id="26"/>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F26CA1">
        <w:rPr>
          <w:lang w:val="en-GB"/>
        </w:rPr>
        <w:t>b</w:t>
      </w:r>
      <w:r w:rsidRPr="00F26CA1">
        <w:rPr>
          <w:lang w:val="en-GB"/>
        </w:rPr>
        <w:t>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w:t>
      </w:r>
      <w:r w:rsidR="0000639E" w:rsidRPr="00F26CA1">
        <w:rPr>
          <w:lang w:val="en-GB"/>
        </w:rPr>
        <w:t>behaviour</w:t>
      </w:r>
      <w:r w:rsidRPr="00F26CA1">
        <w:rPr>
          <w:lang w:val="en-GB"/>
        </w:rPr>
        <w:t>. Another aspect of combat, that the combat com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It decides whether the bot should search for an enemy or a better weapon, whether it should enter into combat or retreat. As this is a managing co</w:t>
      </w:r>
      <w:r w:rsidRPr="00F26CA1">
        <w:rPr>
          <w:lang w:val="en-GB"/>
        </w:rPr>
        <w:t>n</w:t>
      </w:r>
      <w:r w:rsidRPr="00F26CA1">
        <w:rPr>
          <w:lang w:val="en-GB"/>
        </w:rPr>
        <w:t xml:space="preserve">troller, it’s quality 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7" w:name="_Ref280554889"/>
      <w:bookmarkStart w:id="28" w:name="_Toc283076897"/>
      <w:bookmarkStart w:id="29" w:name="_Toc283494206"/>
      <w:r w:rsidRPr="00F26CA1">
        <w:rPr>
          <w:lang w:val="en-GB"/>
        </w:rPr>
        <w:t>Navigation solutions</w:t>
      </w:r>
      <w:bookmarkEnd w:id="27"/>
      <w:bookmarkEnd w:id="28"/>
      <w:bookmarkEnd w:id="29"/>
    </w:p>
    <w:p w:rsidR="009328F8" w:rsidRPr="00F26CA1" w:rsidRDefault="009328F8" w:rsidP="009328F8">
      <w:pPr>
        <w:rPr>
          <w:lang w:val="en-GB"/>
        </w:rPr>
      </w:pPr>
      <w:r w:rsidRPr="00F26CA1">
        <w:rPr>
          <w:lang w:val="en-GB"/>
        </w:rPr>
        <w:t>The spatial reasoning cannot be performed on the raw geometry of the game world. The main reason is complexity. A single brick in a wall can be described with as many as tho</w:t>
      </w:r>
      <w:r w:rsidRPr="00F26CA1">
        <w:rPr>
          <w:lang w:val="en-GB"/>
        </w:rPr>
        <w:t>u</w:t>
      </w:r>
      <w:r w:rsidRPr="00F26CA1">
        <w:rPr>
          <w:lang w:val="en-GB"/>
        </w:rPr>
        <w:t xml:space="preserve">sands of polygons, with a wall consisting of hundreds of bricks. </w:t>
      </w:r>
      <w:r w:rsidR="007D7337" w:rsidRPr="00F26CA1">
        <w:rPr>
          <w:lang w:val="en-GB"/>
        </w:rPr>
        <w:t>All that</w:t>
      </w:r>
      <w:r w:rsidRPr="00F26CA1">
        <w:rPr>
          <w:lang w:val="en-GB"/>
        </w:rPr>
        <w:t xml:space="preserve"> a bot needs to know is that there </w:t>
      </w:r>
      <w:r w:rsidRPr="00F26CA1">
        <w:rPr>
          <w:rStyle w:val="Wyrnieniedelikatne"/>
          <w:lang w:val="en-GB"/>
        </w:rPr>
        <w:t>is</w:t>
      </w:r>
      <w:r w:rsidRPr="00F26CA1">
        <w:rPr>
          <w:lang w:val="en-GB"/>
        </w:rPr>
        <w:t xml:space="preserve"> a wall. All the additional information is not important when performing a path finding. It </w:t>
      </w:r>
      <w:r w:rsidR="007D7337" w:rsidRPr="00F26CA1">
        <w:rPr>
          <w:lang w:val="en-GB"/>
        </w:rPr>
        <w:t xml:space="preserve">would </w:t>
      </w:r>
      <w:r w:rsidRPr="00F26CA1">
        <w:rPr>
          <w:lang w:val="en-GB"/>
        </w:rPr>
        <w:t xml:space="preserve">make the task computationally expensive, while </w:t>
      </w:r>
      <w:r w:rsidR="00093B41" w:rsidRPr="00F26CA1">
        <w:rPr>
          <w:lang w:val="en-GB"/>
        </w:rPr>
        <w:t>the</w:t>
      </w:r>
      <w:r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941A64" w:rsidRPr="00F26CA1">
        <w:rPr>
          <w:lang w:val="en-GB"/>
        </w:rPr>
        <w:fldChar w:fldCharType="begin"/>
      </w:r>
      <w:r w:rsidR="000A28EC" w:rsidRPr="00F26CA1">
        <w:rPr>
          <w:lang w:val="en-GB"/>
        </w:rPr>
        <w:instrText xml:space="preserve"> ADDIN ZOTERO_ITEM {"sort":true,"citationItems":[{"uri":["http://zotero.org/users/local/Op1rMxOJ/items/79CWSU2W"]}]} </w:instrText>
      </w:r>
      <w:r w:rsidR="00941A64" w:rsidRPr="00F26CA1">
        <w:rPr>
          <w:lang w:val="en-GB"/>
        </w:rPr>
        <w:fldChar w:fldCharType="separate"/>
      </w:r>
      <w:r w:rsidR="00912914" w:rsidRPr="00912914">
        <w:rPr>
          <w:rFonts w:cs="Times New Roman"/>
        </w:rPr>
        <w:t>[13]</w:t>
      </w:r>
      <w:r w:rsidR="00941A64" w:rsidRPr="00F26CA1">
        <w:rPr>
          <w:lang w:val="en-GB"/>
        </w:rPr>
        <w:fldChar w:fldCharType="end"/>
      </w:r>
      <w:r w:rsidR="00FC3485" w:rsidRPr="00F26CA1">
        <w:rPr>
          <w:lang w:val="en-GB"/>
        </w:rPr>
        <w:t xml:space="preserve"> and</w:t>
      </w:r>
      <w:r w:rsidR="0048011F"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RQPXRTGC"]}]} </w:instrText>
      </w:r>
      <w:r w:rsidR="00941A64" w:rsidRPr="00F26CA1">
        <w:rPr>
          <w:lang w:val="en-GB"/>
        </w:rPr>
        <w:fldChar w:fldCharType="separate"/>
      </w:r>
      <w:r w:rsidR="00912914" w:rsidRPr="00912914">
        <w:rPr>
          <w:rFonts w:cs="Times New Roman"/>
        </w:rPr>
        <w:t>[14]</w:t>
      </w:r>
      <w:r w:rsidR="00941A64" w:rsidRPr="00F26CA1">
        <w:rPr>
          <w:lang w:val="en-GB"/>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941A64" w:rsidRPr="00F26CA1">
        <w:rPr>
          <w:lang w:val="en-GB"/>
        </w:rPr>
        <w:fldChar w:fldCharType="begin"/>
      </w:r>
      <w:r w:rsidR="000A28EC" w:rsidRPr="00F26CA1">
        <w:rPr>
          <w:lang w:val="en-GB"/>
        </w:rPr>
        <w:instrText xml:space="preserve"> ADDIN ZOTERO_ITEM {"sort":true,"citationItems":[{"uri":["http://zotero.org/users/local/Op1rMxOJ/items/TJDBPXP9"]}]} </w:instrText>
      </w:r>
      <w:r w:rsidR="00941A64" w:rsidRPr="00F26CA1">
        <w:rPr>
          <w:lang w:val="en-GB"/>
        </w:rPr>
        <w:fldChar w:fldCharType="separate"/>
      </w:r>
      <w:r w:rsidR="00912914" w:rsidRPr="00912914">
        <w:rPr>
          <w:rFonts w:cs="Times New Roman"/>
        </w:rPr>
        <w:t>[15]</w:t>
      </w:r>
      <w:r w:rsidR="00941A64" w:rsidRPr="00F26CA1">
        <w:rPr>
          <w:lang w:val="en-GB"/>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F26CA1" w:rsidRDefault="009328F8" w:rsidP="000E50D2">
      <w:pPr>
        <w:rPr>
          <w:lang w:val="en-GB"/>
        </w:rPr>
      </w:pPr>
      <w:r w:rsidRPr="00F26CA1">
        <w:rPr>
          <w:lang w:val="en-GB"/>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2"/>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2</w:t>
      </w:r>
      <w:r w:rsidR="00941A64" w:rsidRPr="00F26CA1">
        <w:rPr>
          <w:lang w:val="en-GB"/>
        </w:rPr>
        <w:fldChar w:fldCharType="end"/>
      </w:r>
      <w:r w:rsidRPr="00F26CA1">
        <w:rPr>
          <w:lang w:val="en-GB"/>
        </w:rPr>
        <w:t>: The example of the waypoint map.</w:t>
      </w:r>
    </w:p>
    <w:p w:rsidR="009328F8" w:rsidRPr="00F26CA1" w:rsidRDefault="009328F8" w:rsidP="009328F8">
      <w:pPr>
        <w:rPr>
          <w:lang w:val="en-GB"/>
        </w:rPr>
      </w:pPr>
      <w:r w:rsidRPr="00F26CA1">
        <w:rPr>
          <w:lang w:val="en-GB"/>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one of th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941A64" w:rsidRPr="00F26CA1">
        <w:rPr>
          <w:lang w:val="en-GB"/>
        </w:rPr>
        <w:fldChar w:fldCharType="begin"/>
      </w:r>
      <w:r w:rsidR="00791C0A" w:rsidRPr="00F26CA1">
        <w:rPr>
          <w:lang w:val="en-GB"/>
        </w:rPr>
        <w:instrText xml:space="preserve"> ADDIN ZOTERO_ITEM {"sort":true,"citationItems":[{"position":2,"uri":["http://zotero.org/users/local/Op1rMxOJ/items/TJDBPXP9"]}]} </w:instrText>
      </w:r>
      <w:r w:rsidR="00941A64" w:rsidRPr="00F26CA1">
        <w:rPr>
          <w:lang w:val="en-GB"/>
        </w:rPr>
        <w:fldChar w:fldCharType="separate"/>
      </w:r>
      <w:r w:rsidR="00912914" w:rsidRPr="00912914">
        <w:rPr>
          <w:rFonts w:ascii="Calibri" w:hAnsi="Calibri"/>
        </w:rPr>
        <w:t>[15]</w:t>
      </w:r>
      <w:r w:rsidR="00941A64" w:rsidRPr="00F26CA1">
        <w:rPr>
          <w:lang w:val="en-GB"/>
        </w:rPr>
        <w:fldChar w:fldCharType="end"/>
      </w:r>
      <w:r w:rsidRPr="00F26CA1">
        <w:rPr>
          <w:lang w:val="en-GB"/>
        </w:rPr>
        <w:t>. It divides all the walk-able surfaces of the environment into convex polygons, creating what can be called a “floor plan” of the world</w:t>
      </w:r>
      <w:r w:rsidR="006F04ED" w:rsidRPr="00F26CA1">
        <w:rPr>
          <w:lang w:val="en-GB"/>
        </w:rPr>
        <w:t xml:space="preserve"> (</w:t>
      </w:r>
      <w:r w:rsidR="00941A64" w:rsidRPr="00F26CA1">
        <w:rPr>
          <w:lang w:val="en-GB"/>
        </w:rPr>
        <w:fldChar w:fldCharType="begin"/>
      </w:r>
      <w:r w:rsidR="006F04ED" w:rsidRPr="00F26CA1">
        <w:rPr>
          <w:lang w:val="en-GB"/>
        </w:rPr>
        <w:instrText xml:space="preserve"> REF _Ref282947823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3</w:t>
      </w:r>
      <w:r w:rsidR="00941A64"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 xml:space="preserve">tion mesh can also b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3"/>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0" w:name="_Ref282947823"/>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3</w:t>
      </w:r>
      <w:r w:rsidR="00941A64" w:rsidRPr="00F26CA1">
        <w:rPr>
          <w:lang w:val="en-GB"/>
        </w:rPr>
        <w:fldChar w:fldCharType="end"/>
      </w:r>
      <w:bookmarkEnd w:id="30"/>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NH2HAM2P"]}]} </w:instrText>
      </w:r>
      <w:r w:rsidR="00941A64" w:rsidRPr="00F26CA1">
        <w:rPr>
          <w:lang w:val="en-GB"/>
        </w:rPr>
        <w:fldChar w:fldCharType="separate"/>
      </w:r>
      <w:r w:rsidR="00912914" w:rsidRPr="00912914">
        <w:rPr>
          <w:rFonts w:cs="Times New Roman"/>
        </w:rPr>
        <w:t>[16]</w:t>
      </w:r>
      <w:r w:rsidR="00941A64" w:rsidRPr="00F26CA1">
        <w:rPr>
          <w:lang w:val="en-GB"/>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941A64" w:rsidRPr="00F26CA1">
        <w:rPr>
          <w:lang w:val="en-GB"/>
        </w:rPr>
        <w:fldChar w:fldCharType="begin"/>
      </w:r>
      <w:r w:rsidR="005B7742" w:rsidRPr="00F26CA1">
        <w:rPr>
          <w:lang w:val="en-GB"/>
        </w:rPr>
        <w:instrText xml:space="preserve"> REF _Ref282948501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4</w:t>
      </w:r>
      <w:r w:rsidR="00941A64"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4"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5"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1" w:name="_Ref282948501"/>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4</w:t>
      </w:r>
      <w:r w:rsidR="00941A64" w:rsidRPr="00F26CA1">
        <w:rPr>
          <w:lang w:val="en-GB"/>
        </w:rPr>
        <w:fldChar w:fldCharType="end"/>
      </w:r>
      <w:bookmarkEnd w:id="31"/>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9328F8" w:rsidP="009328F8">
      <w:pPr>
        <w:rPr>
          <w:lang w:val="en-GB"/>
        </w:rPr>
      </w:pPr>
      <w:r w:rsidRPr="00F26CA1">
        <w:rPr>
          <w:lang w:val="en-GB"/>
        </w:rPr>
        <w:t>The difficult part in the navigation mesh is how a bot should move from one polygon to another. This may require not only finding an appropriate polygon’s edge and moving t</w:t>
      </w:r>
      <w:r w:rsidRPr="00F26CA1">
        <w:rPr>
          <w:lang w:val="en-GB"/>
        </w:rPr>
        <w:t>o</w:t>
      </w:r>
      <w:r w:rsidRPr="00F26CA1">
        <w:rPr>
          <w:lang w:val="en-GB"/>
        </w:rPr>
        <w:t xml:space="preserve">wards it, but also avoiding dynamic obstacles that may appear on the way. In case of a non-player characters that do not live long enough in the game, being usually shot by a player, it </w:t>
      </w:r>
      <w:r w:rsidRPr="00F26CA1">
        <w:rPr>
          <w:lang w:val="en-GB"/>
        </w:rPr>
        <w:lastRenderedPageBreak/>
        <w:t xml:space="preserve">may not be cost-efficient to develop a navigation mesh based movement component. But if a human player will have enough time to take a closer look at our bot, the navigation mesh </w:t>
      </w:r>
      <w:r w:rsidR="00400491" w:rsidRPr="00F26CA1">
        <w:rPr>
          <w:lang w:val="en-GB"/>
        </w:rPr>
        <w:t>can often give more realistic result</w:t>
      </w:r>
      <w:r w:rsidRPr="00F26CA1">
        <w:rPr>
          <w:lang w:val="en-GB"/>
        </w:rPr>
        <w:t>.</w:t>
      </w:r>
    </w:p>
    <w:p w:rsidR="009328F8" w:rsidRPr="00F26CA1" w:rsidRDefault="009328F8" w:rsidP="00AA5A26">
      <w:pPr>
        <w:pStyle w:val="Nagwek3"/>
        <w:rPr>
          <w:lang w:val="en-GB"/>
        </w:rPr>
      </w:pPr>
      <w:bookmarkStart w:id="32" w:name="_Toc283076898"/>
      <w:bookmarkStart w:id="33" w:name="_Toc283494207"/>
      <w:r w:rsidRPr="00F26CA1">
        <w:rPr>
          <w:lang w:val="en-GB"/>
        </w:rPr>
        <w:t>Finite State Machines</w:t>
      </w:r>
      <w:bookmarkEnd w:id="32"/>
      <w:bookmarkEnd w:id="33"/>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supported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on </w:t>
      </w:r>
      <w:r w:rsidR="00941A64" w:rsidRPr="00F26CA1">
        <w:rPr>
          <w:lang w:val="en-GB"/>
        </w:rPr>
        <w:fldChar w:fldCharType="begin"/>
      </w:r>
      <w:r w:rsidR="000571FA" w:rsidRPr="00F26CA1">
        <w:rPr>
          <w:lang w:val="en-GB"/>
        </w:rPr>
        <w:instrText xml:space="preserve"> REF _Ref26904189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5</w:t>
      </w:r>
      <w:r w:rsidR="00941A64"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4" w:name="_Ref269041898"/>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5</w:t>
      </w:r>
      <w:r w:rsidR="00941A64" w:rsidRPr="00F26CA1">
        <w:rPr>
          <w:lang w:val="en-GB"/>
        </w:rPr>
        <w:fldChar w:fldCharType="end"/>
      </w:r>
      <w:bookmarkEnd w:id="34"/>
      <w:r w:rsidRPr="00F26CA1">
        <w:rPr>
          <w:noProof/>
          <w:lang w:val="en-GB"/>
        </w:rPr>
        <w:t>: An example of a simple game FSM in UML notation.</w:t>
      </w:r>
    </w:p>
    <w:p w:rsidR="002F0062" w:rsidRPr="00F26CA1" w:rsidRDefault="00081C2B" w:rsidP="002F0062">
      <w:pPr>
        <w:rPr>
          <w:lang w:val="en-GB"/>
        </w:rPr>
      </w:pPr>
      <w:r w:rsidRPr="00F26CA1">
        <w:rPr>
          <w:lang w:val="en-GB"/>
        </w:rPr>
        <w:lastRenderedPageBreak/>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010E2C" w:rsidRPr="00F26CA1">
        <w:rPr>
          <w:lang w:val="en-GB"/>
        </w:rPr>
        <w:t xml:space="preserve">manage a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5" w:name="_Ref281589527"/>
      <w:bookmarkStart w:id="36" w:name="_Toc283076899"/>
      <w:bookmarkStart w:id="37" w:name="_Toc283494208"/>
      <w:r w:rsidRPr="00F26CA1">
        <w:rPr>
          <w:lang w:val="en-GB"/>
        </w:rPr>
        <w:t>Fuzzy Logic</w:t>
      </w:r>
      <w:bookmarkEnd w:id="35"/>
      <w:bookmarkEnd w:id="36"/>
      <w:bookmarkEnd w:id="37"/>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generalization of conventional logic.</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5B4FEB"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AVW3R27M"]}]} </w:instrText>
      </w:r>
      <w:r w:rsidR="00941A64" w:rsidRPr="00F26CA1">
        <w:rPr>
          <w:lang w:val="en-GB"/>
        </w:rPr>
        <w:fldChar w:fldCharType="separate"/>
      </w:r>
      <w:r w:rsidR="00912914" w:rsidRPr="00912914">
        <w:rPr>
          <w:rFonts w:cs="Times New Roman"/>
        </w:rPr>
        <w:t>[17]</w:t>
      </w:r>
      <w:r w:rsidR="00941A64" w:rsidRPr="00F26CA1">
        <w:rPr>
          <w:lang w:val="en-GB"/>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n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attractive because of speed of calculation and ab</w:t>
      </w:r>
      <w:r w:rsidR="004D7929" w:rsidRPr="00F26CA1">
        <w:rPr>
          <w:lang w:val="en-GB"/>
        </w:rPr>
        <w:t>ility to model co</w:t>
      </w:r>
      <w:r w:rsidR="004D7929" w:rsidRPr="00F26CA1">
        <w:rPr>
          <w:lang w:val="en-GB"/>
        </w:rPr>
        <w:t>m</w:t>
      </w:r>
      <w:r w:rsidR="004D7929" w:rsidRPr="00F26CA1">
        <w:rPr>
          <w:lang w:val="en-GB"/>
        </w:rPr>
        <w:t xml:space="preserve">plex </w:t>
      </w:r>
      <w:r w:rsidR="0000639E" w:rsidRPr="00F26CA1">
        <w:rPr>
          <w:lang w:val="en-GB"/>
        </w:rPr>
        <w:t>behaviour</w:t>
      </w:r>
      <w:r w:rsidR="00A46B41"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position":2,"uri":["http://zotero.org/users/local/Op1rMxOJ/items/AVW3R27M"]}]} </w:instrText>
      </w:r>
      <w:r w:rsidR="00941A64" w:rsidRPr="00F26CA1">
        <w:rPr>
          <w:lang w:val="en-GB"/>
        </w:rPr>
        <w:fldChar w:fldCharType="separate"/>
      </w:r>
      <w:r w:rsidR="00912914" w:rsidRPr="00912914">
        <w:rPr>
          <w:rFonts w:cs="Times New Roman"/>
        </w:rPr>
        <w:t>[17]</w:t>
      </w:r>
      <w:r w:rsidR="00941A64" w:rsidRPr="00F26CA1">
        <w:rPr>
          <w:lang w:val="en-GB"/>
        </w:rPr>
        <w:fldChar w:fldCharType="end"/>
      </w:r>
      <w:r w:rsidR="00972931" w:rsidRPr="00F26CA1">
        <w:rPr>
          <w:lang w:val="en-GB"/>
        </w:rPr>
        <w:t xml:space="preserve"> </w:t>
      </w:r>
      <w:r w:rsidR="00941A64" w:rsidRPr="00F26CA1">
        <w:rPr>
          <w:lang w:val="en-GB"/>
        </w:rPr>
        <w:fldChar w:fldCharType="begin"/>
      </w:r>
      <w:r w:rsidR="003E4002" w:rsidRPr="00F26CA1">
        <w:rPr>
          <w:lang w:val="en-GB"/>
        </w:rPr>
        <w:instrText xml:space="preserve"> ADDIN ZOTERO_ITEM {"sort":true,"citationItems":[{"uri":["http://zotero.org/users/local/Op1rMxOJ/items/X7CNXFTN"]}]} </w:instrText>
      </w:r>
      <w:r w:rsidR="00941A64" w:rsidRPr="00F26CA1">
        <w:rPr>
          <w:lang w:val="en-GB"/>
        </w:rPr>
        <w:fldChar w:fldCharType="separate"/>
      </w:r>
      <w:r w:rsidR="00912914" w:rsidRPr="00912914">
        <w:rPr>
          <w:rFonts w:cs="Times New Roman"/>
        </w:rPr>
        <w:t>[18]</w:t>
      </w:r>
      <w:r w:rsidR="00941A64" w:rsidRPr="00F26CA1">
        <w:rPr>
          <w:lang w:val="en-GB"/>
        </w:rPr>
        <w:fldChar w:fldCharType="end"/>
      </w:r>
      <w:r w:rsidR="00A13EDA" w:rsidRPr="00F26CA1">
        <w:rPr>
          <w:lang w:val="en-GB"/>
        </w:rPr>
        <w:t>.</w:t>
      </w:r>
      <w:r w:rsidR="001A1421" w:rsidRPr="00F26CA1">
        <w:rPr>
          <w:lang w:val="en-GB"/>
        </w:rPr>
        <w:t xml:space="preserve"> It is also often used in co</w:t>
      </w:r>
      <w:r w:rsidR="000438CC" w:rsidRPr="00F26CA1">
        <w:rPr>
          <w:lang w:val="en-GB"/>
        </w:rPr>
        <w:t>mbination with other techniques, like pr</w:t>
      </w:r>
      <w:r w:rsidR="000438CC" w:rsidRPr="00F26CA1">
        <w:rPr>
          <w:lang w:val="en-GB"/>
        </w:rPr>
        <w:t>e</w:t>
      </w:r>
      <w:r w:rsidR="000438CC" w:rsidRPr="00F26CA1">
        <w:rPr>
          <w:lang w:val="en-GB"/>
        </w:rPr>
        <w:t xml:space="preserve">sented in </w:t>
      </w:r>
      <w:r w:rsidR="00941A64" w:rsidRPr="00F26CA1">
        <w:rPr>
          <w:lang w:val="en-GB"/>
        </w:rPr>
        <w:fldChar w:fldCharType="begin"/>
      </w:r>
      <w:r w:rsidR="000A28EC" w:rsidRPr="00F26CA1">
        <w:rPr>
          <w:lang w:val="en-GB"/>
        </w:rPr>
        <w:instrText xml:space="preserve"> ADDIN ZOTERO_ITEM {"sort":true,"citationItems":[{"uri":["http://zotero.org/users/local/Op1rMxOJ/items/72VTG8FG"]}]} </w:instrText>
      </w:r>
      <w:r w:rsidR="00941A64" w:rsidRPr="00F26CA1">
        <w:rPr>
          <w:lang w:val="en-GB"/>
        </w:rPr>
        <w:fldChar w:fldCharType="separate"/>
      </w:r>
      <w:r w:rsidR="00912914" w:rsidRPr="00912914">
        <w:rPr>
          <w:rFonts w:cs="Times New Roman"/>
        </w:rPr>
        <w:t>[19]</w:t>
      </w:r>
      <w:r w:rsidR="00941A64" w:rsidRPr="00F26CA1">
        <w:rPr>
          <w:lang w:val="en-GB"/>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8" w:name="def_fuzzy_set"/>
      <w:r w:rsidRPr="00F26CA1">
        <w:rPr>
          <w:lang w:val="en-GB"/>
        </w:rPr>
        <w:t xml:space="preserve">Definition </w:t>
      </w:r>
      <w:fldSimple w:instr=" SEQ definitions \* MERGEFORMAT \* MERGEFORMAT ">
        <w:r w:rsidR="00561B5D" w:rsidRPr="00561B5D">
          <w:rPr>
            <w:noProof/>
            <w:lang w:val="en-GB"/>
          </w:rPr>
          <w:t>1</w:t>
        </w:r>
      </w:fldSimple>
      <w:bookmarkEnd w:id="38"/>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941A64" w:rsidP="000A2479">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002C73D7" w:rsidRPr="00F26CA1">
              <w:rPr>
                <w:lang w:val="en-GB"/>
              </w:rPr>
              <w:t>.</w:t>
            </w:r>
            <w:fldSimple w:instr=" SEQ equations  \* MERGEFORMAT  \* MERGEFORMAT  \* MERGEFORMAT ">
              <w:r w:rsidR="00561B5D" w:rsidRPr="00561B5D">
                <w:rPr>
                  <w:noProof/>
                  <w:lang w:val="en-GB"/>
                </w:rPr>
                <w:t>1</w:t>
              </w:r>
            </w:fldSimple>
            <w:r w:rsidRPr="00F26CA1">
              <w:rPr>
                <w:lang w:val="en-GB"/>
              </w:rPr>
              <w:t>)</w:t>
            </w:r>
          </w:p>
        </w:tc>
      </w:tr>
    </w:tbl>
    <w:p w:rsidR="00092615" w:rsidRPr="00F26CA1" w:rsidRDefault="00941A64"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oMath>
      <w:r w:rsidR="00092615" w:rsidRPr="00F26CA1">
        <w:rPr>
          <w:lang w:val="en-GB"/>
        </w:rPr>
        <w:t xml:space="preserve"> is called a</w:t>
      </w:r>
      <w:r w:rsidR="00122AFC" w:rsidRPr="00F26CA1">
        <w:rPr>
          <w:lang w:val="en-GB"/>
        </w:rPr>
        <w:t xml:space="preserve"> membership function and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t>The fuzzy sets theory is a generalization 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941A64"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941A64"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a range </w:t>
      </w:r>
      <m:oMath>
        <m:r>
          <w:rPr>
            <w:rFonts w:ascii="Cambria Math" w:hAnsi="Cambria Math"/>
            <w:lang w:val="en-GB"/>
          </w:rPr>
          <m:t>[0;1]</m:t>
        </m:r>
      </m:oMath>
      <w:r w:rsidR="00E22CC7" w:rsidRPr="00F26CA1">
        <w:rPr>
          <w:lang w:val="en-GB"/>
        </w:rPr>
        <w:t>.</w:t>
      </w:r>
    </w:p>
    <w:p w:rsidR="005D38E2" w:rsidRPr="00F26CA1" w:rsidRDefault="005D38E2" w:rsidP="005D38E2">
      <w:pPr>
        <w:pStyle w:val="Sub-sub-section-not-numbered"/>
        <w:rPr>
          <w:lang w:val="en-GB"/>
        </w:rPr>
      </w:pPr>
      <w:r w:rsidRPr="00F26CA1">
        <w:rPr>
          <w:lang w:val="en-GB"/>
        </w:rPr>
        <w:t xml:space="preserve">Example </w:t>
      </w:r>
      <w:r w:rsidR="00941A64" w:rsidRPr="00F26CA1">
        <w:rPr>
          <w:lang w:val="en-GB"/>
        </w:rPr>
        <w:fldChar w:fldCharType="begin"/>
      </w:r>
      <w:r w:rsidR="000A28EC" w:rsidRPr="00F26CA1">
        <w:rPr>
          <w:lang w:val="en-GB"/>
        </w:rPr>
        <w:instrText xml:space="preserve"> STYLEREF  "Nagłówek 1" \n </w:instrText>
      </w:r>
      <w:r w:rsidR="00941A64" w:rsidRPr="00F26CA1">
        <w:rPr>
          <w:lang w:val="en-GB"/>
        </w:rPr>
        <w:fldChar w:fldCharType="separate"/>
      </w:r>
      <w:r w:rsidR="00561B5D">
        <w:rPr>
          <w:noProof/>
          <w:lang w:val="en-GB"/>
        </w:rPr>
        <w:t>2</w:t>
      </w:r>
      <w:r w:rsidR="00941A64" w:rsidRPr="00F26CA1">
        <w:rPr>
          <w:lang w:val="en-GB"/>
        </w:rPr>
        <w:fldChar w:fldCharType="end"/>
      </w:r>
      <w:r w:rsidR="008F3657" w:rsidRPr="00F26CA1">
        <w:rPr>
          <w:lang w:val="en-GB"/>
        </w:rPr>
        <w:t>.</w:t>
      </w:r>
      <w:fldSimple w:instr=" SEQ example \* MERGEFORMAT \* MERGEFORMAT ">
        <w:r w:rsidR="00561B5D" w:rsidRPr="00561B5D">
          <w:rPr>
            <w:noProof/>
            <w:lang w:val="en-GB"/>
          </w:rPr>
          <w:t>1</w:t>
        </w:r>
      </w:fldSimple>
    </w:p>
    <w:p w:rsidR="00C62BEF" w:rsidRPr="00F26CA1" w:rsidRDefault="00B1645D" w:rsidP="00B1645D">
      <w:pPr>
        <w:pStyle w:val="Wysunietyparagraf"/>
        <w:rPr>
          <w:lang w:val="en-GB"/>
        </w:rPr>
      </w:pPr>
      <w:r w:rsidRPr="00F26CA1">
        <w:rPr>
          <w:lang w:val="en-GB"/>
        </w:rPr>
        <w:t xml:space="preserve">Let’s consider </w:t>
      </w:r>
      <w:r w:rsidR="00C86BCA" w:rsidRPr="00F26CA1">
        <w:rPr>
          <w:lang w:val="en-GB"/>
        </w:rPr>
        <w:t>a binary</w:t>
      </w:r>
      <w:r w:rsidRPr="00F26CA1">
        <w:rPr>
          <w:lang w:val="en-GB"/>
        </w:rPr>
        <w:t xml:space="preserve"> fuzzy</w:t>
      </w:r>
      <w:r w:rsidR="00C86BCA" w:rsidRPr="00F26CA1">
        <w:rPr>
          <w:lang w:val="en-GB"/>
        </w:rPr>
        <w:t xml:space="preserve"> </w:t>
      </w:r>
      <w:r w:rsidR="00B6283D" w:rsidRPr="00F26CA1">
        <w:rPr>
          <w:lang w:val="en-GB"/>
        </w:rPr>
        <w:t>relation</w:t>
      </w:r>
      <w:r w:rsidR="00930D93" w:rsidRPr="00F26CA1">
        <w:rPr>
          <w:lang w:val="en-GB"/>
        </w:rPr>
        <w:t xml:space="preserve"> </w:t>
      </w:r>
      <w:r w:rsidR="00BF3223" w:rsidRPr="00F26CA1">
        <w:rPr>
          <w:lang w:val="en-GB"/>
        </w:rPr>
        <w:t>called “approximately equal”</w:t>
      </w:r>
      <w:r w:rsidR="003D3429" w:rsidRPr="00F26CA1">
        <w:rPr>
          <w:lang w:val="en-GB"/>
        </w:rPr>
        <w:t xml:space="preserve"> denoted </w:t>
      </w:r>
      <m:oMath>
        <m:r>
          <w:rPr>
            <w:rFonts w:ascii="Cambria Math" w:hAnsi="Cambria Math"/>
            <w:lang w:val="en-GB"/>
          </w:rPr>
          <m:t>E</m:t>
        </m:r>
      </m:oMath>
      <w:r w:rsidR="003D3429" w:rsidRPr="00F26CA1">
        <w:rPr>
          <w:lang w:val="en-GB"/>
        </w:rPr>
        <w:t xml:space="preserve"> and</w:t>
      </w:r>
      <w:r w:rsidR="00BF3223" w:rsidRPr="00F26CA1">
        <w:rPr>
          <w:lang w:val="en-GB"/>
        </w:rPr>
        <w:t xml:space="preserve"> </w:t>
      </w:r>
      <w:r w:rsidR="00B6283D" w:rsidRPr="00F26CA1">
        <w:rPr>
          <w:lang w:val="en-GB"/>
        </w:rPr>
        <w:t>defined on set</w:t>
      </w:r>
      <w:r w:rsidR="00D54ACB" w:rsidRPr="00F26CA1">
        <w:rPr>
          <w:lang w:val="en-GB"/>
        </w:rPr>
        <w:t xml:space="preserve"> </w:t>
      </w:r>
      <m:oMath>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oMath>
      <w:r w:rsidR="00D54ACB" w:rsidRPr="00F26CA1">
        <w:rPr>
          <w:lang w:val="en-GB"/>
        </w:rPr>
        <w:t xml:space="preserve">, where </w:t>
      </w:r>
      <m:oMath>
        <m:r>
          <w:rPr>
            <w:rFonts w:ascii="Cambria Math" w:hAnsi="Cambria Math"/>
            <w:lang w:val="en-GB"/>
          </w:rPr>
          <m:t>N</m:t>
        </m:r>
      </m:oMath>
      <w:r w:rsidR="00D54ACB" w:rsidRPr="00F26CA1">
        <w:rPr>
          <w:lang w:val="en-GB"/>
        </w:rPr>
        <w:t xml:space="preserve"> is a set </w:t>
      </w:r>
      <w:r w:rsidR="00B6283D" w:rsidRPr="00F26CA1">
        <w:rPr>
          <w:lang w:val="en-GB"/>
        </w:rPr>
        <w:t>of natural numbers</w:t>
      </w:r>
      <w:r w:rsidRPr="00F26CA1">
        <w:rPr>
          <w:lang w:val="en-GB"/>
        </w:rPr>
        <w:t xml:space="preserve">. </w:t>
      </w:r>
      <m:oMath>
        <m:r>
          <w:rPr>
            <w:rFonts w:ascii="Cambria Math" w:hAnsi="Cambria Math"/>
            <w:lang w:val="en-GB"/>
          </w:rPr>
          <m:t>E</m:t>
        </m:r>
      </m:oMath>
      <w:r w:rsidR="00C86BCA" w:rsidRPr="00F26CA1">
        <w:rPr>
          <w:lang w:val="en-GB"/>
        </w:rPr>
        <w:t xml:space="preserve"> </w:t>
      </w:r>
      <w:r w:rsidR="00C0552F" w:rsidRPr="00F26CA1">
        <w:rPr>
          <w:lang w:val="en-GB"/>
        </w:rPr>
        <w:t>could be defined with a following membership function:</w:t>
      </w:r>
    </w:p>
    <w:tbl>
      <w:tblPr>
        <w:tblStyle w:val="rwnania"/>
        <w:tblW w:w="0" w:type="auto"/>
        <w:tblLook w:val="04A0"/>
      </w:tblPr>
      <w:tblGrid>
        <w:gridCol w:w="959"/>
        <w:gridCol w:w="7229"/>
        <w:gridCol w:w="1024"/>
      </w:tblGrid>
      <w:tr w:rsidR="00AC04FB" w:rsidRPr="00F26CA1" w:rsidTr="006E0F20">
        <w:tc>
          <w:tcPr>
            <w:tcW w:w="959" w:type="dxa"/>
          </w:tcPr>
          <w:p w:rsidR="00AC04FB" w:rsidRPr="00F26CA1" w:rsidRDefault="00AC04FB" w:rsidP="006E0F20">
            <w:pPr>
              <w:ind w:firstLine="0"/>
              <w:rPr>
                <w:lang w:val="en-GB"/>
              </w:rPr>
            </w:pPr>
          </w:p>
        </w:tc>
        <w:tc>
          <w:tcPr>
            <w:tcW w:w="7229" w:type="dxa"/>
          </w:tcPr>
          <w:p w:rsidR="00AC04FB" w:rsidRPr="00F26CA1" w:rsidRDefault="00941A64" w:rsidP="007D6AC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E</m:t>
                    </m:r>
                  </m:sub>
                </m:sSub>
                <m:d>
                  <m:dPr>
                    <m:ctrlPr>
                      <w:rPr>
                        <w:rFonts w:ascii="Cambria Math" w:hAnsi="Cambria Math"/>
                        <w:i/>
                        <w:lang w:val="en-GB"/>
                      </w:rPr>
                    </m:ctrlPr>
                  </m:dPr>
                  <m:e>
                    <m:r>
                      <w:rPr>
                        <w:rFonts w:ascii="Cambria Math" w:hAnsi="Cambria Math"/>
                        <w:lang w:val="en-GB"/>
                      </w:rPr>
                      <m:t>n, m</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r>
                              <w:rPr>
                                <w:rFonts w:ascii="Cambria Math" w:hAnsi="Cambria Math"/>
                                <w:lang w:val="en-GB"/>
                              </w:rPr>
                              <m:t xml:space="preserve">1     </m:t>
                            </m:r>
                            <m:r>
                              <m:rPr>
                                <m:sty m:val="p"/>
                              </m:rPr>
                              <w:rPr>
                                <w:rFonts w:ascii="Cambria Math" w:hAnsi="Cambria Math"/>
                                <w:lang w:val="en-GB"/>
                              </w:rPr>
                              <m:t>if</m:t>
                            </m:r>
                            <m:r>
                              <w:rPr>
                                <w:rFonts w:ascii="Cambria Math" w:hAnsi="Cambria Math"/>
                                <w:lang w:val="en-GB"/>
                              </w:rPr>
                              <m:t xml:space="preserve"> n=m           </m:t>
                            </m:r>
                          </m:num>
                          <m:den>
                            <m:r>
                              <w:rPr>
                                <w:rFonts w:ascii="Cambria Math" w:hAnsi="Cambria Math"/>
                                <w:lang w:val="en-GB"/>
                              </w:rPr>
                              <m:t xml:space="preserve">0.7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1</m:t>
                            </m:r>
                          </m:den>
                        </m:f>
                      </m:e>
                      <m:e>
                        <m:f>
                          <m:fPr>
                            <m:type m:val="noBar"/>
                            <m:ctrlPr>
                              <w:rPr>
                                <w:rFonts w:ascii="Cambria Math" w:hAnsi="Cambria Math"/>
                                <w:i/>
                                <w:lang w:val="en-GB"/>
                              </w:rPr>
                            </m:ctrlPr>
                          </m:fPr>
                          <m:num>
                            <m:r>
                              <w:rPr>
                                <w:rFonts w:ascii="Cambria Math" w:hAnsi="Cambria Math"/>
                                <w:lang w:val="en-GB"/>
                              </w:rPr>
                              <m:t xml:space="preserve">0.3  </m:t>
                            </m:r>
                            <m:r>
                              <m:rPr>
                                <m:sty m:val="p"/>
                              </m:rPr>
                              <w:rPr>
                                <w:rFonts w:ascii="Cambria Math" w:hAnsi="Cambria Math"/>
                                <w:lang w:val="en-GB"/>
                              </w:rPr>
                              <m:t>if</m:t>
                            </m:r>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n-m</m:t>
                                </m:r>
                              </m:e>
                            </m:d>
                            <m:r>
                              <w:rPr>
                                <w:rFonts w:ascii="Cambria Math" w:hAnsi="Cambria Math"/>
                                <w:lang w:val="en-GB"/>
                              </w:rPr>
                              <m:t>=2</m:t>
                            </m:r>
                          </m:num>
                          <m:den>
                            <m:r>
                              <w:rPr>
                                <w:rFonts w:ascii="Cambria Math" w:hAnsi="Cambria Math"/>
                                <w:lang w:val="en-GB"/>
                              </w:rPr>
                              <m:t xml:space="preserve">  0      </m:t>
                            </m:r>
                            <m:r>
                              <m:rPr>
                                <m:sty m:val="p"/>
                              </m:rPr>
                              <w:rPr>
                                <w:rFonts w:ascii="Cambria Math" w:hAnsi="Cambria Math"/>
                                <w:lang w:val="en-GB"/>
                              </w:rPr>
                              <m:t xml:space="preserve">otherwise         </m:t>
                            </m:r>
                          </m:den>
                        </m:f>
                      </m:e>
                    </m:eqArr>
                  </m:e>
                </m:d>
              </m:oMath>
            </m:oMathPara>
          </w:p>
        </w:tc>
        <w:tc>
          <w:tcPr>
            <w:tcW w:w="1024" w:type="dxa"/>
          </w:tcPr>
          <w:p w:rsidR="00AC04F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6</w:t>
              </w:r>
            </w:fldSimple>
            <w:r w:rsidRPr="00F26CA1">
              <w:rPr>
                <w:lang w:val="en-GB"/>
              </w:rPr>
              <w:t>)</w:t>
            </w:r>
          </w:p>
        </w:tc>
      </w:tr>
    </w:tbl>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39" w:name="def_fuzzy_complement_operator"/>
      <w:r w:rsidRPr="00F26CA1">
        <w:rPr>
          <w:lang w:val="en-GB"/>
        </w:rPr>
        <w:t xml:space="preserve">Definition </w:t>
      </w:r>
      <w:fldSimple w:instr=" SEQ definitions \* MERGEFORMAT \* MERGEFORMAT ">
        <w:r w:rsidR="00561B5D" w:rsidRPr="00561B5D">
          <w:rPr>
            <w:noProof/>
            <w:lang w:val="en-GB"/>
          </w:rPr>
          <w:t>2</w:t>
        </w:r>
      </w:fldSimple>
      <w:bookmarkEnd w:id="39"/>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941A64"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7</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941A64"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8</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941A64"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9</w:t>
              </w:r>
            </w:fldSimple>
            <w:r w:rsidRPr="00F26CA1">
              <w:rPr>
                <w:lang w:val="en-GB"/>
              </w:rPr>
              <w:t>)</w:t>
            </w:r>
          </w:p>
        </w:tc>
      </w:tr>
    </w:tbl>
    <w:p w:rsidR="009833EE" w:rsidRPr="00F26CA1" w:rsidRDefault="009833EE" w:rsidP="005D38E2">
      <w:pPr>
        <w:pStyle w:val="Sub-sub-section-not-numbered"/>
        <w:rPr>
          <w:lang w:val="en-GB"/>
        </w:rPr>
      </w:pPr>
      <w:bookmarkStart w:id="40" w:name="example_fuzzy_zadehs_operators"/>
      <w:r w:rsidRPr="00F26CA1">
        <w:rPr>
          <w:lang w:val="en-GB"/>
        </w:rPr>
        <w:lastRenderedPageBreak/>
        <w:t xml:space="preserve">Example </w:t>
      </w:r>
      <w:r w:rsidR="00941A64" w:rsidRPr="00F26CA1">
        <w:rPr>
          <w:lang w:val="en-GB"/>
        </w:rPr>
        <w:fldChar w:fldCharType="begin"/>
      </w:r>
      <w:r w:rsidR="000A28EC" w:rsidRPr="00F26CA1">
        <w:rPr>
          <w:lang w:val="en-GB"/>
        </w:rPr>
        <w:instrText xml:space="preserve"> STYLEREF  "Nagłówek 1" \n </w:instrText>
      </w:r>
      <w:r w:rsidR="00941A64" w:rsidRPr="00F26CA1">
        <w:rPr>
          <w:lang w:val="en-GB"/>
        </w:rPr>
        <w:fldChar w:fldCharType="separate"/>
      </w:r>
      <w:r w:rsidR="00561B5D">
        <w:rPr>
          <w:noProof/>
          <w:lang w:val="en-GB"/>
        </w:rPr>
        <w:t>2</w:t>
      </w:r>
      <w:r w:rsidR="00941A64" w:rsidRPr="00F26CA1">
        <w:rPr>
          <w:lang w:val="en-GB"/>
        </w:rPr>
        <w:fldChar w:fldCharType="end"/>
      </w:r>
      <w:r w:rsidRPr="00F26CA1">
        <w:rPr>
          <w:lang w:val="en-GB"/>
        </w:rPr>
        <w:t>.</w:t>
      </w:r>
      <w:fldSimple w:instr=" SEQ example \* MERGEFORMAT \* MERGEFORMAT ">
        <w:r w:rsidR="00561B5D" w:rsidRPr="00561B5D">
          <w:rPr>
            <w:noProof/>
            <w:lang w:val="en-GB"/>
          </w:rPr>
          <w:t>2</w:t>
        </w:r>
      </w:fldSimple>
      <w:bookmarkEnd w:id="40"/>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941A64" w:rsidRPr="00F26CA1">
        <w:rPr>
          <w:lang w:val="en-GB"/>
        </w:rPr>
        <w:fldChar w:fldCharType="begin"/>
      </w:r>
      <w:r w:rsidR="0092189A" w:rsidRPr="00F26CA1">
        <w:rPr>
          <w:lang w:val="en-GB"/>
        </w:rPr>
        <w:instrText xml:space="preserve"> REF example_fuzzy_zadehs_operators \h </w:instrText>
      </w:r>
      <w:r w:rsidR="00941A64" w:rsidRPr="00F26CA1">
        <w:rPr>
          <w:lang w:val="en-GB"/>
        </w:rPr>
      </w:r>
      <w:r w:rsidR="00941A64" w:rsidRPr="00F26CA1">
        <w:rPr>
          <w:lang w:val="en-GB"/>
        </w:rPr>
        <w:fldChar w:fldCharType="separate"/>
      </w:r>
      <w:r w:rsidR="00561B5D" w:rsidRPr="00F26CA1">
        <w:rPr>
          <w:lang w:val="en-GB"/>
        </w:rPr>
        <w:t xml:space="preserve">Example </w:t>
      </w:r>
      <w:r w:rsidR="00561B5D">
        <w:rPr>
          <w:noProof/>
          <w:lang w:val="en-GB"/>
        </w:rPr>
        <w:t>2</w:t>
      </w:r>
      <w:r w:rsidR="00561B5D" w:rsidRPr="00F26CA1">
        <w:rPr>
          <w:lang w:val="en-GB"/>
        </w:rPr>
        <w:t>.</w:t>
      </w:r>
      <w:r w:rsidR="00561B5D" w:rsidRPr="00561B5D">
        <w:rPr>
          <w:noProof/>
          <w:lang w:val="en-GB"/>
        </w:rPr>
        <w:t>2</w:t>
      </w:r>
      <w:r w:rsidR="00941A64"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941A64" w:rsidRPr="00F26CA1">
        <w:rPr>
          <w:lang w:val="en-GB"/>
        </w:rPr>
        <w:fldChar w:fldCharType="begin"/>
      </w:r>
      <w:r w:rsidR="000A28EC" w:rsidRPr="00F26CA1">
        <w:rPr>
          <w:lang w:val="en-GB"/>
        </w:rPr>
        <w:instrText xml:space="preserve"> ADDIN ZOTERO_ITEM {"sort":true,"citationItems":[{"uri":["http://zotero.org/users/local/Op1rMxOJ/items/2RVBVM4Q"]}]} </w:instrText>
      </w:r>
      <w:r w:rsidR="00941A64" w:rsidRPr="00F26CA1">
        <w:rPr>
          <w:lang w:val="en-GB"/>
        </w:rPr>
        <w:fldChar w:fldCharType="separate"/>
      </w:r>
      <w:r w:rsidR="00912914" w:rsidRPr="00912914">
        <w:rPr>
          <w:rFonts w:cs="Times New Roman"/>
        </w:rPr>
        <w:t>[20]</w:t>
      </w:r>
      <w:r w:rsidR="00941A64" w:rsidRPr="00F26CA1">
        <w:rPr>
          <w:lang w:val="en-GB"/>
        </w:rPr>
        <w:fldChar w:fldCharType="end"/>
      </w:r>
      <w:r w:rsidR="00851141" w:rsidRPr="00F26CA1">
        <w:rPr>
          <w:lang w:val="en-GB"/>
        </w:rPr>
        <w:t>.</w:t>
      </w:r>
    </w:p>
    <w:p w:rsidR="00AA0122" w:rsidRPr="00F26CA1" w:rsidRDefault="00AA0122" w:rsidP="00AA0122">
      <w:pPr>
        <w:pStyle w:val="Sub-sub-section-not-numbered"/>
        <w:rPr>
          <w:lang w:val="en-GB"/>
        </w:rPr>
      </w:pPr>
      <w:bookmarkStart w:id="41" w:name="def_fuzzy_probability_operators"/>
      <w:r w:rsidRPr="00F26CA1">
        <w:rPr>
          <w:lang w:val="en-GB"/>
        </w:rPr>
        <w:t xml:space="preserve">Definition </w:t>
      </w:r>
      <w:fldSimple w:instr=" SEQ definitions \* MERGEFORMAT \* MERGEFORMAT ">
        <w:r w:rsidR="00561B5D" w:rsidRPr="00561B5D">
          <w:rPr>
            <w:noProof/>
            <w:lang w:val="en-GB"/>
          </w:rPr>
          <w:t>4</w:t>
        </w:r>
      </w:fldSimple>
      <w:bookmarkEnd w:id="41"/>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941A64"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0</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941A64"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MERGEFORMAT ">
              <w:r w:rsidR="00561B5D" w:rsidRPr="00561B5D">
                <w:rPr>
                  <w:noProof/>
                  <w:lang w:val="en-GB"/>
                </w:rPr>
                <w:t>11</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lastRenderedPageBreak/>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position":1,"uri":["http://zotero.org/users/local/Op1rMxOJ/items/AVW3R27M"]}]} </w:instrText>
      </w:r>
      <w:r w:rsidR="00941A64" w:rsidRPr="00F26CA1">
        <w:rPr>
          <w:lang w:val="en-GB"/>
        </w:rPr>
        <w:fldChar w:fldCharType="separate"/>
      </w:r>
      <w:r w:rsidR="00912914" w:rsidRPr="00912914">
        <w:rPr>
          <w:rFonts w:cs="Times New Roman"/>
        </w:rPr>
        <w:t>[17]</w:t>
      </w:r>
      <w:r w:rsidR="00941A64" w:rsidRPr="00F26CA1">
        <w:rPr>
          <w:lang w:val="en-GB"/>
        </w:rPr>
        <w:fldChar w:fldCharType="end"/>
      </w:r>
      <w:r w:rsidR="00BA5CE4" w:rsidRPr="00F26CA1">
        <w:rPr>
          <w:lang w:val="en-GB"/>
        </w:rPr>
        <w:t>.</w:t>
      </w:r>
      <w:r w:rsidR="0026795A" w:rsidRPr="00F26CA1">
        <w:rPr>
          <w:lang w:val="en-GB"/>
        </w:rPr>
        <w:t xml:space="preserve"> In the practical part of this thesis, the </w:t>
      </w:r>
      <w:r w:rsidR="00CA6883" w:rsidRPr="00F26CA1">
        <w:rPr>
          <w:lang w:val="en-GB"/>
        </w:rPr>
        <w:t>Yager’s</w:t>
      </w:r>
      <w:r w:rsidR="0026795A" w:rsidRPr="00F26CA1">
        <w:rPr>
          <w:lang w:val="en-GB"/>
        </w:rPr>
        <w:t xml:space="preserve"> oper</w:t>
      </w:r>
      <w:r w:rsidR="0026795A" w:rsidRPr="00F26CA1">
        <w:rPr>
          <w:lang w:val="en-GB"/>
        </w:rPr>
        <w:t>a</w:t>
      </w:r>
      <w:r w:rsidR="0026795A" w:rsidRPr="00F26CA1">
        <w:rPr>
          <w:lang w:val="en-GB"/>
        </w:rPr>
        <w:t xml:space="preserve">tors will be preferred over Zadeh’s operators for </w:t>
      </w:r>
      <w:r w:rsidR="000D3337" w:rsidRPr="00F26CA1">
        <w:rPr>
          <w:lang w:val="en-GB"/>
        </w:rPr>
        <w:t xml:space="preserve">a precise reason that was mentioned in </w:t>
      </w:r>
      <w:r w:rsidR="00941A64" w:rsidRPr="00F26CA1">
        <w:rPr>
          <w:lang w:val="en-GB"/>
        </w:rPr>
        <w:fldChar w:fldCharType="begin"/>
      </w:r>
      <w:r w:rsidR="00856B1F" w:rsidRPr="00F26CA1">
        <w:rPr>
          <w:lang w:val="en-GB"/>
        </w:rPr>
        <w:instrText xml:space="preserve"> REF example_fuzzy_zadehs_operators \h </w:instrText>
      </w:r>
      <w:r w:rsidR="00941A64" w:rsidRPr="00F26CA1">
        <w:rPr>
          <w:lang w:val="en-GB"/>
        </w:rPr>
      </w:r>
      <w:r w:rsidR="00941A64" w:rsidRPr="00F26CA1">
        <w:rPr>
          <w:lang w:val="en-GB"/>
        </w:rPr>
        <w:fldChar w:fldCharType="separate"/>
      </w:r>
      <w:r w:rsidR="00561B5D" w:rsidRPr="00F26CA1">
        <w:rPr>
          <w:lang w:val="en-GB"/>
        </w:rPr>
        <w:t>E</w:t>
      </w:r>
      <w:r w:rsidR="00561B5D" w:rsidRPr="00F26CA1">
        <w:rPr>
          <w:lang w:val="en-GB"/>
        </w:rPr>
        <w:t>x</w:t>
      </w:r>
      <w:r w:rsidR="00561B5D" w:rsidRPr="00F26CA1">
        <w:rPr>
          <w:lang w:val="en-GB"/>
        </w:rPr>
        <w:t xml:space="preserve">ample </w:t>
      </w:r>
      <w:r w:rsidR="00561B5D">
        <w:rPr>
          <w:noProof/>
          <w:lang w:val="en-GB"/>
        </w:rPr>
        <w:t>2</w:t>
      </w:r>
      <w:r w:rsidR="00561B5D" w:rsidRPr="00F26CA1">
        <w:rPr>
          <w:lang w:val="en-GB"/>
        </w:rPr>
        <w:t>.</w:t>
      </w:r>
      <w:r w:rsidR="00561B5D" w:rsidRPr="00561B5D">
        <w:rPr>
          <w:noProof/>
          <w:lang w:val="en-GB"/>
        </w:rPr>
        <w:t>2</w:t>
      </w:r>
      <w:r w:rsidR="00941A64"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2" w:name="_Toc283076900"/>
      <w:bookmarkStart w:id="43" w:name="_Toc283494209"/>
      <w:r w:rsidRPr="00F26CA1">
        <w:rPr>
          <w:lang w:val="en-GB"/>
        </w:rPr>
        <w:t>Optimization</w:t>
      </w:r>
      <w:r w:rsidR="006F04D9" w:rsidRPr="00F26CA1">
        <w:rPr>
          <w:lang w:val="en-GB"/>
        </w:rPr>
        <w:t xml:space="preserve"> methods</w:t>
      </w:r>
      <w:bookmarkEnd w:id="42"/>
      <w:bookmarkEnd w:id="43"/>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obtain it</w:t>
      </w:r>
      <w:r w:rsidR="0018456F"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D63VCXJ5"]}]} </w:instrText>
      </w:r>
      <w:r w:rsidR="00941A64" w:rsidRPr="00F26CA1">
        <w:rPr>
          <w:lang w:val="en-GB"/>
        </w:rPr>
        <w:fldChar w:fldCharType="separate"/>
      </w:r>
      <w:r w:rsidR="00912914" w:rsidRPr="00912914">
        <w:rPr>
          <w:rFonts w:cs="Times New Roman"/>
        </w:rPr>
        <w:t>[21]</w:t>
      </w:r>
      <w:r w:rsidR="00941A64" w:rsidRPr="00F26CA1">
        <w:rPr>
          <w:lang w:val="en-GB"/>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the basic optimization methods will be described along with their stochastic versions.</w:t>
      </w:r>
    </w:p>
    <w:p w:rsidR="00664592" w:rsidRPr="00F26CA1" w:rsidRDefault="00664592" w:rsidP="00664592">
      <w:pPr>
        <w:pStyle w:val="Nagwek3"/>
        <w:rPr>
          <w:lang w:val="en-GB"/>
        </w:rPr>
      </w:pPr>
      <w:bookmarkStart w:id="44" w:name="_Ref283053192"/>
      <w:bookmarkStart w:id="45" w:name="_Ref283053198"/>
      <w:bookmarkStart w:id="46" w:name="_Ref283053404"/>
      <w:bookmarkStart w:id="47" w:name="_Toc283076901"/>
      <w:bookmarkStart w:id="48" w:name="_Toc283494210"/>
      <w:r w:rsidRPr="00F26CA1">
        <w:rPr>
          <w:lang w:val="en-GB"/>
        </w:rPr>
        <w:t>Definition</w:t>
      </w:r>
      <w:bookmarkEnd w:id="44"/>
      <w:bookmarkEnd w:id="45"/>
      <w:bookmarkEnd w:id="46"/>
      <w:bookmarkEnd w:id="47"/>
      <w:bookmarkEnd w:id="48"/>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49" w:name="def_determnistic_maximization_problem"/>
      <w:r w:rsidRPr="00F26CA1">
        <w:rPr>
          <w:lang w:val="en-GB"/>
        </w:rPr>
        <w:t xml:space="preserve">Definition </w:t>
      </w:r>
      <w:fldSimple w:instr=" SEQ definitions \* MERGEFORMAT \* MERGEFORMAT ">
        <w:r w:rsidR="00561B5D" w:rsidRPr="00561B5D">
          <w:rPr>
            <w:noProof/>
            <w:lang w:val="en-GB"/>
          </w:rPr>
          <w:t>5</w:t>
        </w:r>
      </w:fldSimple>
      <w:bookmarkEnd w:id="49"/>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893B32" w:rsidRPr="00F26CA1">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941A64"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the local and global optimization. G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lastRenderedPageBreak/>
        <w:t>Another important distinction is the nature of the problem, i.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s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volume of the search region grows geometrically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w:t>
      </w:r>
      <w:r w:rsidRPr="00F26CA1">
        <w:rPr>
          <w:lang w:val="en-GB"/>
        </w:rPr>
        <w:t>l</w:t>
      </w:r>
      <w:r w:rsidRPr="00F26CA1">
        <w:rPr>
          <w:lang w:val="en-GB"/>
        </w:rPr>
        <w:t xml:space="preserve">edge in order to solve it. This phenomenon is called a “curse of dimensionality” – a term that was coined by Richard E. Bellman </w:t>
      </w:r>
      <w:r w:rsidR="00941A64" w:rsidRPr="00F26CA1">
        <w:rPr>
          <w:lang w:val="en-GB"/>
        </w:rPr>
        <w:fldChar w:fldCharType="begin"/>
      </w:r>
      <w:r w:rsidRPr="00F26CA1">
        <w:rPr>
          <w:lang w:val="en-GB"/>
        </w:rPr>
        <w:instrText xml:space="preserve"> ADDIN ZOTERO_ITEM {"sort":true,"citationItems":[{"uri":["http://zotero.org/users/local/Op1rMxOJ/items/XAJRDQHB"]}]} </w:instrText>
      </w:r>
      <w:r w:rsidR="00941A64" w:rsidRPr="00F26CA1">
        <w:rPr>
          <w:lang w:val="en-GB"/>
        </w:rPr>
        <w:fldChar w:fldCharType="separate"/>
      </w:r>
      <w:r w:rsidR="00912914" w:rsidRPr="00912914">
        <w:rPr>
          <w:rFonts w:cs="Times New Roman"/>
        </w:rPr>
        <w:t>[22]</w:t>
      </w:r>
      <w:r w:rsidR="00941A64" w:rsidRPr="00F26CA1">
        <w:rPr>
          <w:lang w:val="en-GB"/>
        </w:rPr>
        <w:fldChar w:fldCharType="end"/>
      </w:r>
      <w:r w:rsidRPr="00F26CA1">
        <w:rPr>
          <w:lang w:val="en-GB"/>
        </w:rPr>
        <w:t>.</w:t>
      </w:r>
    </w:p>
    <w:p w:rsidR="00E9246B" w:rsidRPr="00F26CA1" w:rsidRDefault="00370C62" w:rsidP="00E9246B">
      <w:pPr>
        <w:pStyle w:val="Nagwek3"/>
        <w:rPr>
          <w:lang w:val="en-GB"/>
        </w:rPr>
      </w:pPr>
      <w:bookmarkStart w:id="50" w:name="_Ref282340802"/>
      <w:bookmarkStart w:id="51" w:name="_Toc283076902"/>
      <w:bookmarkStart w:id="52" w:name="_Toc283494211"/>
      <w:r w:rsidRPr="00F26CA1">
        <w:rPr>
          <w:lang w:val="en-GB"/>
        </w:rPr>
        <w:t xml:space="preserve">Stochastic </w:t>
      </w:r>
      <w:r w:rsidR="00E9246B" w:rsidRPr="00F26CA1">
        <w:rPr>
          <w:lang w:val="en-GB"/>
        </w:rPr>
        <w:t>optimization</w:t>
      </w:r>
      <w:bookmarkEnd w:id="50"/>
      <w:bookmarkEnd w:id="51"/>
      <w:bookmarkEnd w:id="52"/>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 for a given </w:t>
      </w:r>
      <m:oMath>
        <m:r>
          <m:rPr>
            <m:sty m:val="bi"/>
          </m:rPr>
          <w:rPr>
            <w:rFonts w:ascii="Cambria Math" w:hAnsi="Cambria Math"/>
            <w:lang w:val="en-GB"/>
          </w:rPr>
          <m:t>θ</m:t>
        </m:r>
      </m:oMath>
      <w:r w:rsidRPr="00F26CA1">
        <w:rPr>
          <w:lang w:val="en-GB"/>
        </w:rPr>
        <w:t xml:space="preserve">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always takes the same value, one can use one of many deterministic optimization algorithms that are som</w:t>
      </w:r>
      <w:r w:rsidRPr="00F26CA1">
        <w:rPr>
          <w:lang w:val="en-GB"/>
        </w:rPr>
        <w:t>e</w:t>
      </w:r>
      <w:r w:rsidRPr="00F26CA1">
        <w:rPr>
          <w:lang w:val="en-GB"/>
        </w:rPr>
        <w:t xml:space="preserve">times </w:t>
      </w:r>
      <w:r w:rsidR="00370C62" w:rsidRPr="00F26CA1">
        <w:rPr>
          <w:lang w:val="en-GB"/>
        </w:rPr>
        <w:t xml:space="preserve">even </w:t>
      </w:r>
      <w:r w:rsidRPr="00F26CA1">
        <w:rPr>
          <w:lang w:val="en-GB"/>
        </w:rPr>
        <w:t xml:space="preserve">proven to solve the problem finding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 xml:space="preserve">However, in real-life problems we often only have a noisy measure of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This is when the stochastic optimization methods may be very helpful. In broader sense, the stocha</w:t>
      </w:r>
      <w:r w:rsidRPr="00F26CA1">
        <w:rPr>
          <w:lang w:val="en-GB"/>
        </w:rPr>
        <w:t>s</w:t>
      </w:r>
      <w:r w:rsidRPr="00F26CA1">
        <w:rPr>
          <w:lang w:val="en-GB"/>
        </w:rPr>
        <w:t>tic optimization problem can be defined as follows</w:t>
      </w:r>
      <w:r w:rsidR="00D83E91"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PXE4BAMN"]}]} </w:instrText>
      </w:r>
      <w:r w:rsidR="00941A64" w:rsidRPr="00F26CA1">
        <w:rPr>
          <w:lang w:val="en-GB"/>
        </w:rPr>
        <w:fldChar w:fldCharType="separate"/>
      </w:r>
      <w:r w:rsidR="00912914" w:rsidRPr="00912914">
        <w:rPr>
          <w:rFonts w:cs="Times New Roman"/>
        </w:rPr>
        <w:t>[23]</w:t>
      </w:r>
      <w:r w:rsidR="00941A64" w:rsidRPr="00F26CA1">
        <w:rPr>
          <w:lang w:val="en-GB"/>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561B5D" w:rsidRPr="00561B5D">
          <w:rPr>
            <w:noProof/>
            <w:lang w:val="en-GB"/>
          </w:rPr>
          <w:t>6</w:t>
        </w:r>
      </w:fldSimple>
      <w:r w:rsidRPr="00F26CA1">
        <w:rPr>
          <w:lang w:val="en-GB"/>
        </w:rPr>
        <w:t>: Stochastic optimization</w:t>
      </w:r>
    </w:p>
    <w:p w:rsidR="00370C62" w:rsidRPr="00F26CA1" w:rsidRDefault="00370C62" w:rsidP="00370C62">
      <w:pPr>
        <w:pStyle w:val="Wysunietyparagraf"/>
        <w:rPr>
          <w:lang w:val="en-GB"/>
        </w:rPr>
      </w:pPr>
      <w:r w:rsidRPr="00F26CA1">
        <w:rPr>
          <w:lang w:val="en-GB"/>
        </w:rPr>
        <w:t xml:space="preserve">The stochastic optimization is an optimization </w:t>
      </w:r>
      <w:r w:rsidR="00886532" w:rsidRPr="00F26CA1">
        <w:rPr>
          <w:lang w:val="en-GB"/>
        </w:rPr>
        <w:t>process</w:t>
      </w:r>
      <w:r w:rsidRPr="00F26CA1">
        <w:rPr>
          <w:lang w:val="en-GB"/>
        </w:rPr>
        <w:t xml:space="preserve"> that has at least one of the following properties:</w:t>
      </w:r>
    </w:p>
    <w:p w:rsidR="00370C62" w:rsidRPr="00F26CA1" w:rsidRDefault="00370C62" w:rsidP="004620C1">
      <w:pPr>
        <w:pStyle w:val="Wysunietyparagraf"/>
        <w:numPr>
          <w:ilvl w:val="0"/>
          <w:numId w:val="12"/>
        </w:numPr>
        <w:rPr>
          <w:lang w:val="en-GB"/>
        </w:rPr>
      </w:pPr>
      <w:r w:rsidRPr="00F26CA1">
        <w:rPr>
          <w:lang w:val="en-GB"/>
        </w:rPr>
        <w:t xml:space="preserve">There is a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p>
    <w:p w:rsidR="00370C62" w:rsidRPr="00F26CA1" w:rsidRDefault="00370C62" w:rsidP="004620C1">
      <w:pPr>
        <w:pStyle w:val="Wysunietyparagraf"/>
        <w:numPr>
          <w:ilvl w:val="0"/>
          <w:numId w:val="12"/>
        </w:numPr>
        <w:rPr>
          <w:lang w:val="en-GB"/>
        </w:rPr>
      </w:pPr>
      <w:r w:rsidRPr="00F26CA1">
        <w:rPr>
          <w:lang w:val="en-GB"/>
        </w:rPr>
        <w:t>There is a random choice made in the search direction as an algorithm a</w:t>
      </w:r>
      <w:r w:rsidRPr="00F26CA1">
        <w:rPr>
          <w:lang w:val="en-GB"/>
        </w:rPr>
        <w:t>d</w:t>
      </w:r>
      <w:r w:rsidRPr="00F26CA1">
        <w:rPr>
          <w:lang w:val="en-GB"/>
        </w:rPr>
        <w:t>vances towards the optimal solution</w:t>
      </w:r>
    </w:p>
    <w:p w:rsidR="002A3A7E" w:rsidRPr="00F26CA1" w:rsidRDefault="002A3A7E" w:rsidP="002A3A7E">
      <w:pPr>
        <w:rPr>
          <w:lang w:val="en-GB"/>
        </w:rPr>
      </w:pPr>
      <w:r w:rsidRPr="00F26CA1">
        <w:rPr>
          <w:lang w:val="en-GB"/>
        </w:rPr>
        <w:t xml:space="preserve">Some of the stochastic search algorithms that have </w:t>
      </w:r>
      <w:r w:rsidR="005E01DB" w:rsidRPr="00F26CA1">
        <w:rPr>
          <w:lang w:val="en-GB"/>
        </w:rPr>
        <w:t>the</w:t>
      </w:r>
      <w:r w:rsidRPr="00F26CA1">
        <w:rPr>
          <w:lang w:val="en-GB"/>
        </w:rPr>
        <w:t xml:space="preserve"> </w:t>
      </w:r>
      <w:r w:rsidR="00F7024B" w:rsidRPr="00F26CA1">
        <w:rPr>
          <w:lang w:val="en-GB"/>
        </w:rPr>
        <w:t>2</w:t>
      </w:r>
      <w:r w:rsidR="00F7024B" w:rsidRPr="00F26CA1">
        <w:rPr>
          <w:vertAlign w:val="superscript"/>
          <w:lang w:val="en-GB"/>
        </w:rPr>
        <w:t>nd</w:t>
      </w:r>
      <w:r w:rsidR="00F7024B" w:rsidRPr="00F26CA1">
        <w:rPr>
          <w:lang w:val="en-GB"/>
        </w:rPr>
        <w:t xml:space="preserve"> </w:t>
      </w:r>
      <w:r w:rsidRPr="00F26CA1">
        <w:rPr>
          <w:lang w:val="en-GB"/>
        </w:rPr>
        <w:t xml:space="preserve">property may also be </w:t>
      </w:r>
      <w:r w:rsidR="004E562C" w:rsidRPr="00F26CA1">
        <w:rPr>
          <w:lang w:val="en-GB"/>
        </w:rPr>
        <w:t>succes</w:t>
      </w:r>
      <w:r w:rsidR="004E562C" w:rsidRPr="00F26CA1">
        <w:rPr>
          <w:lang w:val="en-GB"/>
        </w:rPr>
        <w:t>s</w:t>
      </w:r>
      <w:r w:rsidR="004E562C" w:rsidRPr="00F26CA1">
        <w:rPr>
          <w:lang w:val="en-GB"/>
        </w:rPr>
        <w:t xml:space="preserve">fully </w:t>
      </w:r>
      <w:r w:rsidRPr="00F26CA1">
        <w:rPr>
          <w:lang w:val="en-GB"/>
        </w:rPr>
        <w:t>applied when the gain function is deterministic in order to</w:t>
      </w:r>
      <w:r w:rsidR="005C7A84" w:rsidRPr="00F26CA1">
        <w:rPr>
          <w:lang w:val="en-GB"/>
        </w:rPr>
        <w:t>, for instance,</w:t>
      </w:r>
      <w:r w:rsidRPr="00F26CA1">
        <w:rPr>
          <w:lang w:val="en-GB"/>
        </w:rPr>
        <w:t xml:space="preserve"> 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roblems that have the 1</w:t>
      </w:r>
      <w:r w:rsidR="00F7024B" w:rsidRPr="00F26CA1">
        <w:rPr>
          <w:vertAlign w:val="superscript"/>
          <w:lang w:val="en-GB"/>
        </w:rPr>
        <w:t>st</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nfo</w:t>
      </w:r>
      <w:r w:rsidRPr="00F26CA1">
        <w:rPr>
          <w:lang w:val="en-GB"/>
        </w:rPr>
        <w:t>r</w:t>
      </w:r>
      <w:r w:rsidRPr="00F26CA1">
        <w:rPr>
          <w:lang w:val="en-GB"/>
        </w:rPr>
        <w:t xml:space="preserve">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3" w:name="eq_stochastic_optimiz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3</w:t>
              </w:r>
            </w:fldSimple>
            <w:r w:rsidRPr="00F26CA1">
              <w:rPr>
                <w:lang w:val="en-GB"/>
              </w:rPr>
              <w:t>)</w:t>
            </w:r>
            <w:bookmarkEnd w:id="53"/>
          </w:p>
        </w:tc>
      </w:tr>
    </w:tbl>
    <w:p w:rsidR="00F7024B" w:rsidRPr="00F26CA1" w:rsidRDefault="0044733D" w:rsidP="004E562C">
      <w:pPr>
        <w:rPr>
          <w:lang w:val="en-GB"/>
        </w:rPr>
      </w:pPr>
      <w:r w:rsidRPr="00F26CA1">
        <w:rPr>
          <w:lang w:val="en-GB"/>
        </w:rPr>
        <w:t xml:space="preserve">Where </w:t>
      </w:r>
      <m:oMath>
        <m:r>
          <w:rPr>
            <w:rFonts w:ascii="Cambria Math" w:hAnsi="Cambria Math"/>
            <w:lang w:val="en-GB"/>
          </w:rPr>
          <m:t>ϵ(θ)</m:t>
        </m:r>
      </m:oMath>
      <w:r w:rsidR="00C73C08" w:rsidRPr="00F26CA1">
        <w:rPr>
          <w:lang w:val="en-GB"/>
        </w:rPr>
        <w:t xml:space="preserve"> is a random noise, that can be dependent on the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941A64" w:rsidRPr="00F26CA1">
        <w:rPr>
          <w:lang w:val="en-GB"/>
        </w:rPr>
        <w:fldChar w:fldCharType="begin"/>
      </w:r>
      <w:r w:rsidRPr="00F26CA1">
        <w:rPr>
          <w:lang w:val="en-GB"/>
        </w:rPr>
        <w:instrText xml:space="preserve"> REF eq_stochastic_optimization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3</w:t>
      </w:r>
      <w:r w:rsidR="00561B5D" w:rsidRPr="00F26CA1">
        <w:rPr>
          <w:lang w:val="en-GB"/>
        </w:rPr>
        <w:t>)</w:t>
      </w:r>
      <w:r w:rsidR="00941A64" w:rsidRPr="00F26CA1">
        <w:rPr>
          <w:lang w:val="en-GB"/>
        </w:rPr>
        <w:fldChar w:fldCharType="end"/>
      </w:r>
      <w:r w:rsidRPr="00F26CA1">
        <w:rPr>
          <w:lang w:val="en-GB"/>
        </w:rPr>
        <w:t>. The statistical error of the gain function that will progress to the output of the optimization algorithm can only be reduced by significantly increasing the cost in nu</w:t>
      </w:r>
      <w:r w:rsidRPr="00F26CA1">
        <w:rPr>
          <w:lang w:val="en-GB"/>
        </w:rPr>
        <w:t>m</w:t>
      </w:r>
      <w:r w:rsidRPr="00F26CA1">
        <w:rPr>
          <w:lang w:val="en-GB"/>
        </w:rPr>
        <w:t>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 </w:t>
      </w:r>
      <w:r w:rsidR="00941A64" w:rsidRPr="00F26CA1">
        <w:rPr>
          <w:lang w:val="en-GB"/>
        </w:rPr>
        <w:fldChar w:fldCharType="begin"/>
      </w:r>
      <w:r w:rsidR="00A04C14" w:rsidRPr="00F26CA1">
        <w:rPr>
          <w:lang w:val="en-GB"/>
        </w:rPr>
        <w:instrText xml:space="preserve"> REF _Ref282041527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6</w:t>
      </w:r>
      <w:r w:rsidR="00941A64" w:rsidRPr="00F26CA1">
        <w:rPr>
          <w:lang w:val="en-GB"/>
        </w:rPr>
        <w:fldChar w:fldCharType="end"/>
      </w:r>
      <w:r w:rsidR="00A04C14" w:rsidRPr="00F26CA1">
        <w:rPr>
          <w:lang w:val="en-GB"/>
        </w:rPr>
        <w:t xml:space="preserve"> illustrates </w:t>
      </w:r>
      <w:r w:rsidR="003104F2" w:rsidRPr="00F26CA1">
        <w:rPr>
          <w:lang w:val="en-GB"/>
        </w:rPr>
        <w:t>the relation between number of function mea</w:t>
      </w:r>
      <w:r w:rsidR="003104F2" w:rsidRPr="00F26CA1">
        <w:rPr>
          <w:lang w:val="en-GB"/>
        </w:rPr>
        <w:t>s</w:t>
      </w:r>
      <w:r w:rsidR="003104F2" w:rsidRPr="00F26CA1">
        <w:rPr>
          <w:lang w:val="en-GB"/>
        </w:rPr>
        <w:t xml:space="preserve">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3104F2" w:rsidRPr="00F26CA1">
        <w:rPr>
          <w:lang w:val="en-GB"/>
        </w:rPr>
        <w:t>. W</w:t>
      </w:r>
      <w:r w:rsidR="00C46558" w:rsidRPr="00F26CA1">
        <w:rPr>
          <w:lang w:val="en-GB"/>
        </w:rPr>
        <w:t xml:space="preserve">e can see, for </w:t>
      </w:r>
      <w:r w:rsidR="00263D21" w:rsidRPr="00F26CA1">
        <w:rPr>
          <w:lang w:val="en-GB"/>
        </w:rPr>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7"/>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4" w:name="_Ref282041527"/>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6</w:t>
      </w:r>
      <w:r w:rsidR="00941A64" w:rsidRPr="00F26CA1">
        <w:rPr>
          <w:lang w:val="en-GB"/>
        </w:rPr>
        <w:fldChar w:fldCharType="end"/>
      </w:r>
      <w:bookmarkEnd w:id="54"/>
      <w:r w:rsidRPr="00F26CA1">
        <w:rPr>
          <w:lang w:val="en-GB"/>
        </w:rPr>
        <w:t>: A mean noisy input measurement error in the function of measurement</w:t>
      </w:r>
      <w:r w:rsidR="005C33D7" w:rsidRPr="00F26CA1">
        <w:rPr>
          <w:lang w:val="en-GB"/>
        </w:rPr>
        <w:t>s</w:t>
      </w:r>
      <w:r w:rsidRPr="00F26CA1">
        <w:rPr>
          <w:lang w:val="en-GB"/>
        </w:rPr>
        <w:t xml:space="preserve"> repetitions. </w:t>
      </w:r>
      <w:r w:rsidR="005C33D7" w:rsidRPr="00F26CA1">
        <w:rPr>
          <w:lang w:val="en-GB"/>
        </w:rPr>
        <w:br/>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a signif</w:t>
      </w:r>
      <w:r w:rsidR="0023348F" w:rsidRPr="00F26CA1">
        <w:rPr>
          <w:lang w:val="en-GB"/>
        </w:rPr>
        <w:t>i</w:t>
      </w:r>
      <w:r w:rsidR="0023348F" w:rsidRPr="00F26CA1">
        <w:rPr>
          <w:lang w:val="en-GB"/>
        </w:rPr>
        <w:t xml:space="preserve">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chapters some basic, </w:t>
      </w:r>
      <w:r w:rsidR="00860959" w:rsidRPr="00F26CA1">
        <w:rPr>
          <w:lang w:val="en-GB"/>
        </w:rPr>
        <w:t xml:space="preserve">deterministic </w:t>
      </w:r>
      <w:r w:rsidR="006435BE" w:rsidRPr="00F26CA1">
        <w:rPr>
          <w:lang w:val="en-GB"/>
        </w:rPr>
        <w:t xml:space="preserve">and stochastic </w:t>
      </w:r>
      <w:r w:rsidR="00860959" w:rsidRPr="00F26CA1">
        <w:rPr>
          <w:lang w:val="en-GB"/>
        </w:rPr>
        <w:t>optimization algorithms are outlined</w:t>
      </w:r>
      <w:r w:rsidRPr="00F26CA1">
        <w:rPr>
          <w:lang w:val="en-GB"/>
        </w:rPr>
        <w:t>.</w:t>
      </w:r>
    </w:p>
    <w:p w:rsidR="007125C4" w:rsidRPr="00F26CA1" w:rsidRDefault="00224421" w:rsidP="00BC19CF">
      <w:pPr>
        <w:pStyle w:val="Nagwek3"/>
        <w:rPr>
          <w:lang w:val="en-GB"/>
        </w:rPr>
      </w:pPr>
      <w:bookmarkStart w:id="55" w:name="_Ref282113474"/>
      <w:bookmarkStart w:id="56" w:name="_Toc283076903"/>
      <w:bookmarkStart w:id="57" w:name="_Toc283494212"/>
      <w:r w:rsidRPr="00F26CA1">
        <w:rPr>
          <w:lang w:val="en-GB"/>
        </w:rPr>
        <w:lastRenderedPageBreak/>
        <w:t>Direct r</w:t>
      </w:r>
      <w:r w:rsidR="007125C4" w:rsidRPr="00F26CA1">
        <w:rPr>
          <w:lang w:val="en-GB"/>
        </w:rPr>
        <w:t>andom search</w:t>
      </w:r>
      <w:bookmarkEnd w:id="55"/>
      <w:bookmarkEnd w:id="56"/>
      <w:bookmarkEnd w:id="57"/>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the random search in some of the problems proves to be quite </w:t>
      </w:r>
      <w:commentRangeStart w:id="58"/>
      <w:r w:rsidR="009B3F8D">
        <w:rPr>
          <w:lang w:val="en-GB"/>
        </w:rPr>
        <w:t>effective</w:t>
      </w:r>
      <w:commentRangeEnd w:id="58"/>
      <w:r w:rsidR="009B3F8D">
        <w:rPr>
          <w:rStyle w:val="Odwoaniedokomentarza"/>
          <w:rFonts w:eastAsiaTheme="minorHAnsi"/>
        </w:rPr>
        <w:commentReference w:id="58"/>
      </w:r>
      <w:r w:rsidRPr="00F26CA1">
        <w:rPr>
          <w:lang w:val="en-GB"/>
        </w:rPr>
        <w:t>. Apart from that, these methods are often pr</w:t>
      </w:r>
      <w:r w:rsidRPr="00F26CA1">
        <w:rPr>
          <w:lang w:val="en-GB"/>
        </w:rPr>
        <w:t>e</w:t>
      </w:r>
      <w:r w:rsidRPr="00F26CA1">
        <w:rPr>
          <w:lang w:val="en-GB"/>
        </w:rPr>
        <w:t xml:space="preserve">ferred over other algorithms because of the following </w:t>
      </w:r>
      <w:r w:rsidR="003F4BAF" w:rsidRPr="00F26CA1">
        <w:rPr>
          <w:lang w:val="en-GB"/>
        </w:rPr>
        <w:t xml:space="preserve">reasons </w:t>
      </w:r>
      <w:r w:rsidR="00941A64" w:rsidRPr="00F26CA1">
        <w:rPr>
          <w:lang w:val="en-GB"/>
        </w:rPr>
        <w:fldChar w:fldCharType="begin"/>
      </w:r>
      <w:r w:rsidR="002B53FD" w:rsidRPr="00F26CA1">
        <w:rPr>
          <w:lang w:val="en-GB"/>
        </w:rPr>
        <w:instrText xml:space="preserve"> ADDIN ZOTERO_ITEM {"sort":true,"citationItems":[{"position":2,"uri":["http://zotero.org/users/local/Op1rMxOJ/items/PXE4BAMN"]}]} </w:instrText>
      </w:r>
      <w:r w:rsidR="00941A64" w:rsidRPr="00F26CA1">
        <w:rPr>
          <w:lang w:val="en-GB"/>
        </w:rPr>
        <w:fldChar w:fldCharType="separate"/>
      </w:r>
      <w:r w:rsidR="00912914" w:rsidRPr="00912914">
        <w:rPr>
          <w:rFonts w:cs="Times New Roman"/>
        </w:rPr>
        <w:t>[23]</w:t>
      </w:r>
      <w:r w:rsidR="00941A64" w:rsidRPr="00F26CA1">
        <w:rPr>
          <w:lang w:val="en-GB"/>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 the random search algorithms often are able to provide re</w:t>
      </w:r>
      <w:r w:rsidRPr="00F26CA1">
        <w:rPr>
          <w:lang w:val="en-GB"/>
        </w:rPr>
        <w:t>a</w:t>
      </w:r>
      <w:r w:rsidRPr="00F26CA1">
        <w:rPr>
          <w:lang w:val="en-GB"/>
        </w:rPr>
        <w:t>sonable solution quite quickly, especially when search is localized.</w:t>
      </w:r>
    </w:p>
    <w:p w:rsidR="003F4BAF" w:rsidRPr="00F26CA1" w:rsidRDefault="003F4BAF" w:rsidP="004620C1">
      <w:pPr>
        <w:pStyle w:val="Akapitzlist"/>
        <w:numPr>
          <w:ilvl w:val="0"/>
          <w:numId w:val="6"/>
        </w:numPr>
        <w:rPr>
          <w:lang w:val="en-GB"/>
        </w:rPr>
      </w:pPr>
      <w:r w:rsidRPr="00F26CA1">
        <w:rPr>
          <w:lang w:val="en-GB"/>
        </w:rPr>
        <w:t>Generality – the algorithms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op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 This kind of search is often called a </w:t>
      </w:r>
      <w:r w:rsidR="0042498A" w:rsidRPr="00F26CA1">
        <w:rPr>
          <w:rStyle w:val="Wyrnieniedelikatne"/>
          <w:lang w:val="en-GB"/>
        </w:rPr>
        <w:t>blind search</w:t>
      </w:r>
      <w:r w:rsidR="00023790" w:rsidRPr="00F26CA1">
        <w:rPr>
          <w:rStyle w:val="Wyrnieniedelikatne"/>
          <w:lang w:val="en-GB"/>
        </w:rPr>
        <w:t xml:space="preserve"> </w:t>
      </w:r>
      <w:r w:rsidR="00023790" w:rsidRPr="00F26CA1">
        <w:rPr>
          <w:lang w:val="en-GB"/>
        </w:rPr>
        <w:t xml:space="preserve">and it belongs to the class of greedy algorithms. </w:t>
      </w:r>
    </w:p>
    <w:p w:rsidR="00DD517D" w:rsidRPr="00F26CA1" w:rsidRDefault="00DD517D" w:rsidP="004E04D3">
      <w:pPr>
        <w:rPr>
          <w:lang w:val="en-GB"/>
        </w:rPr>
      </w:pPr>
      <w:r w:rsidRPr="00F26CA1">
        <w:rPr>
          <w:lang w:val="en-GB"/>
        </w:rPr>
        <w:t xml:space="preserve">The blind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w:t>
      </w:r>
      <w:r w:rsidR="004E04D3" w:rsidRPr="00F26CA1">
        <w:rPr>
          <w:lang w:val="en-GB"/>
        </w:rPr>
        <w:t>o</w:t>
      </w:r>
      <w:r w:rsidR="004E04D3" w:rsidRPr="00F26CA1">
        <w:rPr>
          <w:lang w:val="en-GB"/>
        </w:rPr>
        <w:t xml:space="preserve">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a </w:t>
      </w:r>
      <w:r w:rsidR="004E04D3" w:rsidRPr="00F26CA1">
        <w:rPr>
          <w:rStyle w:val="Wyrnieniedelikatne"/>
          <w:lang w:val="en-GB"/>
        </w:rPr>
        <w:t xml:space="preserve">localized search. </w:t>
      </w:r>
      <w:r w:rsidR="004E04D3" w:rsidRPr="00F26CA1">
        <w:rPr>
          <w:lang w:val="en-GB"/>
        </w:rPr>
        <w:t>This term should not be confused with the local and global optimization, that were mentioned in subsection</w:t>
      </w:r>
      <w:r w:rsidR="007C3ED7" w:rsidRPr="00F26CA1">
        <w:rPr>
          <w:lang w:val="en-GB"/>
        </w:rPr>
        <w:t xml:space="preserve"> </w:t>
      </w:r>
      <w:r w:rsidR="00941A64" w:rsidRPr="00F26CA1">
        <w:rPr>
          <w:lang w:val="en-GB"/>
        </w:rPr>
        <w:fldChar w:fldCharType="begin"/>
      </w:r>
      <w:r w:rsidR="007C3ED7" w:rsidRPr="00F26CA1">
        <w:rPr>
          <w:lang w:val="en-GB"/>
        </w:rPr>
        <w:instrText xml:space="preserve"> REF _Ref283053198 \r \h </w:instrText>
      </w:r>
      <w:r w:rsidR="00941A64" w:rsidRPr="00F26CA1">
        <w:rPr>
          <w:lang w:val="en-GB"/>
        </w:rPr>
      </w:r>
      <w:r w:rsidR="00941A64" w:rsidRPr="00F26CA1">
        <w:rPr>
          <w:lang w:val="en-GB"/>
        </w:rPr>
        <w:fldChar w:fldCharType="separate"/>
      </w:r>
      <w:r w:rsidR="00561B5D">
        <w:rPr>
          <w:lang w:val="en-GB"/>
        </w:rPr>
        <w:t>2.2.1</w:t>
      </w:r>
      <w:r w:rsidR="00941A64" w:rsidRPr="00F26CA1">
        <w:rPr>
          <w:lang w:val="en-GB"/>
        </w:rPr>
        <w:fldChar w:fldCharType="end"/>
      </w:r>
      <w:r w:rsidR="004E04D3" w:rsidRPr="00F26CA1">
        <w:rPr>
          <w:lang w:val="en-GB"/>
        </w:rPr>
        <w:t xml:space="preserve">. In fact, some of the algorithms having a property of localized search, </w:t>
      </w:r>
      <w:r w:rsidR="007C3ED7" w:rsidRPr="00F26CA1">
        <w:rPr>
          <w:lang w:val="en-GB"/>
        </w:rPr>
        <w:t xml:space="preserve">under certain conditions, </w:t>
      </w:r>
      <w:r w:rsidR="004E04D3" w:rsidRPr="00F26CA1">
        <w:rPr>
          <w:lang w:val="en-GB"/>
        </w:rPr>
        <w:t>are guaranteed to find the global sol</w:t>
      </w:r>
      <w:r w:rsidR="004E04D3" w:rsidRPr="00F26CA1">
        <w:rPr>
          <w:lang w:val="en-GB"/>
        </w:rPr>
        <w:t>u</w:t>
      </w:r>
      <w:r w:rsidR="004E04D3" w:rsidRPr="00F26CA1">
        <w:rPr>
          <w:lang w:val="en-GB"/>
        </w:rPr>
        <w:t>tion.</w:t>
      </w:r>
    </w:p>
    <w:p w:rsidR="00FB0278" w:rsidRPr="00F26CA1" w:rsidRDefault="00FB0278" w:rsidP="00FB0278">
      <w:pPr>
        <w:pStyle w:val="Sub-sub-section-not-numbered"/>
        <w:rPr>
          <w:lang w:val="en-GB"/>
        </w:rPr>
      </w:pPr>
      <w:bookmarkStart w:id="59" w:name="alg_localized_rand_search"/>
      <w:r w:rsidRPr="00F26CA1">
        <w:rPr>
          <w:lang w:val="en-GB"/>
        </w:rPr>
        <w:lastRenderedPageBreak/>
        <w:t xml:space="preserve">Algorithm </w:t>
      </w:r>
      <w:fldSimple w:instr=" SEQ algorithm \* MERGEFORMAT ">
        <w:r w:rsidR="00561B5D" w:rsidRPr="00561B5D">
          <w:rPr>
            <w:noProof/>
            <w:lang w:val="en-GB"/>
          </w:rPr>
          <w:t>1</w:t>
        </w:r>
      </w:fldSimple>
      <w:bookmarkEnd w:id="59"/>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a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 xml:space="preserve">In order to apply the localized random search, we need to choo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chosen.</w:t>
      </w:r>
      <w:r w:rsidR="00010CC2" w:rsidRPr="00F26CA1">
        <w:rPr>
          <w:lang w:val="en-GB"/>
        </w:rPr>
        <w:t xml:space="preserve"> The mean of the distribution should be zero and the standard deviation for each element of the vector should be consistent with the length of its </w:t>
      </w:r>
      <w:r w:rsidR="005D7260" w:rsidRPr="00F26CA1">
        <w:rPr>
          <w:lang w:val="en-GB"/>
        </w:rPr>
        <w:t xml:space="preserve">possi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then the variance for the second p</w:t>
      </w:r>
      <w:r w:rsidR="00C22D13" w:rsidRPr="00F26CA1">
        <w:rPr>
          <w:lang w:val="en-GB"/>
        </w:rPr>
        <w:t>a</w:t>
      </w:r>
      <w:r w:rsidR="00C22D13" w:rsidRPr="00F26CA1">
        <w:rPr>
          <w:lang w:val="en-GB"/>
        </w:rPr>
        <w:t xml:space="preserve">rameter should 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w:t>
      </w:r>
      <w:r w:rsidR="006E6EEA" w:rsidRPr="00F26CA1">
        <w:rPr>
          <w:lang w:val="en-GB"/>
        </w:rPr>
        <w:t>a</w:t>
      </w:r>
      <w:r w:rsidR="006E6EEA" w:rsidRPr="00F26CA1">
        <w:rPr>
          <w:lang w:val="en-GB"/>
        </w:rPr>
        <w:t>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xml:space="preserve">, as the algorithm advances. </w:t>
      </w:r>
    </w:p>
    <w:p w:rsidR="00D24BA3" w:rsidRPr="00F26CA1" w:rsidRDefault="00D24BA3" w:rsidP="00C52026">
      <w:pPr>
        <w:rPr>
          <w:lang w:val="en-GB"/>
        </w:rPr>
      </w:pPr>
      <w:r w:rsidRPr="00F26CA1">
        <w:rPr>
          <w:lang w:val="en-GB"/>
        </w:rPr>
        <w:t xml:space="preserve">The main difference between localized random search and the blind search lays in the way the new random solution is generated. In blind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941A64" w:rsidRPr="00F26CA1">
        <w:rPr>
          <w:lang w:val="en-GB"/>
        </w:rPr>
        <w:fldChar w:fldCharType="begin"/>
      </w:r>
      <w:r w:rsidRPr="00F26CA1">
        <w:rPr>
          <w:lang w:val="en-GB"/>
        </w:rPr>
        <w:instrText xml:space="preserve"> REF alg_localized_rand_search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1</w:t>
      </w:r>
      <w:r w:rsidR="00941A64"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144D06" w:rsidRPr="00F26CA1">
        <w:rPr>
          <w:lang w:val="en-GB"/>
        </w:rPr>
        <w:t xml:space="preserve"> case</w:t>
      </w:r>
    </w:p>
    <w:p w:rsidR="007C2D47" w:rsidRPr="00F26CA1" w:rsidRDefault="00941A64"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561B5D" w:rsidRPr="00F26CA1">
        <w:rPr>
          <w:lang w:val="en-GB"/>
        </w:rPr>
        <w:t xml:space="preserve">Algorithm </w:t>
      </w:r>
      <w:r w:rsidR="00561B5D" w:rsidRPr="00561B5D">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7C2D47" w:rsidP="00C52026">
      <w:pPr>
        <w:rPr>
          <w:lang w:val="en-GB"/>
        </w:rPr>
      </w:pPr>
      <w:r w:rsidRPr="00F26CA1">
        <w:rPr>
          <w:lang w:val="en-GB"/>
        </w:rPr>
        <w:t xml:space="preserve">First possibility is to perform </w:t>
      </w:r>
      <m:oMath>
        <m:r>
          <w:rPr>
            <w:rFonts w:ascii="Cambria Math" w:hAnsi="Cambria Math"/>
            <w:lang w:val="en-GB"/>
          </w:rPr>
          <m:t>N</m:t>
        </m:r>
      </m:oMath>
      <w:r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Pr="00F26CA1">
        <w:rPr>
          <w:b/>
          <w:lang w:val="en-GB"/>
        </w:rPr>
        <w:t xml:space="preserve"> </w:t>
      </w:r>
      <w:r w:rsidRPr="00F26CA1">
        <w:rPr>
          <w:lang w:val="en-GB"/>
        </w:rPr>
        <w:t>and use the average of the results</w:t>
      </w:r>
      <w:r w:rsidR="009F64E4" w:rsidRPr="00F26CA1">
        <w:rPr>
          <w:lang w:val="en-GB"/>
        </w:rPr>
        <w:t xml:space="preserve"> as if it wa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A45704" w:rsidRPr="00F26CA1">
        <w:rPr>
          <w:lang w:val="en-GB"/>
        </w:rPr>
        <w:t xml:space="preserve">However, as mentioned in subsection </w:t>
      </w:r>
      <w:r w:rsidR="00941A64" w:rsidRPr="00F26CA1">
        <w:rPr>
          <w:lang w:val="en-GB"/>
        </w:rPr>
        <w:fldChar w:fldCharType="begin"/>
      </w:r>
      <w:r w:rsidR="00B63847" w:rsidRPr="00F26CA1">
        <w:rPr>
          <w:lang w:val="en-GB"/>
        </w:rPr>
        <w:instrText xml:space="preserve"> REF _Ref282340802 \r \h </w:instrText>
      </w:r>
      <w:r w:rsidR="00941A64" w:rsidRPr="00F26CA1">
        <w:rPr>
          <w:lang w:val="en-GB"/>
        </w:rPr>
      </w:r>
      <w:r w:rsidR="00941A64" w:rsidRPr="00F26CA1">
        <w:rPr>
          <w:lang w:val="en-GB"/>
        </w:rPr>
        <w:fldChar w:fldCharType="separate"/>
      </w:r>
      <w:r w:rsidR="00561B5D">
        <w:rPr>
          <w:lang w:val="en-GB"/>
        </w:rPr>
        <w:t>2.2.2</w:t>
      </w:r>
      <w:r w:rsidR="00941A64" w:rsidRPr="00F26CA1">
        <w:rPr>
          <w:lang w:val="en-GB"/>
        </w:rPr>
        <w:fldChar w:fldCharType="end"/>
      </w:r>
      <w:r w:rsidR="00B63847" w:rsidRPr="00F26CA1">
        <w:rPr>
          <w:lang w:val="en-GB"/>
        </w:rPr>
        <w:t xml:space="preserve"> </w:t>
      </w:r>
      <w:r w:rsidR="00A45704" w:rsidRPr="00F26CA1">
        <w:rPr>
          <w:lang w:val="en-GB"/>
        </w:rPr>
        <w:t>and illu</w:t>
      </w:r>
      <w:r w:rsidR="00A45704" w:rsidRPr="00F26CA1">
        <w:rPr>
          <w:lang w:val="en-GB"/>
        </w:rPr>
        <w:t>s</w:t>
      </w:r>
      <w:r w:rsidR="00A45704" w:rsidRPr="00F26CA1">
        <w:rPr>
          <w:lang w:val="en-GB"/>
        </w:rPr>
        <w:lastRenderedPageBreak/>
        <w:t xml:space="preserve">trated on </w:t>
      </w:r>
      <w:r w:rsidR="00941A64" w:rsidRPr="00F26CA1">
        <w:rPr>
          <w:lang w:val="en-GB"/>
        </w:rPr>
        <w:fldChar w:fldCharType="begin"/>
      </w:r>
      <w:r w:rsidR="00A45704" w:rsidRPr="00F26CA1">
        <w:rPr>
          <w:lang w:val="en-GB"/>
        </w:rPr>
        <w:instrText xml:space="preserve"> REF _Ref282041527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6</w:t>
      </w:r>
      <w:r w:rsidR="00941A64"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941A64" w:rsidRPr="00F26CA1">
        <w:rPr>
          <w:lang w:val="en-GB"/>
        </w:rPr>
        <w:fldChar w:fldCharType="begin"/>
      </w:r>
      <w:r w:rsidRPr="00F26CA1">
        <w:rPr>
          <w:lang w:val="en-GB"/>
        </w:rPr>
        <w:instrText xml:space="preserve"> REF alg_localized_rand_search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1</w:t>
      </w:r>
      <w:r w:rsidR="00941A64"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0" w:name="alg_localized_rand_search_noisy_gain"/>
      <w:r w:rsidRPr="00F26CA1">
        <w:rPr>
          <w:rStyle w:val="HTML-kod"/>
          <w:rFonts w:ascii="Times New Roman" w:hAnsi="Times New Roman"/>
          <w:sz w:val="24"/>
          <w:szCs w:val="22"/>
          <w:lang w:val="en-GB"/>
        </w:rPr>
        <w:t xml:space="preserve">Algorithm </w:t>
      </w:r>
      <w:fldSimple w:instr=" SEQ algorithm \* MERGEFORMAT ">
        <w:r w:rsidR="00561B5D" w:rsidRPr="00561B5D">
          <w:rPr>
            <w:rStyle w:val="HTML-kod"/>
            <w:rFonts w:ascii="Times New Roman" w:hAnsi="Times New Roman"/>
            <w:noProof/>
            <w:sz w:val="24"/>
            <w:szCs w:val="22"/>
            <w:lang w:val="en-GB"/>
          </w:rPr>
          <w:t>2</w:t>
        </w:r>
      </w:fldSimple>
      <w:bookmarkEnd w:id="60"/>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784D51" w:rsidRPr="00F26CA1">
        <w:rPr>
          <w:lang w:val="en-GB"/>
        </w:rPr>
        <w:t xml:space="preserve">simply </w:t>
      </w:r>
      <w:r w:rsidR="00246BCC" w:rsidRPr="00F26CA1">
        <w:rPr>
          <w:lang w:val="en-GB"/>
        </w:rPr>
        <w:t>better</w:t>
      </w:r>
      <w:r w:rsidR="00784D51" w:rsidRPr="00F26CA1">
        <w:rPr>
          <w:lang w:val="en-GB"/>
        </w:rPr>
        <w:t xml:space="preserve"> than the actual</w:t>
      </w:r>
      <w:r w:rsidR="00246BCC" w:rsidRPr="00F26CA1">
        <w:rPr>
          <w:lang w:val="en-GB"/>
        </w:rPr>
        <w:t>.</w:t>
      </w:r>
    </w:p>
    <w:p w:rsidR="00DE4FAC" w:rsidRPr="00F26CA1" w:rsidRDefault="00DE4FAC" w:rsidP="009B41C3">
      <w:pPr>
        <w:rPr>
          <w:lang w:val="en-GB"/>
        </w:rPr>
      </w:pPr>
      <w:r w:rsidRPr="00F26CA1">
        <w:rPr>
          <w:lang w:val="en-GB"/>
        </w:rPr>
        <w:t xml:space="preserve">Unfortunately, none of above approaches </w:t>
      </w:r>
      <w:r w:rsidR="001C63CF" w:rsidRPr="00F26CA1">
        <w:rPr>
          <w:lang w:val="en-GB"/>
        </w:rPr>
        <w:t>is perfect. The first one explicitly requires a si</w:t>
      </w:r>
      <w:r w:rsidR="001C63CF" w:rsidRPr="00F26CA1">
        <w:rPr>
          <w:lang w:val="en-GB"/>
        </w:rPr>
        <w:t>g</w:t>
      </w:r>
      <w:r w:rsidR="001C63CF" w:rsidRPr="00F26CA1">
        <w:rPr>
          <w:lang w:val="en-GB"/>
        </w:rPr>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is sometimes depending on the solution that is being eval</w:t>
      </w:r>
      <w:r w:rsidR="0083652F" w:rsidRPr="00F26CA1">
        <w:rPr>
          <w:lang w:val="en-GB"/>
        </w:rPr>
        <w:t>u</w:t>
      </w:r>
      <w:r w:rsidR="0083652F" w:rsidRPr="00F26CA1">
        <w:rPr>
          <w:lang w:val="en-GB"/>
        </w:rPr>
        <w:t>ated or has a different distribution, which makes each of the above methods’ performance strongly problem-dependent.</w:t>
      </w:r>
    </w:p>
    <w:p w:rsidR="007125C4" w:rsidRPr="00F26CA1" w:rsidRDefault="007125C4" w:rsidP="007125C4">
      <w:pPr>
        <w:pStyle w:val="Nagwek3"/>
        <w:rPr>
          <w:lang w:val="en-GB"/>
        </w:rPr>
      </w:pPr>
      <w:bookmarkStart w:id="61" w:name="_Ref282204204"/>
      <w:bookmarkStart w:id="62" w:name="_Toc283076904"/>
      <w:bookmarkStart w:id="63" w:name="_Toc283494213"/>
      <w:r w:rsidRPr="00F26CA1">
        <w:rPr>
          <w:lang w:val="en-GB"/>
        </w:rPr>
        <w:lastRenderedPageBreak/>
        <w:t>Hill climbing</w:t>
      </w:r>
      <w:bookmarkEnd w:id="61"/>
      <w:bookmarkEnd w:id="62"/>
      <w:bookmarkEnd w:id="63"/>
    </w:p>
    <w:p w:rsidR="00DD0988" w:rsidRPr="00F26CA1" w:rsidRDefault="00616875" w:rsidP="00616875">
      <w:pPr>
        <w:rPr>
          <w:lang w:val="en-GB"/>
        </w:rPr>
      </w:pPr>
      <w:r w:rsidRPr="00F26CA1">
        <w:rPr>
          <w:lang w:val="en-GB"/>
        </w:rPr>
        <w:t>The method of hill 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 of given problem</w:t>
      </w:r>
      <w:r w:rsidR="00634982" w:rsidRPr="00F26CA1">
        <w:rPr>
          <w:lang w:val="en-GB"/>
        </w:rPr>
        <w:t xml:space="preserve"> resolving process</w:t>
      </w:r>
      <w:r w:rsidR="0043155F"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941A64" w:rsidRPr="00F26CA1">
        <w:rPr>
          <w:lang w:val="en-GB"/>
        </w:rPr>
        <w:fldChar w:fldCharType="separate"/>
      </w:r>
      <w:r w:rsidR="00912914" w:rsidRPr="00912914">
        <w:rPr>
          <w:rFonts w:cs="Times New Roman"/>
        </w:rPr>
        <w:t>[23]</w:t>
      </w:r>
      <w:r w:rsidR="00941A64" w:rsidRPr="00F26CA1">
        <w:rPr>
          <w:lang w:val="en-GB"/>
        </w:rPr>
        <w:fldChar w:fldCharType="end"/>
      </w:r>
      <w:r w:rsidR="0043155F" w:rsidRPr="00F26CA1">
        <w:rPr>
          <w:lang w:val="en-GB"/>
        </w:rPr>
        <w:t>.</w:t>
      </w:r>
      <w:r w:rsidR="00043CDE" w:rsidRPr="00F26CA1">
        <w:rPr>
          <w:lang w:val="en-GB"/>
        </w:rPr>
        <w:t xml:space="preserve"> </w:t>
      </w:r>
    </w:p>
    <w:p w:rsidR="00616875" w:rsidRPr="00F26CA1" w:rsidRDefault="00043CDE" w:rsidP="00616875">
      <w:pPr>
        <w:rPr>
          <w:lang w:val="en-GB"/>
        </w:rPr>
      </w:pPr>
      <w:r w:rsidRPr="00F26CA1">
        <w:rPr>
          <w:lang w:val="en-GB"/>
        </w:rPr>
        <w:t>Hill climbing is</w:t>
      </w:r>
      <w:r w:rsidR="00EA5E50" w:rsidRPr="00F26CA1">
        <w:rPr>
          <w:lang w:val="en-GB"/>
        </w:rPr>
        <w:t>, similarly to a basic random search method,</w:t>
      </w:r>
      <w:r w:rsidRPr="00F26CA1">
        <w:rPr>
          <w:lang w:val="en-GB"/>
        </w:rPr>
        <w:t xml:space="preserve"> a greedy search algorithm. Greedy algorithm is one that always chooses the best solution in the current situation, not ca</w:t>
      </w:r>
      <w:r w:rsidRPr="00F26CA1">
        <w:rPr>
          <w:lang w:val="en-GB"/>
        </w:rPr>
        <w:t>r</w:t>
      </w:r>
      <w:r w:rsidRPr="00F26CA1">
        <w:rPr>
          <w:lang w:val="en-GB"/>
        </w:rPr>
        <w:t xml:space="preserve">ing about the consequences in a long run. </w:t>
      </w:r>
      <w:r w:rsidR="00B57170" w:rsidRPr="00F26CA1">
        <w:rPr>
          <w:lang w:val="en-GB"/>
        </w:rPr>
        <w:t xml:space="preserve">In case of the </w:t>
      </w:r>
      <w:r w:rsidR="00A523B5" w:rsidRPr="00F26CA1">
        <w:rPr>
          <w:lang w:val="en-GB"/>
        </w:rPr>
        <w:t>h</w:t>
      </w:r>
      <w:r w:rsidRPr="00F26CA1">
        <w:rPr>
          <w:lang w:val="en-GB"/>
        </w:rPr>
        <w:t>ill climbing algorithm</w:t>
      </w:r>
      <w:r w:rsidR="00B57170" w:rsidRPr="00F26CA1">
        <w:rPr>
          <w:lang w:val="en-GB"/>
        </w:rPr>
        <w:t xml:space="preserve">, its greedy approach in consequence may cause it to finish the search at the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it </w:t>
      </w:r>
      <w:r w:rsidR="00B57170" w:rsidRPr="00F26CA1">
        <w:rPr>
          <w:lang w:val="en-GB"/>
        </w:rPr>
        <w:t xml:space="preserve">is </w:t>
      </w:r>
      <w:r w:rsidRPr="00F26CA1">
        <w:rPr>
          <w:lang w:val="en-GB"/>
        </w:rPr>
        <w:t>explained in subsection</w:t>
      </w:r>
      <w:r w:rsidR="00827236" w:rsidRPr="00F26CA1">
        <w:rPr>
          <w:lang w:val="en-GB"/>
        </w:rPr>
        <w:t xml:space="preserve"> </w:t>
      </w:r>
      <w:r w:rsidR="00941A64" w:rsidRPr="00F26CA1">
        <w:rPr>
          <w:lang w:val="en-GB"/>
        </w:rPr>
        <w:fldChar w:fldCharType="begin"/>
      </w:r>
      <w:r w:rsidR="00827236" w:rsidRPr="00F26CA1">
        <w:rPr>
          <w:lang w:val="en-GB"/>
        </w:rPr>
        <w:instrText xml:space="preserve"> REF _Ref283053404 \r \h </w:instrText>
      </w:r>
      <w:r w:rsidR="00941A64" w:rsidRPr="00F26CA1">
        <w:rPr>
          <w:lang w:val="en-GB"/>
        </w:rPr>
      </w:r>
      <w:r w:rsidR="00941A64" w:rsidRPr="00F26CA1">
        <w:rPr>
          <w:lang w:val="en-GB"/>
        </w:rPr>
        <w:fldChar w:fldCharType="separate"/>
      </w:r>
      <w:r w:rsidR="00561B5D">
        <w:rPr>
          <w:lang w:val="en-GB"/>
        </w:rPr>
        <w:t>2.2.1</w:t>
      </w:r>
      <w:r w:rsidR="00941A64"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E47B23" w:rsidRPr="00F26CA1">
        <w:rPr>
          <w:lang w:val="en-GB"/>
        </w:rPr>
        <w:t xml:space="preserve">ill </w:t>
      </w:r>
      <w:r w:rsidR="00A523B5" w:rsidRPr="00F26CA1">
        <w:rPr>
          <w:lang w:val="en-GB"/>
        </w:rPr>
        <w:t>c</w:t>
      </w:r>
      <w:r w:rsidR="00E47B23" w:rsidRPr="00F26CA1">
        <w:rPr>
          <w:lang w:val="en-GB"/>
        </w:rPr>
        <w:t>limbing can provide a good solution in shorter time than another global search alg</w:t>
      </w:r>
      <w:r w:rsidR="00E47B23" w:rsidRPr="00F26CA1">
        <w:rPr>
          <w:lang w:val="en-GB"/>
        </w:rPr>
        <w:t>o</w:t>
      </w:r>
      <w:r w:rsidR="00E47B23" w:rsidRPr="00F26CA1">
        <w:rPr>
          <w:lang w:val="en-GB"/>
        </w:rPr>
        <w:t>rithms</w:t>
      </w:r>
      <w:r w:rsidR="00017A40" w:rsidRPr="00F26CA1">
        <w:rPr>
          <w:lang w:val="en-GB"/>
        </w:rPr>
        <w:t xml:space="preserve"> </w:t>
      </w:r>
      <w:r w:rsidR="00941A64" w:rsidRPr="00F26CA1">
        <w:rPr>
          <w:lang w:val="en-GB"/>
        </w:rPr>
        <w:fldChar w:fldCharType="begin"/>
      </w:r>
      <w:r w:rsidR="00987D35" w:rsidRPr="00F26CA1">
        <w:rPr>
          <w:lang w:val="en-GB"/>
        </w:rPr>
        <w:instrText xml:space="preserve"> ADDIN ZOTERO_ITEM {"sort":true,"citationItems":[{"position":1,"uri":["http://zotero.org/users/local/Op1rMxOJ/items/KSTJ4CWX"]}]} </w:instrText>
      </w:r>
      <w:r w:rsidR="00941A64" w:rsidRPr="00F26CA1">
        <w:rPr>
          <w:lang w:val="en-GB"/>
        </w:rPr>
        <w:fldChar w:fldCharType="separate"/>
      </w:r>
      <w:r w:rsidR="00912914" w:rsidRPr="00912914">
        <w:rPr>
          <w:rFonts w:cs="Times New Roman"/>
        </w:rPr>
        <w:t>[4]</w:t>
      </w:r>
      <w:r w:rsidR="00941A64" w:rsidRPr="00F26CA1">
        <w:rPr>
          <w:lang w:val="en-GB"/>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 xml:space="preserve">ill </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941A64"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4" w:name="eq_hill_climbing_vivinity_def"/>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4</w:t>
              </w:r>
            </w:fldSimple>
            <w:r w:rsidRPr="00F26CA1">
              <w:rPr>
                <w:lang w:val="en-GB"/>
              </w:rPr>
              <w:t>)</w:t>
            </w:r>
            <w:bookmarkEnd w:id="64"/>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is a set of all the solutions that differ with a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oMath>
      <w:r w:rsidR="002A4BBF" w:rsidRPr="00F26CA1">
        <w:rPr>
          <w:lang w:val="en-GB"/>
        </w:rPr>
        <w:t xml:space="preserve"> is denoted </w:t>
      </w:r>
      <w:r w:rsidR="002A4BBF" w:rsidRPr="00F26CA1">
        <w:rPr>
          <w:rStyle w:val="Wyrnieniedelikatne"/>
          <w:lang w:val="en-GB"/>
        </w:rPr>
        <w:t>step size,</w:t>
      </w:r>
      <w:r w:rsidR="002A4BBF" w:rsidRPr="00F26CA1">
        <w:rPr>
          <w:lang w:val="en-GB"/>
        </w:rPr>
        <w:t xml:space="preserve"> </w:t>
      </w:r>
      <m:oMath>
        <m:r>
          <w:rPr>
            <w:rFonts w:ascii="Cambria Math" w:hAnsi="Cambria Math"/>
            <w:lang w:val="en-GB"/>
          </w:rPr>
          <m:t>e</m:t>
        </m:r>
        <m:r>
          <m:rPr>
            <m:scr m:val="script"/>
          </m:rPr>
          <w:rPr>
            <w:rFonts w:ascii="Cambria Math" w:hAnsi="Cambria Math"/>
            <w:lang w:val="en-GB"/>
          </w:rPr>
          <m:t>∈R</m:t>
        </m:r>
      </m:oMath>
      <w:r w:rsidR="00AB21F6" w:rsidRPr="00F26CA1">
        <w:rPr>
          <w:lang w:val="en-GB"/>
        </w:rPr>
        <w:t>.</w:t>
      </w:r>
    </w:p>
    <w:p w:rsidR="00223012" w:rsidRPr="00F26CA1" w:rsidRDefault="00223012" w:rsidP="00605F25">
      <w:pPr>
        <w:rPr>
          <w:lang w:val="en-GB"/>
        </w:rPr>
      </w:pPr>
      <w:r w:rsidRPr="00F26CA1">
        <w:rPr>
          <w:lang w:val="en-GB"/>
        </w:rPr>
        <w:t xml:space="preserve">The actual hill 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5" w:name="alg_hill_climbing"/>
      <w:r w:rsidRPr="00F26CA1">
        <w:rPr>
          <w:lang w:val="en-GB"/>
        </w:rPr>
        <w:t xml:space="preserve">Algorithm </w:t>
      </w:r>
      <w:fldSimple w:instr=" SEQ algorithm \* MERGEFORMAT ">
        <w:r w:rsidR="00561B5D" w:rsidRPr="00561B5D">
          <w:rPr>
            <w:noProof/>
            <w:lang w:val="en-GB"/>
          </w:rPr>
          <w:t>3</w:t>
        </w:r>
      </w:fldSimple>
      <w:bookmarkEnd w:id="65"/>
      <w:r w:rsidRPr="00F26CA1">
        <w:rPr>
          <w:lang w:val="en-GB"/>
        </w:rPr>
        <w:t>:</w:t>
      </w:r>
      <w:r w:rsidR="00F2207D" w:rsidRPr="00F26CA1">
        <w:rPr>
          <w:lang w:val="en-GB"/>
        </w:rPr>
        <w:t xml:space="preserve"> Hill 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th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th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oMath>
      <w:r w:rsidR="00C244C1" w:rsidRPr="00F26CA1">
        <w:rPr>
          <w:rStyle w:val="HTML-kod"/>
          <w:lang w:val="en-GB"/>
        </w:rPr>
        <w:t>,</w:t>
      </w:r>
      <w:r w:rsidRPr="00F26CA1">
        <w:rPr>
          <w:rStyle w:val="HTML-kod"/>
          <w:lang w:val="en-GB"/>
        </w:rPr>
        <w:t xml:space="preserve"> such that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4D1EF2" w:rsidP="004D1EF2">
      <w:pPr>
        <w:rPr>
          <w:lang w:val="en-GB"/>
        </w:rPr>
      </w:pPr>
      <w:r w:rsidRPr="00F26CA1">
        <w:rPr>
          <w:lang w:val="en-GB"/>
        </w:rPr>
        <w:t xml:space="preserve">We can notice, that the algorithm performs an optimization 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Pr="00F26CA1">
        <w:rPr>
          <w:lang w:val="en-GB"/>
        </w:rPr>
        <w:t xml:space="preserve"> separately, but, d</w:t>
      </w:r>
      <w:r w:rsidRPr="00F26CA1">
        <w:rPr>
          <w:lang w:val="en-GB"/>
        </w:rPr>
        <w:t>e</w:t>
      </w:r>
      <w:r w:rsidRPr="00F26CA1">
        <w:rPr>
          <w:lang w:val="en-GB"/>
        </w:rPr>
        <w:t>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0B0997" w:rsidP="004D1EF2">
      <w:pPr>
        <w:rPr>
          <w:lang w:val="en-GB"/>
        </w:rPr>
      </w:pPr>
      <w:r w:rsidRPr="00F26CA1">
        <w:rPr>
          <w:lang w:val="en-GB"/>
        </w:rPr>
        <w:lastRenderedPageBreak/>
        <w:t xml:space="preserve">When the hill climbing 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 xml:space="preserve"> </m:t>
        </m:r>
      </m:oMath>
      <w:r w:rsidRPr="00F26CA1">
        <w:rPr>
          <w:lang w:val="en-GB"/>
        </w:rPr>
        <w:t>- it terminates. Another possible o</w:t>
      </w:r>
      <w:r w:rsidRPr="00F26CA1">
        <w:rPr>
          <w:lang w:val="en-GB"/>
        </w:rPr>
        <w:t>p</w:t>
      </w:r>
      <w:r w:rsidRPr="00F26CA1">
        <w:rPr>
          <w:lang w:val="en-GB"/>
        </w:rPr>
        <w:t xml:space="preserve">tion would be to decrease the size of the step </w:t>
      </w:r>
      <m:oMath>
        <m:r>
          <w:rPr>
            <w:rFonts w:ascii="Cambria Math" w:hAnsi="Cambria Math"/>
            <w:lang w:val="en-GB"/>
          </w:rPr>
          <m:t>e</m:t>
        </m:r>
      </m:oMath>
      <w:r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 case</w:t>
      </w:r>
    </w:p>
    <w:p w:rsidR="00BD3F19" w:rsidRPr="00F26CA1" w:rsidRDefault="00892E40" w:rsidP="00D67552">
      <w:pPr>
        <w:rPr>
          <w:lang w:val="en-GB"/>
        </w:rPr>
      </w:pPr>
      <w:r w:rsidRPr="00F26CA1">
        <w:rPr>
          <w:lang w:val="en-GB"/>
        </w:rPr>
        <w:t xml:space="preserve">When it comes to hill climbing algorithm and noisy gain function information, the methods that can be applied are analogical to those described in subsection </w:t>
      </w:r>
      <w:r w:rsidR="00941A64" w:rsidRPr="00F26CA1">
        <w:rPr>
          <w:lang w:val="en-GB"/>
        </w:rPr>
        <w:fldChar w:fldCharType="begin"/>
      </w:r>
      <w:r w:rsidRPr="00F26CA1">
        <w:rPr>
          <w:lang w:val="en-GB"/>
        </w:rPr>
        <w:instrText xml:space="preserve"> REF _Ref282113474 \r \h </w:instrText>
      </w:r>
      <w:r w:rsidR="00941A64" w:rsidRPr="00F26CA1">
        <w:rPr>
          <w:lang w:val="en-GB"/>
        </w:rPr>
      </w:r>
      <w:r w:rsidR="00941A64" w:rsidRPr="00F26CA1">
        <w:rPr>
          <w:lang w:val="en-GB"/>
        </w:rPr>
        <w:fldChar w:fldCharType="separate"/>
      </w:r>
      <w:r w:rsidR="00561B5D">
        <w:rPr>
          <w:lang w:val="en-GB"/>
        </w:rPr>
        <w:t>2.2.3</w:t>
      </w:r>
      <w:r w:rsidR="00941A64" w:rsidRPr="00F26CA1">
        <w:rPr>
          <w:lang w:val="en-GB"/>
        </w:rPr>
        <w:fldChar w:fldCharType="end"/>
      </w:r>
      <w:r w:rsidRPr="00F26CA1">
        <w:rPr>
          <w:lang w:val="en-GB"/>
        </w:rPr>
        <w:t xml:space="preserve"> for the case of a loca</w:t>
      </w:r>
      <w:r w:rsidRPr="00F26CA1">
        <w:rPr>
          <w:lang w:val="en-GB"/>
        </w:rPr>
        <w:t>l</w:t>
      </w:r>
      <w:r w:rsidRPr="00F26CA1">
        <w:rPr>
          <w:lang w:val="en-GB"/>
        </w:rPr>
        <w:t>ized random search</w:t>
      </w:r>
      <w:r w:rsidR="00DF5303" w:rsidRPr="00F26CA1">
        <w:rPr>
          <w:lang w:val="en-GB"/>
        </w:rPr>
        <w:t>: gain function evaluations averaging and acceptance threshold</w:t>
      </w:r>
      <w:r w:rsidRPr="00F26CA1">
        <w:rPr>
          <w:lang w:val="en-GB"/>
        </w:rPr>
        <w:t>.</w:t>
      </w:r>
      <w:r w:rsidR="009E428A" w:rsidRPr="00F26CA1">
        <w:rPr>
          <w:lang w:val="en-GB"/>
        </w:rPr>
        <w:t xml:space="preserve"> </w:t>
      </w:r>
    </w:p>
    <w:p w:rsidR="005C5726" w:rsidRPr="00F26CA1" w:rsidRDefault="009E428A" w:rsidP="00D67552">
      <w:pPr>
        <w:rPr>
          <w:lang w:val="en-GB"/>
        </w:rPr>
      </w:pPr>
      <w:r w:rsidRPr="00F26CA1">
        <w:rPr>
          <w:lang w:val="en-GB"/>
        </w:rPr>
        <w:t xml:space="preserve">Hill climbing, however, </w:t>
      </w:r>
      <w:r w:rsidR="004E4FC6" w:rsidRPr="00F26CA1">
        <w:rPr>
          <w:lang w:val="en-GB"/>
        </w:rPr>
        <w:t>unlike localized random search</w:t>
      </w:r>
      <w:r w:rsidR="00582C2F" w:rsidRPr="00F26CA1">
        <w:rPr>
          <w:lang w:val="en-GB"/>
        </w:rPr>
        <w:t>,</w:t>
      </w:r>
      <w:r w:rsidR="004E4FC6" w:rsidRPr="00F26CA1">
        <w:rPr>
          <w:lang w:val="en-GB"/>
        </w:rPr>
        <w:t xml:space="preserve"> </w:t>
      </w:r>
      <w:r w:rsidRPr="00F26CA1">
        <w:rPr>
          <w:lang w:val="en-GB"/>
        </w:rPr>
        <w:t>is a local search algorithm trying to rather find the closest local maximum, which may allow it to find a good solution in rel</w:t>
      </w:r>
      <w:r w:rsidRPr="00F26CA1">
        <w:rPr>
          <w:lang w:val="en-GB"/>
        </w:rPr>
        <w:t>a</w:t>
      </w:r>
      <w:r w:rsidRPr="00F26CA1">
        <w:rPr>
          <w:lang w:val="en-GB"/>
        </w:rPr>
        <w:t>tively short</w:t>
      </w:r>
      <w:r w:rsidR="008D0D57" w:rsidRPr="00F26CA1">
        <w:rPr>
          <w:lang w:val="en-GB"/>
        </w:rPr>
        <w:t>er</w:t>
      </w:r>
      <w:r w:rsidRPr="00F26CA1">
        <w:rPr>
          <w:lang w:val="en-GB"/>
        </w:rPr>
        <w:t xml:space="preserve"> time.</w:t>
      </w:r>
      <w:r w:rsidR="008D0D57" w:rsidRPr="00F26CA1">
        <w:rPr>
          <w:lang w:val="en-GB"/>
        </w:rPr>
        <w:t xml:space="preserve"> Therefore, if the number of evaluations is very high, like it is in case of optimization with noisy gain function, the hill climbing algorithm may prove to be </w:t>
      </w:r>
      <w:r w:rsidR="00B97A5A" w:rsidRPr="00F26CA1">
        <w:rPr>
          <w:lang w:val="en-GB"/>
        </w:rPr>
        <w:t xml:space="preserve">quite </w:t>
      </w:r>
      <w:r w:rsidR="008D0D57" w:rsidRPr="00F26CA1">
        <w:rPr>
          <w:lang w:val="en-GB"/>
        </w:rPr>
        <w:t>e</w:t>
      </w:r>
      <w:r w:rsidR="008D0D57" w:rsidRPr="00F26CA1">
        <w:rPr>
          <w:lang w:val="en-GB"/>
        </w:rPr>
        <w:t>f</w:t>
      </w:r>
      <w:r w:rsidR="008D0D57" w:rsidRPr="00F26CA1">
        <w:rPr>
          <w:lang w:val="en-GB"/>
        </w:rPr>
        <w:t>fective.</w:t>
      </w:r>
    </w:p>
    <w:p w:rsidR="00FE29A5" w:rsidRPr="00F26CA1" w:rsidRDefault="00FE29A5" w:rsidP="004D1EF2">
      <w:pPr>
        <w:rPr>
          <w:lang w:val="en-GB"/>
        </w:rPr>
      </w:pPr>
    </w:p>
    <w:p w:rsidR="00CA3A32" w:rsidRPr="00F26CA1" w:rsidRDefault="002A24A9" w:rsidP="00CA3A32">
      <w:pPr>
        <w:pStyle w:val="Nagwek3"/>
        <w:rPr>
          <w:lang w:val="en-GB"/>
        </w:rPr>
      </w:pPr>
      <w:bookmarkStart w:id="66" w:name="_Toc283076905"/>
      <w:bookmarkStart w:id="67" w:name="_Toc283494214"/>
      <w:r w:rsidRPr="00F26CA1">
        <w:rPr>
          <w:lang w:val="en-GB"/>
        </w:rPr>
        <w:t>Finite-difference stochastic approximation</w:t>
      </w:r>
      <w:bookmarkEnd w:id="66"/>
      <w:bookmarkEnd w:id="67"/>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5</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68" w:name="alg_gradient_ascending"/>
      <w:r w:rsidRPr="00F26CA1">
        <w:rPr>
          <w:lang w:val="en-GB"/>
        </w:rPr>
        <w:t xml:space="preserve">Algorithm </w:t>
      </w:r>
      <w:fldSimple w:instr=" SEQ algorithm \* MERGEFORMAT ">
        <w:r w:rsidR="00561B5D" w:rsidRPr="00561B5D">
          <w:rPr>
            <w:noProof/>
            <w:lang w:val="en-GB"/>
          </w:rPr>
          <w:t>4</w:t>
        </w:r>
      </w:fldSimple>
      <w:bookmarkEnd w:id="68"/>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841412" w:rsidP="00D419F7">
      <w:pPr>
        <w:rPr>
          <w:lang w:val="en-GB"/>
        </w:rPr>
      </w:pPr>
      <w:r w:rsidRPr="00F26CA1">
        <w:rPr>
          <w:lang w:val="en-GB"/>
        </w:rPr>
        <w:lastRenderedPageBreak/>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Pr="00F26CA1">
        <w:rPr>
          <w:lang w:val="en-GB"/>
        </w:rPr>
        <w:t xml:space="preserve"> is a </w:t>
      </w:r>
      <w:r w:rsidRPr="00F26CA1">
        <w:rPr>
          <w:i/>
          <w:lang w:val="en-GB"/>
        </w:rPr>
        <w:t>step size</w:t>
      </w:r>
      <w:r w:rsidRPr="00F26CA1">
        <w:rPr>
          <w:lang w:val="en-GB"/>
        </w:rPr>
        <w:t>, that can be a constant</w:t>
      </w:r>
      <w:r w:rsidR="00325EFD" w:rsidRPr="00F26CA1">
        <w:rPr>
          <w:lang w:val="en-GB"/>
        </w:rPr>
        <w:t>, or</w:t>
      </w:r>
      <w:r w:rsidRPr="00F26CA1">
        <w:rPr>
          <w:lang w:val="en-GB"/>
        </w:rPr>
        <w:t xml:space="preserve"> </w:t>
      </w:r>
      <w:r w:rsidR="009042D8" w:rsidRPr="00F26CA1">
        <w:rPr>
          <w:lang w:val="en-GB"/>
        </w:rPr>
        <w:t xml:space="preserve">an </w:t>
      </w:r>
      <w:r w:rsidRPr="00F26CA1">
        <w:rPr>
          <w:lang w:val="en-GB"/>
        </w:rPr>
        <w:t>elemen</w:t>
      </w:r>
      <w:r w:rsidR="00235F13" w:rsidRPr="00F26CA1">
        <w:rPr>
          <w:lang w:val="en-GB"/>
        </w:rPr>
        <w:t>t of the predetermined s</w:t>
      </w:r>
      <w:r w:rsidR="00235F13" w:rsidRPr="00F26CA1">
        <w:rPr>
          <w:lang w:val="en-GB"/>
        </w:rPr>
        <w:t>e</w:t>
      </w:r>
      <w:r w:rsidR="00235F13" w:rsidRPr="00F26CA1">
        <w:rPr>
          <w:lang w:val="en-GB"/>
        </w:rPr>
        <w:t>quence</w:t>
      </w:r>
      <w:r w:rsidR="00325EFD" w:rsidRPr="00F26CA1">
        <w:rPr>
          <w:lang w:val="en-GB"/>
        </w:rPr>
        <w:t>,</w:t>
      </w:r>
      <w:r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a </w:t>
      </w:r>
      <w:r w:rsidR="006000AB" w:rsidRPr="00F26CA1">
        <w:rPr>
          <w:i/>
          <w:lang w:val="en-GB"/>
        </w:rPr>
        <w:t>line search</w:t>
      </w:r>
      <w:r w:rsidR="00CD336C" w:rsidRPr="00F26CA1">
        <w:rPr>
          <w:i/>
          <w:lang w:val="en-GB"/>
        </w:rPr>
        <w:t xml:space="preserve"> </w:t>
      </w:r>
      <w:r w:rsidR="00941A64" w:rsidRPr="00F26CA1">
        <w:rPr>
          <w:i/>
          <w:lang w:val="en-GB"/>
        </w:rPr>
        <w:fldChar w:fldCharType="begin"/>
      </w:r>
      <w:r w:rsidR="00CD336C" w:rsidRPr="00F26CA1">
        <w:rPr>
          <w:i/>
          <w:lang w:val="en-GB"/>
        </w:rPr>
        <w:instrText xml:space="preserve"> ADDIN ZOTERO_ITEM {"sort":true,"citationItems":[{"position":1,"uri":["http://zotero.org/users/local/Op1rMxOJ/items/PXE4BAMN"]}]} </w:instrText>
      </w:r>
      <w:r w:rsidR="00941A64" w:rsidRPr="00F26CA1">
        <w:rPr>
          <w:i/>
          <w:lang w:val="en-GB"/>
        </w:rPr>
        <w:fldChar w:fldCharType="separate"/>
      </w:r>
      <w:r w:rsidR="00912914" w:rsidRPr="00912914">
        <w:rPr>
          <w:rFonts w:cs="Times New Roman"/>
        </w:rPr>
        <w:t>[23]</w:t>
      </w:r>
      <w:r w:rsidR="00941A64" w:rsidRPr="00F26CA1">
        <w:rPr>
          <w:i/>
          <w:lang w:val="en-GB"/>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such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f the gradient is positive for given element, it means that the gain function is growing as the value of the given ele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 case</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941A64" w:rsidRPr="00F26CA1">
        <w:rPr>
          <w:lang w:val="en-GB"/>
        </w:rPr>
        <w:fldChar w:fldCharType="begin"/>
      </w:r>
      <w:r w:rsidRPr="00F26CA1">
        <w:rPr>
          <w:lang w:val="en-GB"/>
        </w:rPr>
        <w:instrText xml:space="preserve"> REF alg_gradient_ascending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4</w:t>
      </w:r>
      <w:r w:rsidR="00941A64" w:rsidRPr="00F26CA1">
        <w:rPr>
          <w:lang w:val="en-GB"/>
        </w:rPr>
        <w:fldChar w:fldCharType="end"/>
      </w:r>
      <w:r w:rsidRPr="00F26CA1">
        <w:rPr>
          <w:lang w:val="en-GB"/>
        </w:rPr>
        <w:t xml:space="preserve"> exists</w:t>
      </w:r>
      <w:r w:rsidR="00E5007B" w:rsidRPr="00F26CA1">
        <w:rPr>
          <w:lang w:val="en-GB"/>
        </w:rPr>
        <w:t xml:space="preserve">, called </w:t>
      </w:r>
      <w:r w:rsidR="00E5007B" w:rsidRPr="00F26CA1">
        <w:rPr>
          <w:i/>
          <w:lang w:val="en-GB"/>
        </w:rPr>
        <w:t>stochastic approximation</w:t>
      </w:r>
      <w:r w:rsidR="00E5007B" w:rsidRPr="00F26CA1">
        <w:rPr>
          <w:lang w:val="en-GB"/>
        </w:rPr>
        <w:t xml:space="preserve"> method</w:t>
      </w:r>
      <w:r w:rsidRPr="00F26CA1">
        <w:rPr>
          <w:lang w:val="en-GB"/>
        </w:rPr>
        <w:t xml:space="preserve">, that can be used in case of the noisy </w:t>
      </w:r>
      <w:r w:rsidR="00E5007B" w:rsidRPr="00F26CA1">
        <w:rPr>
          <w:lang w:val="en-GB"/>
        </w:rPr>
        <w:t>gradient</w:t>
      </w:r>
      <w:r w:rsidRPr="00F26CA1">
        <w:rPr>
          <w:lang w:val="en-GB"/>
        </w:rPr>
        <w:t xml:space="preserve"> function</w:t>
      </w:r>
      <w:r w:rsidR="00E5007B" w:rsidRPr="00F26CA1">
        <w:rPr>
          <w:lang w:val="en-GB"/>
        </w:rPr>
        <w:t>.</w:t>
      </w:r>
      <w:r w:rsidRPr="00F26CA1">
        <w:rPr>
          <w:lang w:val="en-GB"/>
        </w:rPr>
        <w:t xml:space="preserve"> </w:t>
      </w:r>
      <w:r w:rsidR="00E5007B" w:rsidRPr="00F26CA1">
        <w:rPr>
          <w:lang w:val="en-GB"/>
        </w:rPr>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t>A</w:t>
      </w:r>
      <w:r w:rsidR="00551EE0" w:rsidRPr="00F26CA1">
        <w:rPr>
          <w:lang w:val="en-GB"/>
        </w:rPr>
        <w:t xml:space="preserve"> simple, bu</w:t>
      </w:r>
      <w:r w:rsidR="00E5007B" w:rsidRPr="00F26CA1">
        <w:rPr>
          <w:lang w:val="en-GB"/>
        </w:rPr>
        <w:t>t</w:t>
      </w:r>
      <w:r w:rsidR="00551EE0" w:rsidRPr="00F26CA1">
        <w:rPr>
          <w:lang w:val="en-GB"/>
        </w:rPr>
        <w:t xml:space="preserve"> yet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941A64"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69" w:name="eq_gradient_estimat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6</w:t>
              </w:r>
            </w:fldSimple>
            <w:r w:rsidRPr="00F26CA1">
              <w:rPr>
                <w:lang w:val="en-GB"/>
              </w:rPr>
              <w:t>)</w:t>
            </w:r>
            <w:bookmarkEnd w:id="69"/>
          </w:p>
        </w:tc>
      </w:tr>
    </w:tbl>
    <w:p w:rsidR="009310FE" w:rsidRPr="00F26CA1" w:rsidRDefault="00C65CFB" w:rsidP="00E5007B">
      <w:pPr>
        <w:rPr>
          <w:lang w:val="en-GB"/>
        </w:rPr>
      </w:pPr>
      <w:r w:rsidRPr="00F26CA1">
        <w:rPr>
          <w:lang w:val="en-GB"/>
        </w:rPr>
        <w:t xml:space="preserve">W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th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inite-difference gradient estimation method can also be used in its one-sided form, when we sample just on the one side of th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one-sided form, the </w:t>
      </w:r>
      <m:oMath>
        <m:r>
          <w:rPr>
            <w:rFonts w:ascii="Cambria Math" w:hAnsi="Cambria Math"/>
            <w:lang w:val="en-GB"/>
          </w:rPr>
          <m:t>i</m:t>
        </m:r>
      </m:oMath>
      <w:r w:rsidR="00421ECA" w:rsidRPr="00F26CA1">
        <w:rPr>
          <w:lang w:val="en-GB"/>
        </w:rPr>
        <w:t>-th row of the gradient estim</w:t>
      </w:r>
      <w:r w:rsidR="00421ECA" w:rsidRPr="00F26CA1">
        <w:rPr>
          <w:lang w:val="en-GB"/>
        </w:rPr>
        <w:t>a</w:t>
      </w:r>
      <w:r w:rsidR="00421ECA" w:rsidRPr="00F26CA1">
        <w:rPr>
          <w:lang w:val="en-GB"/>
        </w:rPr>
        <w:t xml:space="preserve">tion would be  given with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lastRenderedPageBreak/>
        <w:t xml:space="preserve">The following algorithm, called </w:t>
      </w:r>
      <w:r w:rsidRPr="00F26CA1">
        <w:rPr>
          <w:rStyle w:val="Wyrnieniedelikatne"/>
          <w:lang w:val="en-GB"/>
        </w:rPr>
        <w:t>finite-difference stochastic approximation</w:t>
      </w:r>
      <w:r w:rsidRPr="00F26CA1">
        <w:rPr>
          <w:lang w:val="en-GB"/>
        </w:rPr>
        <w:t xml:space="preserve"> differs from </w:t>
      </w:r>
      <w:r w:rsidR="00941A64" w:rsidRPr="00F26CA1">
        <w:rPr>
          <w:lang w:val="en-GB"/>
        </w:rPr>
        <w:fldChar w:fldCharType="begin"/>
      </w:r>
      <w:r w:rsidRPr="00F26CA1">
        <w:rPr>
          <w:lang w:val="en-GB"/>
        </w:rPr>
        <w:instrText xml:space="preserve"> REF alg_gradient_ascending \h </w:instrText>
      </w:r>
      <w:r w:rsidR="00941A64" w:rsidRPr="00F26CA1">
        <w:rPr>
          <w:lang w:val="en-GB"/>
        </w:rPr>
      </w:r>
      <w:r w:rsidR="00941A64" w:rsidRPr="00F26CA1">
        <w:rPr>
          <w:lang w:val="en-GB"/>
        </w:rPr>
        <w:fldChar w:fldCharType="separate"/>
      </w:r>
      <w:r w:rsidR="00561B5D" w:rsidRPr="00F26CA1">
        <w:rPr>
          <w:lang w:val="en-GB"/>
        </w:rPr>
        <w:t>A</w:t>
      </w:r>
      <w:r w:rsidR="00561B5D" w:rsidRPr="00F26CA1">
        <w:rPr>
          <w:lang w:val="en-GB"/>
        </w:rPr>
        <w:t>l</w:t>
      </w:r>
      <w:r w:rsidR="00561B5D" w:rsidRPr="00F26CA1">
        <w:rPr>
          <w:lang w:val="en-GB"/>
        </w:rPr>
        <w:t xml:space="preserve">gorithm </w:t>
      </w:r>
      <w:r w:rsidR="00561B5D" w:rsidRPr="00561B5D">
        <w:rPr>
          <w:noProof/>
          <w:lang w:val="en-GB"/>
        </w:rPr>
        <w:t>4</w:t>
      </w:r>
      <w:r w:rsidR="00941A64"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941A64" w:rsidRPr="00F26CA1">
        <w:rPr>
          <w:lang w:val="en-GB"/>
        </w:rPr>
        <w:fldChar w:fldCharType="separate"/>
      </w:r>
      <w:r w:rsidR="00912914" w:rsidRPr="00912914">
        <w:rPr>
          <w:rFonts w:cs="Times New Roman"/>
        </w:rPr>
        <w:t>[23]</w:t>
      </w:r>
      <w:r w:rsidR="00941A64" w:rsidRPr="00F26CA1">
        <w:rPr>
          <w:lang w:val="en-GB"/>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561B5D" w:rsidRPr="00561B5D">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941A64" w:rsidRPr="00F26CA1">
        <w:rPr>
          <w:lang w:val="en-GB"/>
        </w:rPr>
        <w:fldChar w:fldCharType="begin"/>
      </w:r>
      <w:r w:rsidR="001A6229" w:rsidRPr="00F26CA1">
        <w:rPr>
          <w:lang w:val="en-GB"/>
        </w:rPr>
        <w:instrText xml:space="preserve"> REF eq_gradient_estimation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6</w:t>
      </w:r>
      <w:r w:rsidR="00561B5D" w:rsidRPr="00F26CA1">
        <w:rPr>
          <w:lang w:val="en-GB"/>
        </w:rPr>
        <w:t>)</w:t>
      </w:r>
      <w:r w:rsidR="00941A64" w:rsidRPr="00F26CA1">
        <w:rPr>
          <w:lang w:val="en-GB"/>
        </w:rPr>
        <w:fldChar w:fldCharType="end"/>
      </w:r>
      <w:r w:rsidR="001A6229" w:rsidRPr="00F26CA1">
        <w:rPr>
          <w:lang w:val="en-GB"/>
        </w:rPr>
        <w:t xml:space="preserve"> </w:t>
      </w:r>
      <w:r w:rsidR="00D86D5F" w:rsidRPr="00F26CA1">
        <w:rPr>
          <w:lang w:val="en-GB"/>
        </w:rPr>
        <w:t xml:space="preserve">are called </w:t>
      </w:r>
      <w:r w:rsidR="00D86D5F" w:rsidRPr="00F26CA1">
        <w:rPr>
          <w:rStyle w:val="Wyrnieniedelikatne"/>
          <w:lang w:val="en-GB"/>
        </w:rPr>
        <w:t>gains</w:t>
      </w:r>
      <w:r w:rsidR="00D86D5F" w:rsidRPr="00F26CA1">
        <w:rPr>
          <w:lang w:val="en-GB"/>
        </w:rPr>
        <w:t xml:space="preserve"> of the algorithm.</w:t>
      </w:r>
      <w:r w:rsidR="005571DD" w:rsidRPr="00F26CA1">
        <w:rPr>
          <w:lang w:val="en-GB"/>
        </w:rPr>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941A64"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941A64"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7</w:t>
              </w:r>
            </w:fldSimple>
            <w:r w:rsidRPr="00F26CA1">
              <w:rPr>
                <w:lang w:val="en-GB"/>
              </w:rPr>
              <w:t>)</w:t>
            </w:r>
          </w:p>
        </w:tc>
      </w:tr>
    </w:tbl>
    <w:p w:rsidR="00AF6668" w:rsidRPr="00F26CA1" w:rsidRDefault="00AF6668" w:rsidP="00C231F7">
      <w:pPr>
        <w:rPr>
          <w:lang w:val="en-GB"/>
        </w:rPr>
      </w:pPr>
      <w:r w:rsidRPr="00F26CA1">
        <w:rPr>
          <w:lang w:val="en-GB"/>
        </w:rPr>
        <w:t xml:space="preserve">Where </w:t>
      </w:r>
      <m:oMath>
        <m:r>
          <w:rPr>
            <w:rFonts w:ascii="Cambria Math" w:hAnsi="Cambria Math"/>
            <w:lang w:val="en-GB"/>
          </w:rPr>
          <m:t>a</m:t>
        </m:r>
      </m:oMath>
      <w:r w:rsidRPr="00F26CA1">
        <w:rPr>
          <w:lang w:val="en-GB"/>
        </w:rPr>
        <w:t xml:space="preserve">, </w:t>
      </w:r>
      <m:oMath>
        <m:r>
          <w:rPr>
            <w:rFonts w:ascii="Cambria Math" w:hAnsi="Cambria Math"/>
            <w:lang w:val="en-GB"/>
          </w:rPr>
          <m:t>c</m:t>
        </m:r>
      </m:oMath>
      <w:r w:rsidRPr="00F26CA1">
        <w:rPr>
          <w:lang w:val="en-GB"/>
        </w:rPr>
        <w:t xml:space="preserve">, </w:t>
      </w:r>
      <m:oMath>
        <m:r>
          <w:rPr>
            <w:rFonts w:ascii="Cambria Math" w:hAnsi="Cambria Math"/>
            <w:lang w:val="en-GB"/>
          </w:rPr>
          <m:t>α</m:t>
        </m:r>
      </m:oMath>
      <w:r w:rsidRPr="00F26CA1">
        <w:rPr>
          <w:lang w:val="en-GB"/>
        </w:rPr>
        <w:t xml:space="preserve"> and </w:t>
      </w:r>
      <m:oMath>
        <m:r>
          <w:rPr>
            <w:rFonts w:ascii="Cambria Math" w:hAnsi="Cambria Math"/>
            <w:lang w:val="en-GB"/>
          </w:rPr>
          <m:t>γ</m:t>
        </m:r>
      </m:oMath>
      <w:r w:rsidRPr="00F26CA1">
        <w:rPr>
          <w:lang w:val="en-GB"/>
        </w:rPr>
        <w:t xml:space="preserve"> are strictly positive constant parameters and </w:t>
      </w:r>
      <m:oMath>
        <m:r>
          <w:rPr>
            <w:rFonts w:ascii="Cambria Math" w:hAnsi="Cambria Math"/>
            <w:lang w:val="en-GB"/>
          </w:rPr>
          <m:t>A≥0</m:t>
        </m:r>
      </m:oMath>
      <w:r w:rsidRPr="00F26CA1">
        <w:rPr>
          <w:lang w:val="en-GB"/>
        </w:rPr>
        <w:t xml:space="preserve"> is called a stability parameter and </w:t>
      </w:r>
      <m:oMath>
        <m:r>
          <w:rPr>
            <w:rFonts w:ascii="Cambria Math" w:hAnsi="Cambria Math"/>
            <w:lang w:val="en-GB"/>
          </w:rPr>
          <m:t>k</m:t>
        </m:r>
      </m:oMath>
      <w:r w:rsidRPr="00F26CA1">
        <w:rPr>
          <w:lang w:val="en-GB"/>
        </w:rPr>
        <w:t xml:space="preserve"> is a number of algorithm iteration.</w:t>
      </w:r>
    </w:p>
    <w:p w:rsidR="005571DD" w:rsidRPr="00F26CA1" w:rsidRDefault="005571DD" w:rsidP="00C231F7">
      <w:pPr>
        <w:rPr>
          <w:lang w:val="en-GB"/>
        </w:rPr>
      </w:pPr>
      <w:r w:rsidRPr="00F26CA1">
        <w:rPr>
          <w:lang w:val="en-GB"/>
        </w:rPr>
        <w:t>Under certain conditions and appropriate choice of above parameters, the algorithm will approximately surely converge to local maximum. However, in practice we can often use less rigorous gain setting than the one required by convergence theory</w:t>
      </w:r>
      <w:r w:rsidR="005065CD" w:rsidRPr="00F26CA1">
        <w:rPr>
          <w:lang w:val="en-GB"/>
        </w:rPr>
        <w:t>, which may prove to be more effective</w:t>
      </w:r>
      <w:r w:rsidRPr="00F26CA1">
        <w:rPr>
          <w:lang w:val="en-GB"/>
        </w:rPr>
        <w:t xml:space="preserve">. </w:t>
      </w:r>
      <w:r w:rsidR="005065CD" w:rsidRPr="00F26CA1">
        <w:rPr>
          <w:lang w:val="en-GB"/>
        </w:rPr>
        <w:t xml:space="preserve">In </w:t>
      </w:r>
      <w:r w:rsidR="00941A64" w:rsidRPr="00F26CA1">
        <w:rPr>
          <w:lang w:val="en-GB"/>
        </w:rPr>
        <w:fldChar w:fldCharType="begin"/>
      </w:r>
      <w:r w:rsidR="000A28EC" w:rsidRPr="00F26CA1">
        <w:rPr>
          <w:lang w:val="en-GB"/>
        </w:rPr>
        <w:instrText xml:space="preserve"> ADDIN ZOTERO_ITEM {"sort":true,"citationItems":[{"position":2,"uri":["http://zotero.org/users/local/Op1rMxOJ/items/PXE4BAMN"]}]} </w:instrText>
      </w:r>
      <w:r w:rsidR="00941A64" w:rsidRPr="00F26CA1">
        <w:rPr>
          <w:lang w:val="en-GB"/>
        </w:rPr>
        <w:fldChar w:fldCharType="separate"/>
      </w:r>
      <w:r w:rsidR="00912914" w:rsidRPr="00912914">
        <w:rPr>
          <w:rFonts w:cs="Times New Roman"/>
        </w:rPr>
        <w:t>[23]</w:t>
      </w:r>
      <w:r w:rsidR="00941A64" w:rsidRPr="00F26CA1">
        <w:rPr>
          <w:lang w:val="en-GB"/>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0" w:name="alg_FDSA_semiautomatic_params_setting"/>
      <w:r w:rsidRPr="00F26CA1">
        <w:rPr>
          <w:lang w:val="en-GB"/>
        </w:rPr>
        <w:t xml:space="preserve">Algorithm </w:t>
      </w:r>
      <w:fldSimple w:instr=" SEQ algorithm \* MERGEFORMAT ">
        <w:r w:rsidR="00561B5D" w:rsidRPr="00561B5D">
          <w:rPr>
            <w:noProof/>
            <w:lang w:val="en-GB"/>
          </w:rPr>
          <w:t>6</w:t>
        </w:r>
      </w:fldSimple>
      <w:bookmarkEnd w:id="70"/>
      <w:r w:rsidRPr="00F26CA1">
        <w:rPr>
          <w:lang w:val="en-GB"/>
        </w:rPr>
        <w:t>: Semiautomatic gain parameters setting method</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lastRenderedPageBreak/>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Hill climbing algorithm</w:t>
      </w:r>
      <w:r w:rsidR="00C40014" w:rsidRPr="00F26CA1">
        <w:rPr>
          <w:lang w:val="en-GB"/>
        </w:rPr>
        <w:t xml:space="preserve"> (section </w:t>
      </w:r>
      <w:r w:rsidR="00941A64" w:rsidRPr="00F26CA1">
        <w:rPr>
          <w:lang w:val="en-GB"/>
        </w:rPr>
        <w:fldChar w:fldCharType="begin"/>
      </w:r>
      <w:r w:rsidR="00C40014" w:rsidRPr="00F26CA1">
        <w:rPr>
          <w:lang w:val="en-GB"/>
        </w:rPr>
        <w:instrText xml:space="preserve"> REF _Ref282204204 \r \h </w:instrText>
      </w:r>
      <w:r w:rsidR="00941A64" w:rsidRPr="00F26CA1">
        <w:rPr>
          <w:lang w:val="en-GB"/>
        </w:rPr>
      </w:r>
      <w:r w:rsidR="00941A64" w:rsidRPr="00F26CA1">
        <w:rPr>
          <w:lang w:val="en-GB"/>
        </w:rPr>
        <w:fldChar w:fldCharType="separate"/>
      </w:r>
      <w:r w:rsidR="00561B5D">
        <w:rPr>
          <w:lang w:val="en-GB"/>
        </w:rPr>
        <w:t>2.2.4</w:t>
      </w:r>
      <w:r w:rsidR="00941A64"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w:t>
      </w:r>
      <w:r w:rsidRPr="00F26CA1">
        <w:rPr>
          <w:lang w:val="en-GB"/>
        </w:rPr>
        <w:t>d</w:t>
      </w:r>
      <w:r w:rsidRPr="00F26CA1">
        <w:rPr>
          <w:lang w:val="en-GB"/>
        </w:rPr>
        <w:t xml:space="preserve">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C40014" w:rsidRPr="00F26CA1">
        <w:rPr>
          <w:lang w:val="en-GB"/>
        </w:rPr>
        <w:t>F</w:t>
      </w:r>
      <w:r w:rsidR="004B181E" w:rsidRPr="00F26CA1">
        <w:rPr>
          <w:lang w:val="en-GB"/>
        </w:rPr>
        <w:t xml:space="preserve">inite-difference stochastic approximation method also reduces the step size at each iteration, allowing the search to focus on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1" w:name="_Toc283076906"/>
      <w:bookmarkStart w:id="72" w:name="_Toc283494215"/>
      <w:r w:rsidRPr="00F26CA1">
        <w:rPr>
          <w:lang w:val="en-GB"/>
        </w:rPr>
        <w:t>Simulated annealing</w:t>
      </w:r>
      <w:bookmarkEnd w:id="71"/>
      <w:bookmarkEnd w:id="72"/>
    </w:p>
    <w:p w:rsidR="0018732D" w:rsidRPr="00F26CA1" w:rsidRDefault="00705058" w:rsidP="0018732D">
      <w:pPr>
        <w:rPr>
          <w:lang w:val="en-GB"/>
        </w:rPr>
      </w:pPr>
      <w:r w:rsidRPr="00F26CA1">
        <w:rPr>
          <w:lang w:val="en-GB"/>
        </w:rPr>
        <w:t>In this subsection, th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Essentially, annealing algorithms are reducing the magnitude of random perturbations used in a search process in a controlled manner. This helps them to avoid converging to a l</w:t>
      </w:r>
      <w:r w:rsidR="0018732D" w:rsidRPr="00F26CA1">
        <w:rPr>
          <w:lang w:val="en-GB"/>
        </w:rPr>
        <w:t>o</w:t>
      </w:r>
      <w:r w:rsidR="0018732D" w:rsidRPr="00F26CA1">
        <w:rPr>
          <w:lang w:val="en-GB"/>
        </w:rPr>
        <w:t>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w:t>
      </w:r>
      <w:r w:rsidR="001324B2" w:rsidRPr="00F26CA1">
        <w:rPr>
          <w:lang w:val="en-GB"/>
        </w:rPr>
        <w:lastRenderedPageBreak/>
        <w:t>Similarly, in the annealing principle 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uri":["http://zotero.org/users/local/Op1rMxOJ/items/A2ITDXW8"]}]} </w:instrText>
      </w:r>
      <w:r w:rsidR="00941A64" w:rsidRPr="00F26CA1">
        <w:rPr>
          <w:lang w:val="en-GB"/>
        </w:rPr>
        <w:fldChar w:fldCharType="separate"/>
      </w:r>
      <w:r w:rsidR="002C7B75" w:rsidRPr="002C7B75">
        <w:rPr>
          <w:rFonts w:cs="Times New Roman"/>
        </w:rPr>
        <w:t>[24]</w:t>
      </w:r>
      <w:r w:rsidR="00941A64" w:rsidRPr="00F26CA1">
        <w:rPr>
          <w:lang w:val="en-GB"/>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a result of a random perturbation it is possible for a system to move to th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Other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w:t>
      </w:r>
      <w:r w:rsidR="00AF3FB8" w:rsidRPr="00F26CA1">
        <w:rPr>
          <w:lang w:val="en-GB"/>
        </w:rPr>
        <w:t>l</w:t>
      </w:r>
      <w:r w:rsidR="00AF3FB8" w:rsidRPr="00F26CA1">
        <w:rPr>
          <w:lang w:val="en-GB"/>
        </w:rPr>
        <w:t>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941A64"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3" w:name="eq_metropolis_criterion"/>
            <w:r w:rsidRPr="00F26CA1">
              <w:rPr>
                <w:lang w:val="en-GB"/>
              </w:rPr>
              <w:t>(</w:t>
            </w:r>
            <w:fldSimple w:instr=" STYLEREF  &quot;Nagłówek 1&quot; \n  \* MERGEFORMAT ">
              <w:r w:rsidR="00561B5D" w:rsidRPr="00561B5D">
                <w:rPr>
                  <w:noProof/>
                  <w:lang w:val="en-GB"/>
                </w:rPr>
                <w:t>2</w:t>
              </w:r>
            </w:fldSimple>
            <w:r w:rsidRPr="00F26CA1">
              <w:rPr>
                <w:lang w:val="en-GB"/>
              </w:rPr>
              <w:t>.</w:t>
            </w:r>
            <w:fldSimple w:instr=" SEQ equations \* MERGEFORMAT  \* MERGEFORMAT ">
              <w:r w:rsidR="00561B5D" w:rsidRPr="00561B5D">
                <w:rPr>
                  <w:noProof/>
                  <w:lang w:val="en-GB"/>
                </w:rPr>
                <w:t>18</w:t>
              </w:r>
            </w:fldSimple>
            <w:r w:rsidRPr="00F26CA1">
              <w:rPr>
                <w:lang w:val="en-GB"/>
              </w:rPr>
              <w:t>)</w:t>
            </w:r>
            <w:bookmarkEnd w:id="73"/>
          </w:p>
        </w:tc>
      </w:tr>
    </w:tbl>
    <w:p w:rsidR="00AF3FB8" w:rsidRPr="00F26CA1" w:rsidRDefault="00AE2319" w:rsidP="00517AFF">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current system’s temperature</w:t>
      </w:r>
      <w:r w:rsidRPr="00F26CA1">
        <w:rPr>
          <w:lang w:val="en-GB"/>
        </w:rPr>
        <w:t>.</w:t>
      </w:r>
    </w:p>
    <w:p w:rsidR="00D065CF" w:rsidRPr="00F26CA1" w:rsidRDefault="00EC7A4B" w:rsidP="00517AFF">
      <w:pPr>
        <w:rPr>
          <w:lang w:val="en-GB"/>
        </w:rPr>
      </w:pPr>
      <w:r w:rsidRPr="00F26CA1">
        <w:rPr>
          <w:lang w:val="en-GB"/>
        </w:rPr>
        <w:t xml:space="preserve">Therefore, in 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rather than minimization</w:t>
      </w:r>
      <w:r w:rsidR="00D065CF" w:rsidRPr="00F26CA1">
        <w:rPr>
          <w:lang w:val="en-GB"/>
        </w:rPr>
        <w:t xml:space="preserve"> problem</w:t>
      </w:r>
      <w:r w:rsidRPr="00F26CA1">
        <w:rPr>
          <w:lang w:val="en-GB"/>
        </w:rPr>
        <w:t xml:space="preserve"> (to keep consistency with other algorithms described in this chap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4" w:name="alg_sim_annealing"/>
      <w:r w:rsidRPr="00F26CA1">
        <w:rPr>
          <w:lang w:val="en-GB"/>
        </w:rPr>
        <w:t xml:space="preserve">Algorithm </w:t>
      </w:r>
      <w:fldSimple w:instr=" SEQ algorithm \* MERGEFORMAT ">
        <w:r w:rsidR="00561B5D" w:rsidRPr="00561B5D">
          <w:rPr>
            <w:noProof/>
            <w:lang w:val="en-GB"/>
          </w:rPr>
          <w:t>7</w:t>
        </w:r>
      </w:fldSimple>
      <w:bookmarkEnd w:id="74"/>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00A460FC" w:rsidRPr="00F26CA1">
        <w:rPr>
          <w:rStyle w:val="HTML-kod"/>
          <w:lang w:val="en-GB"/>
        </w:rPr>
        <w:t xml:space="preserve"> random variable </w:t>
      </w:r>
      <m:oMath>
        <m:r>
          <w:rPr>
            <w:rStyle w:val="HTML-kod"/>
            <w:rFonts w:ascii="Cambria Math" w:hAnsi="Cambria Math"/>
            <w:lang w:val="en-GB"/>
          </w:rPr>
          <m:t>U</m:t>
        </m:r>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lastRenderedPageBreak/>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C21398" w:rsidRPr="00F26CA1">
        <w:rPr>
          <w:lang w:val="en-GB"/>
        </w:rPr>
        <w:t xml:space="preserve"> notic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budget allocated for each tem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When using simulated annealing algorithm it is important to choose the appropriate coo</w:t>
      </w:r>
      <w:r w:rsidRPr="00F26CA1">
        <w:rPr>
          <w:lang w:val="en-GB"/>
        </w:rPr>
        <w:t>l</w:t>
      </w:r>
      <w:r w:rsidRPr="00F26CA1">
        <w:rPr>
          <w:lang w:val="en-GB"/>
        </w:rPr>
        <w:t>ing schedule, i.e. the sequence of values of the temperature.</w:t>
      </w:r>
      <w:r w:rsidR="00874EAD" w:rsidRPr="00F26CA1">
        <w:rPr>
          <w:lang w:val="en-GB"/>
        </w:rPr>
        <w:t xml:space="preserve"> There are many possibilities, like decreasing 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1]</m:t>
        </m:r>
      </m:oMath>
      <w:r w:rsidR="008A05BA" w:rsidRPr="00F26CA1">
        <w:rPr>
          <w:lang w:val="en-GB"/>
        </w:rPr>
        <w:t>, or on per-iteration b</w:t>
      </w:r>
      <w:r w:rsidR="008A05BA" w:rsidRPr="00F26CA1">
        <w:rPr>
          <w:lang w:val="en-GB"/>
        </w:rPr>
        <w:t>a</w:t>
      </w:r>
      <w:r w:rsidR="008A05BA" w:rsidRPr="00F26CA1">
        <w:rPr>
          <w:lang w:val="en-GB"/>
        </w:rPr>
        <w:t xml:space="preserve">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75"/>
      <w:r w:rsidR="009B3F8D">
        <w:rPr>
          <w:lang w:val="en-GB"/>
        </w:rPr>
        <w:t>effectiveness</w:t>
      </w:r>
      <w:r w:rsidRPr="00F26CA1">
        <w:rPr>
          <w:lang w:val="en-GB"/>
        </w:rPr>
        <w:t xml:space="preserve"> </w:t>
      </w:r>
      <w:commentRangeEnd w:id="75"/>
      <w:r w:rsidR="009B3F8D">
        <w:rPr>
          <w:rStyle w:val="Odwoaniedokomentarza"/>
          <w:rFonts w:eastAsiaTheme="minorHAnsi"/>
        </w:rPr>
        <w:commentReference w:id="75"/>
      </w:r>
      <w:r w:rsidRPr="00F26CA1">
        <w:rPr>
          <w:lang w:val="en-GB"/>
        </w:rPr>
        <w:t xml:space="preserve">of the algorithm is the distribution using which th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ocalized random search (</w:t>
      </w:r>
      <w:r w:rsidR="00941A64" w:rsidRPr="00F26CA1">
        <w:rPr>
          <w:lang w:val="en-GB"/>
        </w:rPr>
        <w:fldChar w:fldCharType="begin"/>
      </w:r>
      <w:r w:rsidR="0063595E" w:rsidRPr="00F26CA1">
        <w:rPr>
          <w:lang w:val="en-GB"/>
        </w:rPr>
        <w:instrText xml:space="preserve"> REF alg_localized_rand_search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1</w:t>
      </w:r>
      <w:r w:rsidR="00941A64" w:rsidRPr="00F26CA1">
        <w:rPr>
          <w:lang w:val="en-GB"/>
        </w:rPr>
        <w:fldChar w:fldCharType="end"/>
      </w:r>
      <w:r w:rsidR="0063595E" w:rsidRPr="00F26CA1">
        <w:rPr>
          <w:lang w:val="en-GB"/>
        </w:rPr>
        <w:t>) – the mean should be zero and the magnitude of 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 case</w:t>
      </w:r>
    </w:p>
    <w:p w:rsidR="00F642BF" w:rsidRPr="00F26CA1" w:rsidRDefault="00B2638A" w:rsidP="005F7E1C">
      <w:pPr>
        <w:rPr>
          <w:lang w:val="en-GB"/>
        </w:rPr>
      </w:pPr>
      <w:r w:rsidRPr="00F26CA1">
        <w:rPr>
          <w:lang w:val="en-GB"/>
        </w:rPr>
        <w:t xml:space="preserve">When the gain function contains a r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subsection </w:t>
      </w:r>
      <w:r w:rsidR="00941A64" w:rsidRPr="00F26CA1">
        <w:rPr>
          <w:lang w:val="en-GB"/>
        </w:rPr>
        <w:fldChar w:fldCharType="begin"/>
      </w:r>
      <w:r w:rsidRPr="00F26CA1">
        <w:rPr>
          <w:lang w:val="en-GB"/>
        </w:rPr>
        <w:instrText xml:space="preserve"> REF _Ref282113474 \r \h </w:instrText>
      </w:r>
      <w:r w:rsidR="00941A64" w:rsidRPr="00F26CA1">
        <w:rPr>
          <w:lang w:val="en-GB"/>
        </w:rPr>
      </w:r>
      <w:r w:rsidR="00941A64" w:rsidRPr="00F26CA1">
        <w:rPr>
          <w:lang w:val="en-GB"/>
        </w:rPr>
        <w:fldChar w:fldCharType="separate"/>
      </w:r>
      <w:r w:rsidR="00561B5D">
        <w:rPr>
          <w:lang w:val="en-GB"/>
        </w:rPr>
        <w:t>2.2.3</w:t>
      </w:r>
      <w:r w:rsidR="00941A64" w:rsidRPr="00F26CA1">
        <w:rPr>
          <w:lang w:val="en-GB"/>
        </w:rPr>
        <w:fldChar w:fldCharType="end"/>
      </w:r>
      <w:r w:rsidRPr="00F26CA1">
        <w:rPr>
          <w:lang w:val="en-GB"/>
        </w:rPr>
        <w:t xml:space="preserve"> for the case of a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the </w:t>
      </w:r>
      <w:r w:rsidR="00941A64" w:rsidRPr="00F26CA1">
        <w:rPr>
          <w:lang w:val="en-GB"/>
        </w:rPr>
        <w:fldChar w:fldCharType="begin"/>
      </w:r>
      <w:r w:rsidRPr="00F26CA1">
        <w:rPr>
          <w:lang w:val="en-GB"/>
        </w:rPr>
        <w:instrText xml:space="preserve"> REF alg_sim_annealing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7</w:t>
      </w:r>
      <w:r w:rsidR="00941A64" w:rsidRPr="00F26CA1">
        <w:rPr>
          <w:lang w:val="en-GB"/>
        </w:rPr>
        <w:fldChar w:fldCharType="end"/>
      </w:r>
      <w:r w:rsidRPr="00F26CA1">
        <w:rPr>
          <w:lang w:val="en-GB"/>
        </w:rPr>
        <w:t xml:space="preserve"> </w:t>
      </w:r>
      <w:r w:rsidR="005E510A" w:rsidRPr="00F26CA1">
        <w:rPr>
          <w:lang w:val="en-GB"/>
        </w:rPr>
        <w:t>a little more than just repla</w:t>
      </w:r>
      <w:r w:rsidR="005E510A" w:rsidRPr="00F26CA1">
        <w:rPr>
          <w:lang w:val="en-GB"/>
        </w:rPr>
        <w:t>c</w:t>
      </w:r>
      <w:r w:rsidR="005E510A" w:rsidRPr="00F26CA1">
        <w:rPr>
          <w:lang w:val="en-GB"/>
        </w:rPr>
        <w:t xml:space="preserve">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561B5D" w:rsidRPr="00561B5D">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th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a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lastRenderedPageBreak/>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uniform on </w:t>
      </w:r>
      <m:oMath>
        <m:d>
          <m:dPr>
            <m:begChr m:val="["/>
            <m:endChr m:val="]"/>
            <m:ctrlPr>
              <w:rPr>
                <w:rStyle w:val="HTML-kod"/>
                <w:rFonts w:ascii="Cambria Math" w:hAnsi="Cambria Math"/>
                <w:i/>
                <w:lang w:val="en-GB"/>
              </w:rPr>
            </m:ctrlPr>
          </m:dPr>
          <m:e>
            <m:r>
              <w:rPr>
                <w:rStyle w:val="HTML-kod"/>
                <w:rFonts w:ascii="Cambria Math" w:hAnsi="Cambria Math"/>
                <w:lang w:val="en-GB"/>
              </w:rPr>
              <m:t>0;1</m:t>
            </m:r>
          </m:e>
        </m:d>
      </m:oMath>
      <w:r w:rsidRPr="00F26CA1">
        <w:rPr>
          <w:rStyle w:val="HTML-kod"/>
          <w:lang w:val="en-GB"/>
        </w:rPr>
        <w:t xml:space="preserve"> random variable </w:t>
      </w:r>
      <m:oMath>
        <m:r>
          <w:rPr>
            <w:rStyle w:val="HTML-kod"/>
            <w:rFonts w:ascii="Cambria Math" w:hAnsi="Cambria Math"/>
            <w:lang w:val="en-GB"/>
          </w:rPr>
          <m:t>U</m:t>
        </m:r>
      </m:oMath>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in this case can be either positive or negative. </w:t>
      </w:r>
      <w:r w:rsidR="00084DEA" w:rsidRPr="00F26CA1">
        <w:rPr>
          <w:lang w:val="en-GB"/>
        </w:rPr>
        <w:t>When it is negative, then only new s</w:t>
      </w:r>
      <w:r w:rsidR="00084DEA" w:rsidRPr="00F26CA1">
        <w:rPr>
          <w:lang w:val="en-GB"/>
        </w:rPr>
        <w:t>o</w:t>
      </w:r>
      <w:r w:rsidR="00084DEA" w:rsidRPr="00F26CA1">
        <w:rPr>
          <w:lang w:val="en-GB"/>
        </w:rPr>
        <w:t xml:space="preserve">lutions that are having 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a new best known solution. Otherwise, if </w:t>
      </w:r>
      <m:oMath>
        <m:r>
          <w:rPr>
            <w:rFonts w:ascii="Cambria Math" w:hAnsi="Cambria Math"/>
            <w:lang w:val="en-GB"/>
          </w:rPr>
          <m:t>δ≥0</m:t>
        </m:r>
      </m:oMath>
      <w:r w:rsidR="00084DEA" w:rsidRPr="00F26CA1">
        <w:rPr>
          <w:lang w:val="en-GB"/>
        </w:rPr>
        <w:t>, the worse sol</w:t>
      </w:r>
      <w:r w:rsidR="00084DEA" w:rsidRPr="00F26CA1">
        <w:rPr>
          <w:lang w:val="en-GB"/>
        </w:rPr>
        <w:t>u</w:t>
      </w:r>
      <w:r w:rsidR="00084DEA" w:rsidRPr="00F26CA1">
        <w:rPr>
          <w:lang w:val="en-GB"/>
        </w:rPr>
        <w:t xml:space="preserve">tion will be chosen with less probability. The </w:t>
      </w:r>
      <m:oMath>
        <m:r>
          <w:rPr>
            <w:rFonts w:ascii="Cambria Math" w:hAnsi="Cambria Math"/>
            <w:lang w:val="en-GB"/>
          </w:rPr>
          <m:t>τ&lt;0</m:t>
        </m:r>
      </m:oMath>
      <w:r w:rsidR="00084DEA" w:rsidRPr="00F26CA1">
        <w:rPr>
          <w:lang w:val="en-GB"/>
        </w:rPr>
        <w:t xml:space="preserve"> may be useful in case of gain functions in which we suspect the number of local maximums is low – we are less willing to give up our currently best known solution, unless the gain is big enough. </w:t>
      </w:r>
    </w:p>
    <w:p w:rsidR="00E454E2" w:rsidRPr="00F26CA1" w:rsidRDefault="00084DEA" w:rsidP="00E454E2">
      <w:pPr>
        <w:rPr>
          <w:lang w:val="en-GB"/>
        </w:rPr>
      </w:pPr>
      <w:r w:rsidRPr="00F26CA1">
        <w:rPr>
          <w:lang w:val="en-GB"/>
        </w:rPr>
        <w:t xml:space="preserve">On the other hand, th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76" w:name="_Toc283076908"/>
      <w:bookmarkStart w:id="77" w:name="_Toc283494217"/>
      <w:r w:rsidRPr="00F26CA1">
        <w:rPr>
          <w:lang w:val="en-GB"/>
        </w:rPr>
        <w:t>Quake II</w:t>
      </w:r>
      <w:bookmarkEnd w:id="76"/>
      <w:bookmarkEnd w:id="77"/>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941A64" w:rsidRPr="00F26CA1">
        <w:rPr>
          <w:lang w:val="en-GB"/>
        </w:rPr>
        <w:fldChar w:fldCharType="begin"/>
      </w:r>
      <w:r w:rsidR="000A28EC" w:rsidRPr="00F26CA1">
        <w:rPr>
          <w:lang w:val="en-GB"/>
        </w:rPr>
        <w:instrText xml:space="preserve"> ADDIN ZOTERO_ITEM {"sort":true,"citationItems":[{"uri":["http://zotero.org/users/local/Op1rMxOJ/items/IEP3VSDW"]}]} </w:instrText>
      </w:r>
      <w:r w:rsidR="00941A64" w:rsidRPr="00F26CA1">
        <w:rPr>
          <w:lang w:val="en-GB"/>
        </w:rPr>
        <w:fldChar w:fldCharType="separate"/>
      </w:r>
      <w:r w:rsidR="002C7B75" w:rsidRPr="002C7B75">
        <w:rPr>
          <w:rFonts w:cs="Times New Roman"/>
        </w:rPr>
        <w:t>[25]</w:t>
      </w:r>
      <w:r w:rsidR="00941A64" w:rsidRPr="00F26CA1">
        <w:rPr>
          <w:lang w:val="en-GB"/>
        </w:rPr>
        <w:fldChar w:fldCharType="end"/>
      </w:r>
      <w:r w:rsidR="006C2381" w:rsidRPr="00F26CA1">
        <w:rPr>
          <w:lang w:val="en-GB"/>
        </w:rPr>
        <w:t>.</w:t>
      </w:r>
      <w:r w:rsidR="008A2845" w:rsidRPr="00F26CA1">
        <w:rPr>
          <w:lang w:val="en-GB"/>
        </w:rPr>
        <w:t xml:space="preserve"> Four years after the first game version release,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941A64" w:rsidRPr="00F26CA1">
        <w:rPr>
          <w:lang w:val="en-GB"/>
        </w:rPr>
        <w:fldChar w:fldCharType="begin"/>
      </w:r>
      <w:r w:rsidR="000A28EC" w:rsidRPr="00F26CA1">
        <w:rPr>
          <w:lang w:val="en-GB"/>
        </w:rPr>
        <w:instrText xml:space="preserve"> ADDIN ZOTERO_ITEM {"sort":true,"citationItems":[{"uri":["http://zotero.org/users/local/Op1rMxOJ/items/KAHTWKWX"]}]} </w:instrText>
      </w:r>
      <w:r w:rsidR="00941A64" w:rsidRPr="00F26CA1">
        <w:rPr>
          <w:lang w:val="en-GB"/>
        </w:rPr>
        <w:fldChar w:fldCharType="separate"/>
      </w:r>
      <w:r w:rsidR="002C7B75" w:rsidRPr="002C7B75">
        <w:rPr>
          <w:rFonts w:cs="Times New Roman"/>
        </w:rPr>
        <w:t>[26]</w:t>
      </w:r>
      <w:r w:rsidR="00941A64" w:rsidRPr="00F26CA1">
        <w:rPr>
          <w:lang w:val="en-GB"/>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 xml:space="preserve">a full spectrum of reactive, tactical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w:t>
      </w:r>
      <w:r w:rsidR="00496B32" w:rsidRPr="00F26CA1">
        <w:rPr>
          <w:lang w:val="en-GB"/>
        </w:rPr>
        <w:lastRenderedPageBreak/>
        <w:t xml:space="preserve">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941A64"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941A64" w:rsidRPr="00F26CA1">
        <w:rPr>
          <w:lang w:val="en-GB"/>
        </w:rPr>
        <w:fldChar w:fldCharType="separate"/>
      </w:r>
      <w:r w:rsidR="00912914" w:rsidRPr="00912914">
        <w:rPr>
          <w:rFonts w:cs="Times New Roman"/>
        </w:rPr>
        <w:t>[9]</w:t>
      </w:r>
      <w:r w:rsidR="00941A64" w:rsidRPr="00F26CA1">
        <w:rPr>
          <w:lang w:val="en-GB"/>
        </w:rPr>
        <w:fldChar w:fldCharType="end"/>
      </w:r>
      <w:r w:rsidR="00496B32" w:rsidRPr="00F26CA1">
        <w:rPr>
          <w:lang w:val="en-GB"/>
        </w:rPr>
        <w:t>.</w:t>
      </w:r>
      <w:r w:rsidRPr="00F26CA1">
        <w:rPr>
          <w:lang w:val="en-GB"/>
        </w:rPr>
        <w:t xml:space="preserve"> </w:t>
      </w:r>
      <w:r w:rsidR="00496B32" w:rsidRPr="00F26CA1">
        <w:rPr>
          <w:lang w:val="en-GB"/>
        </w:rPr>
        <w:t>Furthermore, we can directly ob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B00D5C" w:rsidRPr="00F26CA1">
        <w:rPr>
          <w:lang w:val="en-GB"/>
        </w:rPr>
        <w:t>section</w:t>
      </w:r>
      <w:r w:rsidR="008E5041" w:rsidRPr="00F26CA1">
        <w:rPr>
          <w:lang w:val="en-GB"/>
        </w:rPr>
        <w:t xml:space="preserve"> </w:t>
      </w:r>
      <w:r w:rsidR="00941A64" w:rsidRPr="00F26CA1">
        <w:rPr>
          <w:lang w:val="en-GB"/>
        </w:rPr>
        <w:fldChar w:fldCharType="begin"/>
      </w:r>
      <w:r w:rsidR="008E5041" w:rsidRPr="00F26CA1">
        <w:rPr>
          <w:lang w:val="en-GB"/>
        </w:rPr>
        <w:instrText xml:space="preserve"> REF _Ref283075845 \r \h </w:instrText>
      </w:r>
      <w:r w:rsidR="00941A64" w:rsidRPr="00F26CA1">
        <w:rPr>
          <w:lang w:val="en-GB"/>
        </w:rPr>
      </w:r>
      <w:r w:rsidR="00941A64" w:rsidRPr="00F26CA1">
        <w:rPr>
          <w:lang w:val="en-GB"/>
        </w:rPr>
        <w:fldChar w:fldCharType="separate"/>
      </w:r>
      <w:r w:rsidR="00561B5D">
        <w:rPr>
          <w:lang w:val="en-GB"/>
        </w:rPr>
        <w:t>1.4</w:t>
      </w:r>
      <w:r w:rsidR="00941A64"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78" w:name="_Toc283076909"/>
      <w:bookmarkStart w:id="79" w:name="_Toc283494218"/>
      <w:r w:rsidRPr="00F26CA1">
        <w:rPr>
          <w:lang w:val="en-GB"/>
        </w:rPr>
        <w:t>Quake II deathmatch</w:t>
      </w:r>
      <w:bookmarkEnd w:id="78"/>
      <w:bookmarkEnd w:id="79"/>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 wins.</w:t>
      </w:r>
      <w:r w:rsidR="00503DD9" w:rsidRPr="00F26CA1">
        <w:rPr>
          <w:lang w:val="en-GB"/>
        </w:rPr>
        <w:t xml:space="preserve"> To d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a gam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941A64" w:rsidRPr="00F26CA1">
        <w:rPr>
          <w:lang w:val="en-GB"/>
        </w:rPr>
        <w:fldChar w:fldCharType="begin"/>
      </w:r>
      <w:r w:rsidR="00F5362E" w:rsidRPr="00F26CA1">
        <w:rPr>
          <w:lang w:val="en-GB"/>
        </w:rPr>
        <w:instrText xml:space="preserve"> REF _Ref282950309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7</w:t>
      </w:r>
      <w:r w:rsidR="00941A64"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the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with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bo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a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t>
      </w:r>
      <w:commentRangeStart w:id="80"/>
      <w:r w:rsidR="00503DD9" w:rsidRPr="00F26CA1">
        <w:rPr>
          <w:lang w:val="en-GB"/>
        </w:rPr>
        <w:t>weapons</w:t>
      </w:r>
      <w:commentRangeEnd w:id="80"/>
      <w:r w:rsidR="00503DD9" w:rsidRPr="00F26CA1">
        <w:rPr>
          <w:rStyle w:val="Odwoaniedokomentarza"/>
          <w:rFonts w:eastAsiaTheme="minorHAnsi"/>
          <w:lang w:val="en-GB"/>
        </w:rPr>
        <w:commentReference w:id="80"/>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different for each item</w:t>
      </w:r>
      <w:r w:rsidR="004624D6" w:rsidRPr="00F26CA1">
        <w:rPr>
          <w:lang w:val="en-GB"/>
        </w:rPr>
        <w:t xml:space="preserve"> threshold </w:t>
      </w:r>
      <w:r w:rsidR="0047322B" w:rsidRPr="00F26CA1">
        <w:rPr>
          <w:lang w:val="en-GB"/>
        </w:rPr>
        <w:t xml:space="preserve">of </w:t>
      </w:r>
      <w:r w:rsidR="004624D6" w:rsidRPr="00F26CA1">
        <w:rPr>
          <w:lang w:val="en-GB"/>
        </w:rPr>
        <w:t>tim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2"/>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lastRenderedPageBreak/>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8"/>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9"/>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0"/>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1" w:name="_Ref282950309"/>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7</w:t>
      </w:r>
      <w:r w:rsidR="00941A64" w:rsidRPr="00F26CA1">
        <w:rPr>
          <w:lang w:val="en-GB"/>
        </w:rPr>
        <w:fldChar w:fldCharType="end"/>
      </w:r>
      <w:bookmarkEnd w:id="81"/>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2" w:name="_Ref280636500"/>
      <w:bookmarkStart w:id="83" w:name="_Toc283076910"/>
      <w:bookmarkStart w:id="84" w:name="_Toc283494219"/>
      <w:r w:rsidRPr="00F26CA1">
        <w:rPr>
          <w:lang w:val="en-GB"/>
        </w:rPr>
        <w:t>Quake II client-server communication</w:t>
      </w:r>
      <w:bookmarkEnd w:id="82"/>
      <w:bookmarkEnd w:id="83"/>
      <w:bookmarkEnd w:id="84"/>
    </w:p>
    <w:p w:rsidR="004624D6" w:rsidRPr="00F26CA1" w:rsidRDefault="00F91B06" w:rsidP="004624D6">
      <w:pPr>
        <w:rPr>
          <w:lang w:val="en-GB"/>
        </w:rPr>
      </w:pPr>
      <w:r w:rsidRPr="00F26CA1">
        <w:rPr>
          <w:lang w:val="en-GB"/>
        </w:rPr>
        <w:t xml:space="preserve">The game uses 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the game participants, executes them in its internal game environment representation and sends a world state update to each of the clients.</w:t>
      </w:r>
      <w:r w:rsidR="00C50653" w:rsidRPr="00F26CA1">
        <w:rPr>
          <w:lang w:val="en-GB"/>
        </w:rPr>
        <w:t xml:space="preserve"> Each of the clients updates its current game state, displays it to the player and reads a player input from keyboard and mouse, which is interpreted and forwarded to game server as player’s a</w:t>
      </w:r>
      <w:r w:rsidR="00C50653" w:rsidRPr="00F26CA1">
        <w:rPr>
          <w:lang w:val="en-GB"/>
        </w:rPr>
        <w:t>c</w:t>
      </w:r>
      <w:r w:rsidR="00C50653" w:rsidRPr="00F26CA1">
        <w:rPr>
          <w:lang w:val="en-GB"/>
        </w:rPr>
        <w:t>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5" w:name="_Ref280556580"/>
      <w:bookmarkStart w:id="86" w:name="_Ref280636413"/>
      <w:bookmarkStart w:id="87" w:name="_Toc283076911"/>
      <w:bookmarkStart w:id="88" w:name="_Toc283494220"/>
      <w:r w:rsidRPr="00F26CA1">
        <w:rPr>
          <w:lang w:val="en-GB"/>
        </w:rPr>
        <w:t>QASE API</w:t>
      </w:r>
      <w:bookmarkEnd w:id="85"/>
      <w:bookmarkEnd w:id="86"/>
      <w:bookmarkEnd w:id="87"/>
      <w:bookmarkEnd w:id="88"/>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941A64" w:rsidRPr="00F26CA1">
        <w:rPr>
          <w:lang w:val="en-GB"/>
        </w:rPr>
        <w:fldChar w:fldCharType="begin"/>
      </w:r>
      <w:r w:rsidR="000A28EC" w:rsidRPr="00F26CA1">
        <w:rPr>
          <w:lang w:val="en-GB"/>
        </w:rPr>
        <w:instrText xml:space="preserve"> ADDIN ZOTERO_ITEM {"sort":true,"citationItems":[{"position":2,"uri":["http://zotero.org/users/local/Op1rMxOJ/items/W6PP4W49"]}]} </w:instrText>
      </w:r>
      <w:r w:rsidR="00941A64" w:rsidRPr="00F26CA1">
        <w:rPr>
          <w:lang w:val="en-GB"/>
        </w:rPr>
        <w:fldChar w:fldCharType="separate"/>
      </w:r>
      <w:r w:rsidR="00912914" w:rsidRPr="00912914">
        <w:rPr>
          <w:rFonts w:cs="Times New Roman"/>
        </w:rPr>
        <w:t>[9]</w:t>
      </w:r>
      <w:r w:rsidR="00941A64" w:rsidRPr="00F26CA1">
        <w:rPr>
          <w:lang w:val="en-GB"/>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p>
    <w:p w:rsidR="00013EC5" w:rsidRPr="00F26CA1" w:rsidRDefault="00D040C2" w:rsidP="004620C1">
      <w:pPr>
        <w:pStyle w:val="Akapitzlist"/>
        <w:numPr>
          <w:ilvl w:val="0"/>
          <w:numId w:val="8"/>
        </w:numPr>
        <w:rPr>
          <w:lang w:val="en-GB"/>
        </w:rPr>
      </w:pPr>
      <w:r w:rsidRPr="00F26CA1">
        <w:rPr>
          <w:lang w:val="en-GB"/>
        </w:rPr>
        <w:lastRenderedPageBreak/>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p>
    <w:p w:rsidR="00013EC5" w:rsidRPr="00F26CA1" w:rsidRDefault="00013EC5" w:rsidP="004620C1">
      <w:pPr>
        <w:pStyle w:val="Akapitzlist"/>
        <w:numPr>
          <w:ilvl w:val="0"/>
          <w:numId w:val="8"/>
        </w:numPr>
        <w:rPr>
          <w:lang w:val="en-GB"/>
        </w:rPr>
      </w:pPr>
      <w:r w:rsidRPr="00F26CA1">
        <w:rPr>
          <w:lang w:val="en-GB"/>
        </w:rPr>
        <w:t xml:space="preserve">A set of tools for handling bot’s waypoint-based map representation (as described in section </w:t>
      </w:r>
      <w:r w:rsidR="00941A64" w:rsidRPr="00F26CA1">
        <w:rPr>
          <w:lang w:val="en-GB"/>
        </w:rPr>
        <w:fldChar w:fldCharType="begin"/>
      </w:r>
      <w:r w:rsidRPr="00F26CA1">
        <w:rPr>
          <w:lang w:val="en-GB"/>
        </w:rPr>
        <w:instrText xml:space="preserve"> REF _Ref280554889 \r \h </w:instrText>
      </w:r>
      <w:r w:rsidR="00941A64" w:rsidRPr="00F26CA1">
        <w:rPr>
          <w:lang w:val="en-GB"/>
        </w:rPr>
      </w:r>
      <w:r w:rsidR="00941A64" w:rsidRPr="00F26CA1">
        <w:rPr>
          <w:lang w:val="en-GB"/>
        </w:rPr>
        <w:fldChar w:fldCharType="separate"/>
      </w:r>
      <w:r w:rsidR="00561B5D">
        <w:rPr>
          <w:lang w:val="en-GB"/>
        </w:rPr>
        <w:t>2.1.2</w:t>
      </w:r>
      <w:r w:rsidR="00941A64"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A1DD6" w:rsidRPr="00F26CA1">
        <w:rPr>
          <w:lang w:val="en-GB"/>
        </w:rPr>
        <w:t>sub</w:t>
      </w:r>
      <w:r w:rsidRPr="00F26CA1">
        <w:rPr>
          <w:lang w:val="en-GB"/>
        </w:rPr>
        <w:t xml:space="preserve">section </w:t>
      </w:r>
      <w:r w:rsidR="00941A64" w:rsidRPr="00F26CA1">
        <w:rPr>
          <w:lang w:val="en-GB"/>
        </w:rPr>
        <w:fldChar w:fldCharType="begin"/>
      </w:r>
      <w:r w:rsidRPr="00F26CA1">
        <w:rPr>
          <w:lang w:val="en-GB"/>
        </w:rPr>
        <w:instrText xml:space="preserve"> REF _Ref280636500 \r \h </w:instrText>
      </w:r>
      <w:r w:rsidR="00941A64" w:rsidRPr="00F26CA1">
        <w:rPr>
          <w:lang w:val="en-GB"/>
        </w:rPr>
      </w:r>
      <w:r w:rsidR="00941A64" w:rsidRPr="00F26CA1">
        <w:rPr>
          <w:lang w:val="en-GB"/>
        </w:rPr>
        <w:fldChar w:fldCharType="separate"/>
      </w:r>
      <w:r w:rsidR="00561B5D">
        <w:rPr>
          <w:lang w:val="en-GB"/>
        </w:rPr>
        <w:t>2.3.2</w:t>
      </w:r>
      <w:r w:rsidR="00941A64"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89" w:name="_Ref282374958"/>
      <w:bookmarkStart w:id="90" w:name="_Toc283076912"/>
      <w:bookmarkStart w:id="91" w:name="_Toc283494221"/>
      <w:r w:rsidRPr="00F26CA1">
        <w:rPr>
          <w:lang w:val="en-GB"/>
        </w:rPr>
        <w:t>Eraser bot</w:t>
      </w:r>
      <w:bookmarkEnd w:id="89"/>
      <w:bookmarkEnd w:id="90"/>
      <w:bookmarkEnd w:id="91"/>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941A64" w:rsidRPr="00F26CA1">
        <w:rPr>
          <w:lang w:val="en-GB"/>
        </w:rPr>
        <w:fldChar w:fldCharType="begin"/>
      </w:r>
      <w:r w:rsidR="000A28EC" w:rsidRPr="00F26CA1">
        <w:rPr>
          <w:lang w:val="en-GB"/>
        </w:rPr>
        <w:instrText xml:space="preserve"> ADDIN ZOTERO_ITEM {"sort":true,"citationItems":[{"uri":["http://zotero.org/users/local/Op1rMxOJ/items/PXIINHVT"]}]} </w:instrText>
      </w:r>
      <w:r w:rsidR="00941A64" w:rsidRPr="00F26CA1">
        <w:rPr>
          <w:lang w:val="en-GB"/>
        </w:rPr>
        <w:fldChar w:fldCharType="separate"/>
      </w:r>
      <w:r w:rsidR="002C7B75" w:rsidRPr="002C7B75">
        <w:rPr>
          <w:rFonts w:cs="Times New Roman"/>
        </w:rPr>
        <w:t>[27]</w:t>
      </w:r>
      <w:r w:rsidR="00941A64" w:rsidRPr="00F26CA1">
        <w:rPr>
          <w:lang w:val="en-GB"/>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941A64" w:rsidRPr="00F26CA1">
        <w:rPr>
          <w:lang w:val="en-GB"/>
        </w:rPr>
        <w:fldChar w:fldCharType="begin"/>
      </w:r>
      <w:r w:rsidR="000A28EC" w:rsidRPr="00F26CA1">
        <w:rPr>
          <w:lang w:val="en-GB"/>
        </w:rPr>
        <w:instrText xml:space="preserve"> ADDIN ZOTERO_ITEM {"sort":true,"citationItems":[{"uri":["http://zotero.org/users/local/Op1rMxOJ/items/QTWTAX8U"]}]} </w:instrText>
      </w:r>
      <w:r w:rsidR="00941A64" w:rsidRPr="00F26CA1">
        <w:rPr>
          <w:lang w:val="en-GB"/>
        </w:rPr>
        <w:fldChar w:fldCharType="separate"/>
      </w:r>
      <w:r w:rsidR="002C7B75" w:rsidRPr="002C7B75">
        <w:rPr>
          <w:rFonts w:cs="Times New Roman"/>
        </w:rPr>
        <w:t>[28]</w:t>
      </w:r>
      <w:r w:rsidR="00941A64" w:rsidRPr="00F26CA1">
        <w:rPr>
          <w:lang w:val="en-GB"/>
        </w:rPr>
        <w:fldChar w:fldCharType="end"/>
      </w:r>
      <w:r w:rsidR="00D54B16" w:rsidRPr="00F26CA1">
        <w:rPr>
          <w:lang w:val="en-GB"/>
        </w:rPr>
        <w:t>:</w:t>
      </w:r>
      <w:r w:rsidR="003B41C8" w:rsidRPr="00F26CA1">
        <w:rPr>
          <w:lang w:val="en-GB"/>
        </w:rPr>
        <w:t xml:space="preserve"> “</w:t>
      </w:r>
      <w:r w:rsidRPr="00F26CA1">
        <w:rPr>
          <w:rStyle w:val="Wyrnieniedelikatne"/>
          <w:lang w:val="en-GB"/>
        </w:rPr>
        <w:t xml:space="preserve">Of course nothing </w:t>
      </w:r>
      <w:r w:rsidRPr="00F26CA1">
        <w:rPr>
          <w:rStyle w:val="Wyrnieniedelikatne"/>
          <w:lang w:val="en-GB"/>
        </w:rPr>
        <w:lastRenderedPageBreak/>
        <w:t>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3D6691">
          <w:pgSz w:w="11906" w:h="16838"/>
          <w:pgMar w:top="1417" w:right="1417" w:bottom="1417" w:left="1417" w:header="708" w:footer="708" w:gutter="0"/>
          <w:cols w:space="708"/>
          <w:titlePg/>
          <w:docGrid w:linePitch="360"/>
        </w:sectPr>
      </w:pPr>
    </w:p>
    <w:p w:rsidR="002F11D3" w:rsidRPr="00F26CA1" w:rsidRDefault="00EC440B" w:rsidP="00A040E2">
      <w:pPr>
        <w:pStyle w:val="Nagwek1"/>
        <w:rPr>
          <w:lang w:val="en-GB"/>
        </w:rPr>
      </w:pPr>
      <w:bookmarkStart w:id="92" w:name="_Toc283076914"/>
      <w:bookmarkStart w:id="93" w:name="_Toc283494222"/>
      <w:r w:rsidRPr="00F26CA1">
        <w:rPr>
          <w:lang w:val="en-GB"/>
        </w:rPr>
        <w:lastRenderedPageBreak/>
        <w:t>Developed solutions</w:t>
      </w:r>
      <w:bookmarkEnd w:id="92"/>
      <w:bookmarkEnd w:id="93"/>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4"/>
      <w:r w:rsidR="001A59B2" w:rsidRPr="00F26CA1">
        <w:rPr>
          <w:lang w:val="en-GB"/>
        </w:rPr>
        <w:t>firing</w:t>
      </w:r>
      <w:commentRangeEnd w:id="94"/>
      <w:r w:rsidR="00354FAF" w:rsidRPr="00F26CA1">
        <w:rPr>
          <w:rStyle w:val="Odwoaniedokomentarza"/>
          <w:rFonts w:eastAsiaTheme="minorHAnsi"/>
          <w:lang w:val="en-GB"/>
        </w:rPr>
        <w:commentReference w:id="94"/>
      </w:r>
      <w:r w:rsidR="001A59B2" w:rsidRPr="00F26CA1">
        <w:rPr>
          <w:lang w:val="en-GB"/>
        </w:rPr>
        <w:t>.</w:t>
      </w:r>
    </w:p>
    <w:p w:rsidR="00A040E2" w:rsidRPr="00F26CA1" w:rsidRDefault="00630F5F" w:rsidP="008654F5">
      <w:pPr>
        <w:pStyle w:val="Nagwek2"/>
        <w:rPr>
          <w:lang w:val="en-GB"/>
        </w:rPr>
      </w:pPr>
      <w:bookmarkStart w:id="95" w:name="_Toc283076915"/>
      <w:bookmarkStart w:id="96" w:name="_Toc283494223"/>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5"/>
      <w:bookmarkEnd w:id="96"/>
    </w:p>
    <w:p w:rsidR="009560D1" w:rsidRPr="00F26CA1" w:rsidRDefault="003F63FE" w:rsidP="00B370D7">
      <w:pPr>
        <w:rPr>
          <w:lang w:val="en-GB"/>
        </w:rPr>
      </w:pPr>
      <w:r w:rsidRPr="00F26CA1">
        <w:rPr>
          <w:lang w:val="en-GB"/>
        </w:rPr>
        <w:t xml:space="preserve">Using the features mentioned in section </w:t>
      </w:r>
      <w:r w:rsidR="00941A64" w:rsidRPr="00F26CA1">
        <w:rPr>
          <w:lang w:val="en-GB"/>
        </w:rPr>
        <w:fldChar w:fldCharType="begin"/>
      </w:r>
      <w:r w:rsidRPr="00F26CA1">
        <w:rPr>
          <w:lang w:val="en-GB"/>
        </w:rPr>
        <w:instrText xml:space="preserve"> REF _Ref280556580 \r \h </w:instrText>
      </w:r>
      <w:r w:rsidR="00941A64" w:rsidRPr="00F26CA1">
        <w:rPr>
          <w:lang w:val="en-GB"/>
        </w:rPr>
      </w:r>
      <w:r w:rsidR="00941A64" w:rsidRPr="00F26CA1">
        <w:rPr>
          <w:lang w:val="en-GB"/>
        </w:rPr>
        <w:fldChar w:fldCharType="separate"/>
      </w:r>
      <w:r w:rsidR="00561B5D">
        <w:rPr>
          <w:lang w:val="en-GB"/>
        </w:rPr>
        <w:t>2.4</w:t>
      </w:r>
      <w:r w:rsidR="00941A64"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941A64" w:rsidRPr="00F26CA1">
        <w:rPr>
          <w:lang w:val="en-GB"/>
        </w:rPr>
        <w:fldChar w:fldCharType="begin"/>
      </w:r>
      <w:r w:rsidR="000A28EC" w:rsidRPr="00F26CA1">
        <w:rPr>
          <w:lang w:val="en-GB"/>
        </w:rPr>
        <w:instrText xml:space="preserve"> ADDIN ZOTERO_ITEM {"sort":true,"citationItems":[{"position":1,"uri":["http://zotero.org/users/local/Op1rMxOJ/items/W6PP4W49"]}]} </w:instrText>
      </w:r>
      <w:r w:rsidR="00941A64" w:rsidRPr="00F26CA1">
        <w:rPr>
          <w:lang w:val="en-GB"/>
        </w:rPr>
        <w:fldChar w:fldCharType="separate"/>
      </w:r>
      <w:r w:rsidR="00912914" w:rsidRPr="00912914">
        <w:rPr>
          <w:rFonts w:cs="Times New Roman"/>
        </w:rPr>
        <w:t>[9]</w:t>
      </w:r>
      <w:r w:rsidR="00941A64" w:rsidRPr="00F26CA1">
        <w:rPr>
          <w:lang w:val="en-GB"/>
        </w:rPr>
        <w:fldChar w:fldCharType="end"/>
      </w:r>
      <w:r w:rsidRPr="00F26CA1">
        <w:rPr>
          <w:lang w:val="en-GB"/>
        </w:rPr>
        <w:t>.</w:t>
      </w:r>
    </w:p>
    <w:p w:rsidR="00A040E2" w:rsidRPr="00F26CA1" w:rsidRDefault="00A040E2" w:rsidP="008654F5">
      <w:pPr>
        <w:pStyle w:val="Nagwek2"/>
        <w:rPr>
          <w:lang w:val="en-GB"/>
        </w:rPr>
      </w:pPr>
      <w:bookmarkStart w:id="97" w:name="_Ref280644676"/>
      <w:bookmarkStart w:id="98" w:name="_Toc283076916"/>
      <w:bookmarkStart w:id="99" w:name="_Toc283494224"/>
      <w:r w:rsidRPr="00F26CA1">
        <w:rPr>
          <w:lang w:val="en-GB"/>
        </w:rPr>
        <w:t>Knowledge representation</w:t>
      </w:r>
      <w:bookmarkEnd w:id="97"/>
      <w:bookmarkEnd w:id="98"/>
      <w:bookmarkEnd w:id="99"/>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given </w:t>
      </w:r>
      <w:r w:rsidRPr="00F26CA1">
        <w:rPr>
          <w:rStyle w:val="Wyrnieniedelikatne"/>
          <w:lang w:val="en-GB"/>
        </w:rPr>
        <w:t>demo</w:t>
      </w:r>
      <w:r w:rsidRPr="00F26CA1">
        <w:rPr>
          <w:lang w:val="en-GB"/>
        </w:rPr>
        <w:t>. Next, these positions are being clustered u</w:t>
      </w:r>
      <w:r w:rsidRPr="00F26CA1">
        <w:rPr>
          <w:lang w:val="en-GB"/>
        </w:rPr>
        <w:t>s</w:t>
      </w:r>
      <w:r w:rsidRPr="00F26CA1">
        <w:rPr>
          <w:lang w:val="en-GB"/>
        </w:rPr>
        <w:t xml:space="preserve">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 </w:t>
      </w:r>
      <w:r w:rsidRPr="00F26CA1">
        <w:rPr>
          <w:rStyle w:val="Wyrnieniedelikatne"/>
          <w:lang w:val="en-GB"/>
        </w:rPr>
        <w:t>demo</w:t>
      </w:r>
      <w:r w:rsidR="006F704B" w:rsidRPr="00F26CA1">
        <w:rPr>
          <w:lang w:val="en-GB"/>
        </w:rPr>
        <w:t>, cr</w:t>
      </w:r>
      <w:r w:rsidR="006F704B" w:rsidRPr="00F26CA1">
        <w:rPr>
          <w:lang w:val="en-GB"/>
        </w:rPr>
        <w:t>e</w:t>
      </w:r>
      <w:r w:rsidR="006F704B" w:rsidRPr="00F26CA1">
        <w:rPr>
          <w:lang w:val="en-GB"/>
        </w:rPr>
        <w:t>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geometry of the env</w:t>
      </w:r>
      <w:r w:rsidR="003918A6" w:rsidRPr="00F26CA1">
        <w:rPr>
          <w:lang w:val="en-GB"/>
        </w:rPr>
        <w:t>i</w:t>
      </w:r>
      <w:r w:rsidR="003918A6" w:rsidRPr="00F26CA1">
        <w:rPr>
          <w:lang w:val="en-GB"/>
        </w:rPr>
        <w:t xml:space="preserve">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F044C" w:rsidRPr="00F26CA1">
        <w:rPr>
          <w:lang w:val="en-GB"/>
        </w:rPr>
        <w:t xml:space="preserve"> In add</w:t>
      </w:r>
      <w:r w:rsidR="000F044C" w:rsidRPr="00F26CA1">
        <w:rPr>
          <w:lang w:val="en-GB"/>
        </w:rPr>
        <w:t>i</w:t>
      </w:r>
      <w:r w:rsidR="000F044C" w:rsidRPr="00F26CA1">
        <w:rPr>
          <w:lang w:val="en-GB"/>
        </w:rPr>
        <w:t xml:space="preserve">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0A4034">
      <w:pPr>
        <w:rPr>
          <w:lang w:val="en-GB"/>
        </w:rPr>
      </w:pPr>
      <w:r w:rsidRPr="00F26CA1">
        <w:rPr>
          <w:lang w:val="en-GB"/>
        </w:rPr>
        <w:t xml:space="preserve">Another important information, that the agent needs to store is the information about the opponents. </w:t>
      </w:r>
      <w:r w:rsidR="0098514E" w:rsidRPr="00F26CA1">
        <w:rPr>
          <w:lang w:val="en-GB"/>
        </w:rPr>
        <w:t>Many times during the game, the enemy will disappear from our field of view</w:t>
      </w:r>
      <w:r w:rsidR="00B10933" w:rsidRPr="00F26CA1">
        <w:rPr>
          <w:lang w:val="en-GB"/>
        </w:rPr>
        <w:t>. In this case it is more likely to find the enemy going towards the point where h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A15703" w:rsidRPr="00F26CA1">
        <w:rPr>
          <w:lang w:val="en-GB"/>
        </w:rPr>
        <w:t>section</w:t>
      </w:r>
      <w:r w:rsidR="007D726F" w:rsidRPr="00F26CA1">
        <w:rPr>
          <w:lang w:val="en-GB"/>
        </w:rPr>
        <w:t xml:space="preserve"> </w:t>
      </w:r>
      <w:r w:rsidR="00941A64" w:rsidRPr="00F26CA1">
        <w:rPr>
          <w:lang w:val="en-GB"/>
        </w:rPr>
        <w:fldChar w:fldCharType="begin"/>
      </w:r>
      <w:r w:rsidR="007D726F" w:rsidRPr="00F26CA1">
        <w:rPr>
          <w:lang w:val="en-GB"/>
        </w:rPr>
        <w:instrText xml:space="preserve"> REF _Ref280641715 \r \h </w:instrText>
      </w:r>
      <w:r w:rsidR="00941A64" w:rsidRPr="00F26CA1">
        <w:rPr>
          <w:lang w:val="en-GB"/>
        </w:rPr>
      </w:r>
      <w:r w:rsidR="00941A64" w:rsidRPr="00F26CA1">
        <w:rPr>
          <w:lang w:val="en-GB"/>
        </w:rPr>
        <w:fldChar w:fldCharType="separate"/>
      </w:r>
      <w:r w:rsidR="00561B5D">
        <w:rPr>
          <w:lang w:val="en-GB"/>
        </w:rPr>
        <w:t>3.5</w:t>
      </w:r>
      <w:r w:rsidR="00941A64"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was the last time when the given </w:t>
      </w:r>
      <w:r w:rsidR="003857D3" w:rsidRPr="00F26CA1">
        <w:rPr>
          <w:rStyle w:val="Wyrnieniedelikatne"/>
          <w:i w:val="0"/>
          <w:lang w:val="en-GB"/>
        </w:rPr>
        <w:t>items</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compute 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that the agent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0"/>
      <w:r w:rsidR="00BF4824" w:rsidRPr="00F26CA1">
        <w:rPr>
          <w:lang w:val="en-GB"/>
        </w:rPr>
        <w:t xml:space="preserve">Binary Space Partition Tree </w:t>
      </w:r>
      <w:commentRangeEnd w:id="100"/>
      <w:r w:rsidR="004255F2" w:rsidRPr="00F26CA1">
        <w:rPr>
          <w:rStyle w:val="Odwoaniedokomentarza"/>
          <w:rFonts w:eastAsiaTheme="minorHAnsi"/>
          <w:lang w:val="en-GB"/>
        </w:rPr>
        <w:commentReference w:id="100"/>
      </w:r>
      <w:r w:rsidR="00BF4824" w:rsidRPr="00F26CA1">
        <w:rPr>
          <w:lang w:val="en-GB"/>
        </w:rPr>
        <w:t xml:space="preserve">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1" w:name="_Toc283076917"/>
      <w:bookmarkStart w:id="102" w:name="_Toc283494225"/>
      <w:r w:rsidRPr="00F26CA1">
        <w:rPr>
          <w:lang w:val="en-GB"/>
        </w:rPr>
        <w:t xml:space="preserve">The </w:t>
      </w:r>
      <w:r w:rsidR="00450DCA" w:rsidRPr="00F26CA1">
        <w:rPr>
          <w:lang w:val="en-GB"/>
        </w:rPr>
        <w:t>main concept</w:t>
      </w:r>
      <w:bookmarkEnd w:id="101"/>
      <w:bookmarkEnd w:id="102"/>
    </w:p>
    <w:p w:rsidR="00313340" w:rsidRPr="00F26CA1" w:rsidRDefault="00277382" w:rsidP="002E5332">
      <w:pPr>
        <w:rPr>
          <w:lang w:val="en-GB"/>
        </w:rPr>
      </w:pPr>
      <w:r w:rsidRPr="00F26CA1">
        <w:rPr>
          <w:lang w:val="en-GB"/>
        </w:rPr>
        <w:t>Basing on observations of human players, the author concluded that most of effective pla</w:t>
      </w:r>
      <w:r w:rsidRPr="00F26CA1">
        <w:rPr>
          <w:lang w:val="en-GB"/>
        </w:rPr>
        <w:t>y</w:t>
      </w:r>
      <w:r w:rsidRPr="00F26CA1">
        <w:rPr>
          <w:lang w:val="en-GB"/>
        </w:rPr>
        <w:t xml:space="preserve">ers, besides having high firing accuracy during combat, are constantly picking up items that give them advantage over other players.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agent’s combat module establishes </w:t>
      </w:r>
      <w:r w:rsidR="00B7395F" w:rsidRPr="00F26CA1">
        <w:rPr>
          <w:rStyle w:val="Wyrnieniedelikatne"/>
          <w:lang w:val="en-GB"/>
        </w:rPr>
        <w:t>fir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3" w:name="alg_bots_main_loop"/>
      <w:r w:rsidRPr="00F26CA1">
        <w:rPr>
          <w:lang w:val="en-GB"/>
        </w:rPr>
        <w:t xml:space="preserve">Algorithm </w:t>
      </w:r>
      <w:fldSimple w:instr=" SEQ algorithm \* MERGEFORMAT ">
        <w:r w:rsidR="00561B5D" w:rsidRPr="00561B5D">
          <w:rPr>
            <w:noProof/>
            <w:lang w:val="en-GB"/>
          </w:rPr>
          <w:t>9</w:t>
        </w:r>
      </w:fldSimple>
      <w:bookmarkEnd w:id="103"/>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684B5A" w:rsidRPr="00F26CA1">
        <w:rPr>
          <w:rStyle w:val="HTML-kod"/>
          <w:lang w:val="en-GB"/>
        </w:rPr>
        <w:t>section</w:t>
      </w:r>
      <w:r w:rsidR="00E821F2" w:rsidRPr="00F26CA1">
        <w:rPr>
          <w:rStyle w:val="HTML-kod"/>
          <w:lang w:val="en-GB"/>
        </w:rPr>
        <w:t xml:space="preserve"> </w:t>
      </w:r>
      <w:fldSimple w:instr=" REF _Ref280644676 \r \h  \* MERGEFORMAT ">
        <w:r w:rsidR="00561B5D" w:rsidRPr="00561B5D">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 the bot basing on its</w:t>
      </w:r>
      <w:r w:rsidR="00047B80" w:rsidRPr="00F26CA1">
        <w:rPr>
          <w:rStyle w:val="HTML-kod"/>
          <w:lang w:val="en-GB"/>
        </w:rPr>
        <w:t xml:space="preserve"> own</w:t>
      </w:r>
      <w:r w:rsidR="00BF77C2" w:rsidRPr="00F26CA1">
        <w:rPr>
          <w:rStyle w:val="HTML-kod"/>
          <w:lang w:val="en-GB"/>
        </w:rPr>
        <w:t xml:space="preserve"> and enemies current position,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3C1413" w:rsidRPr="00F26CA1">
        <w:rPr>
          <w:rStyle w:val="HTML-kod"/>
          <w:lang w:val="en-GB"/>
        </w:rPr>
        <w:t xml:space="preserve">it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In the following paragraphs, the most important steps –</w:t>
      </w:r>
      <w:r w:rsidR="003B5170" w:rsidRPr="00F26CA1">
        <w:rPr>
          <w:lang w:val="en-GB"/>
        </w:rPr>
        <w:t xml:space="preserve"> </w:t>
      </w:r>
      <w:r w:rsidRPr="00F26CA1">
        <w:rPr>
          <w:lang w:val="en-GB"/>
        </w:rPr>
        <w:t xml:space="preserve">2, 4 and 5 are described in more detail. </w:t>
      </w:r>
    </w:p>
    <w:p w:rsidR="00A040E2" w:rsidRPr="00F26CA1" w:rsidRDefault="00A040E2" w:rsidP="008654F5">
      <w:pPr>
        <w:pStyle w:val="Nagwek2"/>
        <w:rPr>
          <w:lang w:val="en-GB"/>
        </w:rPr>
      </w:pPr>
      <w:bookmarkStart w:id="104" w:name="_Ref281740768"/>
      <w:bookmarkStart w:id="105" w:name="_Ref281740862"/>
      <w:bookmarkStart w:id="106" w:name="_Toc283076918"/>
      <w:bookmarkStart w:id="107" w:name="_Toc283494226"/>
      <w:r w:rsidRPr="00F26CA1">
        <w:rPr>
          <w:lang w:val="en-GB"/>
        </w:rPr>
        <w:t xml:space="preserve">Navigation </w:t>
      </w:r>
      <w:r w:rsidR="00516F57" w:rsidRPr="00F26CA1">
        <w:rPr>
          <w:lang w:val="en-GB"/>
        </w:rPr>
        <w:t>p</w:t>
      </w:r>
      <w:r w:rsidR="00FA4F12" w:rsidRPr="00F26CA1">
        <w:rPr>
          <w:lang w:val="en-GB"/>
        </w:rPr>
        <w:t>lan</w:t>
      </w:r>
      <w:bookmarkEnd w:id="104"/>
      <w:bookmarkEnd w:id="105"/>
      <w:bookmarkEnd w:id="106"/>
      <w:bookmarkEnd w:id="107"/>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lastRenderedPageBreak/>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08" w:name="_Toc283076919"/>
      <w:bookmarkStart w:id="109" w:name="_Toc283494227"/>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08"/>
      <w:bookmarkEnd w:id="109"/>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941A64"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r 1 \* MERGEFORMAT ">
              <w:r w:rsidR="00561B5D" w:rsidRPr="00561B5D">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941A64"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0"/>
      <w:r w:rsidR="0001749C">
        <w:rPr>
          <w:lang w:val="en-GB"/>
        </w:rPr>
        <w:t>effective</w:t>
      </w:r>
      <w:r w:rsidR="009133BC" w:rsidRPr="00F26CA1">
        <w:rPr>
          <w:lang w:val="en-GB"/>
        </w:rPr>
        <w:t xml:space="preserve"> </w:t>
      </w:r>
      <w:commentRangeEnd w:id="110"/>
      <w:r w:rsidR="0001749C">
        <w:rPr>
          <w:rStyle w:val="Odwoaniedokomentarza"/>
          <w:rFonts w:eastAsiaTheme="minorHAnsi"/>
        </w:rPr>
        <w:commentReference w:id="110"/>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941A64"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1" w:name="eq_wp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3</w:t>
              </w:r>
            </w:fldSimple>
            <w:r w:rsidRPr="00F26CA1">
              <w:rPr>
                <w:lang w:val="en-GB"/>
              </w:rPr>
              <w:t>)</w:t>
            </w:r>
            <w:bookmarkEnd w:id="111"/>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941A64"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2" w:name="eq_ammo_deficiency"/>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4</w:t>
              </w:r>
            </w:fldSimple>
            <w:r w:rsidRPr="00F26CA1">
              <w:rPr>
                <w:lang w:val="en-GB"/>
              </w:rPr>
              <w:t>)</w:t>
            </w:r>
            <w:bookmarkEnd w:id="112"/>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 xml:space="preserve">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8</w:t>
              </w:r>
            </w:fldSimple>
            <w:r w:rsidRPr="00F26CA1">
              <w:rPr>
                <w:lang w:val="en-GB"/>
              </w:rPr>
              <w:t>)</w:t>
            </w:r>
          </w:p>
        </w:tc>
      </w:tr>
    </w:tbl>
    <w:p w:rsidR="00D17198" w:rsidRPr="00F26CA1" w:rsidRDefault="00D17198"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current bot’s state, </w:t>
      </w:r>
      <m:oMath>
        <m:r>
          <w:rPr>
            <w:rFonts w:ascii="Cambria Math" w:hAnsi="Cambria Math"/>
            <w:lang w:val="en-GB"/>
          </w:rPr>
          <m:t>E(s)</m:t>
        </m:r>
      </m:oMath>
      <w:r w:rsidRPr="00F26CA1">
        <w:rPr>
          <w:lang w:val="en-GB"/>
        </w:rPr>
        <w:t xml:space="preserve"> is the set of all the enemies, that the bot knows about at the state </w:t>
      </w:r>
      <m:oMath>
        <m:r>
          <w:rPr>
            <w:rFonts w:ascii="Cambria Math" w:hAnsi="Cambria Math"/>
            <w:lang w:val="en-GB"/>
          </w:rPr>
          <m:t>s</m:t>
        </m:r>
      </m:oMath>
      <w:r w:rsidRPr="00F26CA1">
        <w:rPr>
          <w:lang w:val="en-GB"/>
        </w:rPr>
        <w:t xml:space="preserve">, </w:t>
      </w:r>
      <m:oMath>
        <m:r>
          <w:rPr>
            <w:rFonts w:ascii="Cambria Math" w:hAnsi="Cambria Math"/>
            <w:lang w:val="en-GB"/>
          </w:rPr>
          <m:t>dist(w, e)</m:t>
        </m:r>
      </m:oMath>
      <w:r w:rsidRPr="00F26CA1">
        <w:rPr>
          <w:lang w:val="en-GB"/>
        </w:rPr>
        <w:t xml:space="preserve"> is an Euclidean distance between positions of the waypoint </w:t>
      </w:r>
      <m:oMath>
        <m:r>
          <w:rPr>
            <w:rFonts w:ascii="Cambria Math" w:hAnsi="Cambria Math"/>
            <w:lang w:val="en-GB"/>
          </w:rPr>
          <m:t>w</m:t>
        </m:r>
      </m:oMath>
      <w:r w:rsidRPr="00F26CA1">
        <w:rPr>
          <w:lang w:val="en-GB"/>
        </w:rPr>
        <w:t xml:space="preserve"> and the enemy </w:t>
      </w:r>
      <m:oMath>
        <m:r>
          <w:rPr>
            <w:rFonts w:ascii="Cambria Math" w:hAnsi="Cambria Math"/>
            <w:lang w:val="en-GB"/>
          </w:rPr>
          <m:t>e</m:t>
        </m:r>
      </m:oMath>
      <w:r w:rsidRPr="00F26CA1">
        <w:rPr>
          <w:lang w:val="en-GB"/>
        </w:rPr>
        <w:t xml:space="preserve"> and </w:t>
      </w:r>
      <m:oMath>
        <m:r>
          <w:rPr>
            <w:rFonts w:ascii="Cambria Math" w:hAnsi="Cambria Math"/>
            <w:lang w:val="en-GB"/>
          </w:rPr>
          <m:t>τ</m:t>
        </m:r>
      </m:oMath>
      <w:r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3" w:name="_Toc283076920"/>
      <w:bookmarkStart w:id="114" w:name="_Toc283494228"/>
      <w:r w:rsidRPr="00F26CA1">
        <w:rPr>
          <w:lang w:val="en-GB"/>
        </w:rPr>
        <w:t>F</w:t>
      </w:r>
      <w:r w:rsidR="008F6B64" w:rsidRPr="00F26CA1">
        <w:rPr>
          <w:lang w:val="en-GB"/>
        </w:rPr>
        <w:t>uzzy logic</w:t>
      </w:r>
      <w:r w:rsidRPr="00F26CA1">
        <w:rPr>
          <w:lang w:val="en-GB"/>
        </w:rPr>
        <w:t xml:space="preserve"> application</w:t>
      </w:r>
      <w:bookmarkEnd w:id="113"/>
      <w:bookmarkEnd w:id="114"/>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561B5D" w:rsidRPr="00F26CA1">
          <w:rPr>
            <w:lang w:val="en-GB"/>
          </w:rPr>
          <w:t xml:space="preserve">Table </w:t>
        </w:r>
        <w:r w:rsidR="00561B5D">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7"/>
        <w:gridCol w:w="1767"/>
        <w:gridCol w:w="3754"/>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941A64"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941A64"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5" w:name="_Ref281576773"/>
      <w:r w:rsidRPr="00F26CA1">
        <w:rPr>
          <w:lang w:val="en-GB"/>
        </w:rPr>
        <w:t xml:space="preserve">Table </w:t>
      </w:r>
      <w:r w:rsidR="00941A64" w:rsidRPr="00F26CA1">
        <w:rPr>
          <w:lang w:val="en-GB"/>
        </w:rPr>
        <w:fldChar w:fldCharType="begin"/>
      </w:r>
      <w:r w:rsidR="000A28EC" w:rsidRPr="00F26CA1">
        <w:rPr>
          <w:lang w:val="en-GB"/>
        </w:rPr>
        <w:instrText xml:space="preserve"> SEQ Table \* ARABIC </w:instrText>
      </w:r>
      <w:r w:rsidR="00941A64" w:rsidRPr="00F26CA1">
        <w:rPr>
          <w:lang w:val="en-GB"/>
        </w:rPr>
        <w:fldChar w:fldCharType="separate"/>
      </w:r>
      <w:r w:rsidR="00561B5D">
        <w:rPr>
          <w:noProof/>
          <w:lang w:val="en-GB"/>
        </w:rPr>
        <w:t>1</w:t>
      </w:r>
      <w:r w:rsidR="00941A64" w:rsidRPr="00F26CA1">
        <w:rPr>
          <w:lang w:val="en-GB"/>
        </w:rPr>
        <w:fldChar w:fldCharType="end"/>
      </w:r>
      <w:bookmarkEnd w:id="115"/>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941A64" w:rsidRPr="00F26CA1">
        <w:rPr>
          <w:lang w:val="en-GB"/>
        </w:rPr>
        <w:fldChar w:fldCharType="begin"/>
      </w:r>
      <w:r w:rsidR="000964E2" w:rsidRPr="00F26CA1">
        <w:rPr>
          <w:lang w:val="en-GB"/>
        </w:rPr>
        <w:instrText xml:space="preserve"> REF _Ref281576773 \h </w:instrText>
      </w:r>
      <w:r w:rsidR="00941A64" w:rsidRPr="00F26CA1">
        <w:rPr>
          <w:lang w:val="en-GB"/>
        </w:rPr>
      </w:r>
      <w:r w:rsidR="00941A64" w:rsidRPr="00F26CA1">
        <w:rPr>
          <w:lang w:val="en-GB"/>
        </w:rPr>
        <w:fldChar w:fldCharType="separate"/>
      </w:r>
      <w:r w:rsidR="00561B5D" w:rsidRPr="00F26CA1">
        <w:rPr>
          <w:lang w:val="en-GB"/>
        </w:rPr>
        <w:t xml:space="preserve">Table </w:t>
      </w:r>
      <w:r w:rsidR="00561B5D">
        <w:rPr>
          <w:noProof/>
          <w:lang w:val="en-GB"/>
        </w:rPr>
        <w:t>1</w:t>
      </w:r>
      <w:r w:rsidR="00941A64"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941A64" w:rsidRPr="00F26CA1">
        <w:rPr>
          <w:lang w:val="en-GB"/>
        </w:rPr>
        <w:fldChar w:fldCharType="begin"/>
      </w:r>
      <w:r w:rsidR="00121338" w:rsidRPr="00F26CA1">
        <w:rPr>
          <w:lang w:val="en-GB"/>
        </w:rPr>
        <w:instrText xml:space="preserve"> REF def_fuzzy_probability_operators \h </w:instrText>
      </w:r>
      <w:r w:rsidR="00941A64" w:rsidRPr="00F26CA1">
        <w:rPr>
          <w:lang w:val="en-GB"/>
        </w:rPr>
      </w:r>
      <w:r w:rsidR="00941A64" w:rsidRPr="00F26CA1">
        <w:rPr>
          <w:lang w:val="en-GB"/>
        </w:rPr>
        <w:fldChar w:fldCharType="separate"/>
      </w:r>
      <w:r w:rsidR="00561B5D" w:rsidRPr="00F26CA1">
        <w:rPr>
          <w:lang w:val="en-GB"/>
        </w:rPr>
        <w:t xml:space="preserve">Definition </w:t>
      </w:r>
      <w:r w:rsidR="00561B5D" w:rsidRPr="00561B5D">
        <w:rPr>
          <w:noProof/>
          <w:lang w:val="en-GB"/>
        </w:rPr>
        <w:t>4</w:t>
      </w:r>
      <w:r w:rsidR="00941A64"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6" w:name="eq_bad_psi_ranking_no_weights"/>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0</w:t>
              </w:r>
            </w:fldSimple>
            <w:r w:rsidRPr="00F26CA1">
              <w:rPr>
                <w:lang w:val="en-GB"/>
              </w:rPr>
              <w:t>)</w:t>
            </w:r>
            <w:bookmarkEnd w:id="116"/>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941A64" w:rsidRPr="00F26CA1">
        <w:rPr>
          <w:lang w:val="en-GB"/>
        </w:rPr>
        <w:fldChar w:fldCharType="begin"/>
      </w:r>
      <w:r w:rsidR="00AA585F" w:rsidRPr="00F26CA1">
        <w:rPr>
          <w:lang w:val="en-GB"/>
        </w:rPr>
        <w:instrText xml:space="preserve"> REF def_fuzzy_complement_operator \h </w:instrText>
      </w:r>
      <w:r w:rsidR="00941A64" w:rsidRPr="00F26CA1">
        <w:rPr>
          <w:lang w:val="en-GB"/>
        </w:rPr>
      </w:r>
      <w:r w:rsidR="00941A64" w:rsidRPr="00F26CA1">
        <w:rPr>
          <w:lang w:val="en-GB"/>
        </w:rPr>
        <w:fldChar w:fldCharType="separate"/>
      </w:r>
      <w:r w:rsidR="00561B5D" w:rsidRPr="00F26CA1">
        <w:rPr>
          <w:lang w:val="en-GB"/>
        </w:rPr>
        <w:t xml:space="preserve">Definition </w:t>
      </w:r>
      <w:r w:rsidR="00561B5D" w:rsidRPr="00561B5D">
        <w:rPr>
          <w:noProof/>
          <w:lang w:val="en-GB"/>
        </w:rPr>
        <w:t>2</w:t>
      </w:r>
      <w:r w:rsidR="00941A64"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941A64" w:rsidRPr="00F26CA1">
        <w:rPr>
          <w:lang w:val="en-GB"/>
        </w:rPr>
        <w:fldChar w:fldCharType="begin"/>
      </w:r>
      <w:r w:rsidR="00AA585F" w:rsidRPr="00F26CA1">
        <w:rPr>
          <w:lang w:val="en-GB"/>
        </w:rPr>
        <w:instrText xml:space="preserve"> REF def_fuzzy_probability_operators \h </w:instrText>
      </w:r>
      <w:r w:rsidR="00941A64" w:rsidRPr="00F26CA1">
        <w:rPr>
          <w:lang w:val="en-GB"/>
        </w:rPr>
      </w:r>
      <w:r w:rsidR="00941A64" w:rsidRPr="00F26CA1">
        <w:rPr>
          <w:lang w:val="en-GB"/>
        </w:rPr>
        <w:fldChar w:fldCharType="separate"/>
      </w:r>
      <w:r w:rsidR="00561B5D" w:rsidRPr="00F26CA1">
        <w:rPr>
          <w:lang w:val="en-GB"/>
        </w:rPr>
        <w:t xml:space="preserve">Definition </w:t>
      </w:r>
      <w:r w:rsidR="00561B5D" w:rsidRPr="00561B5D">
        <w:rPr>
          <w:noProof/>
          <w:lang w:val="en-GB"/>
        </w:rPr>
        <w:t>4</w:t>
      </w:r>
      <w:r w:rsidR="00941A64"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941A64" w:rsidRPr="00F26CA1">
        <w:rPr>
          <w:lang w:val="en-GB"/>
        </w:rPr>
        <w:fldChar w:fldCharType="begin"/>
      </w:r>
      <w:r w:rsidR="006A0E6F" w:rsidRPr="00F26CA1">
        <w:rPr>
          <w:lang w:val="en-GB"/>
        </w:rPr>
        <w:instrText xml:space="preserve"> REF eq_bad_psi_ranking_no_weights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10</w:t>
      </w:r>
      <w:r w:rsidR="00561B5D" w:rsidRPr="00F26CA1">
        <w:rPr>
          <w:lang w:val="en-GB"/>
        </w:rPr>
        <w:t>)</w:t>
      </w:r>
      <w:r w:rsidR="00941A64"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7" w:name="_Toc283076921"/>
      <w:bookmarkStart w:id="118" w:name="_Toc283494229"/>
      <w:r w:rsidRPr="00F26CA1">
        <w:rPr>
          <w:lang w:val="en-GB"/>
        </w:rPr>
        <w:t>Enemy engaging plan</w:t>
      </w:r>
      <w:bookmarkEnd w:id="117"/>
      <w:bookmarkEnd w:id="118"/>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19" w:name="_Ref280641715"/>
      <w:bookmarkStart w:id="120" w:name="_Toc283076922"/>
      <w:bookmarkStart w:id="121" w:name="_Toc283494230"/>
      <w:r w:rsidRPr="00F26CA1">
        <w:rPr>
          <w:lang w:val="en-GB"/>
        </w:rPr>
        <w:t>Firing decision</w:t>
      </w:r>
      <w:bookmarkEnd w:id="119"/>
      <w:r w:rsidR="00FA4F12" w:rsidRPr="00F26CA1">
        <w:rPr>
          <w:lang w:val="en-GB"/>
        </w:rPr>
        <w:t xml:space="preserve"> and instructions</w:t>
      </w:r>
      <w:bookmarkEnd w:id="120"/>
      <w:bookmarkEnd w:id="121"/>
    </w:p>
    <w:p w:rsidR="00072B16" w:rsidRPr="00F26CA1" w:rsidRDefault="00072B16" w:rsidP="00072B16">
      <w:pPr>
        <w:rPr>
          <w:lang w:val="en-GB"/>
        </w:rPr>
      </w:pPr>
      <w:r w:rsidRPr="00F26CA1">
        <w:rPr>
          <w:lang w:val="en-GB"/>
        </w:rPr>
        <w:t xml:space="preserve">In this section, the steps 4 and 5 of </w:t>
      </w:r>
      <w:r w:rsidR="00941A64" w:rsidRPr="00F26CA1">
        <w:rPr>
          <w:lang w:val="en-GB"/>
        </w:rPr>
        <w:fldChar w:fldCharType="begin"/>
      </w:r>
      <w:r w:rsidRPr="00F26CA1">
        <w:rPr>
          <w:lang w:val="en-GB"/>
        </w:rPr>
        <w:instrText xml:space="preserve"> REF alg_bots_main_loop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9</w:t>
      </w:r>
      <w:r w:rsidR="00941A64"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2" w:name="_Toc283076923"/>
      <w:bookmarkStart w:id="123" w:name="_Toc283494231"/>
      <w:r w:rsidRPr="00F26CA1">
        <w:rPr>
          <w:lang w:val="en-GB"/>
        </w:rPr>
        <w:t xml:space="preserve">weapon </w:t>
      </w:r>
      <w:r w:rsidR="002D4AC6" w:rsidRPr="00F26CA1">
        <w:rPr>
          <w:lang w:val="en-GB"/>
        </w:rPr>
        <w:t xml:space="preserve">and enemy </w:t>
      </w:r>
      <w:r w:rsidRPr="00F26CA1">
        <w:rPr>
          <w:lang w:val="en-GB"/>
        </w:rPr>
        <w:t>choice</w:t>
      </w:r>
      <w:bookmarkEnd w:id="122"/>
      <w:bookmarkEnd w:id="123"/>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differ with the dispersion of their projectiles, that 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commentRangeStart w:id="124"/>
      <w:r w:rsidR="0001749C">
        <w:rPr>
          <w:lang w:val="en-GB"/>
        </w:rPr>
        <w:t>effectiveness</w:t>
      </w:r>
      <w:r w:rsidR="00B45C82" w:rsidRPr="00F26CA1">
        <w:rPr>
          <w:lang w:val="en-GB"/>
        </w:rPr>
        <w:t xml:space="preserve"> </w:t>
      </w:r>
      <w:commentRangeEnd w:id="124"/>
      <w:r w:rsidR="0001749C">
        <w:rPr>
          <w:rStyle w:val="Odwoaniedokomentarza"/>
          <w:rFonts w:eastAsiaTheme="minorHAnsi"/>
        </w:rPr>
        <w:commentReference w:id="124"/>
      </w:r>
      <w:r w:rsidR="00B45C82" w:rsidRPr="00F26CA1">
        <w:rPr>
          <w:lang w:val="en-GB"/>
        </w:rPr>
        <w:t>when firing at further, moving target. Surprisingly, t</w:t>
      </w:r>
      <w:r w:rsidRPr="00F26CA1">
        <w:rPr>
          <w:lang w:val="en-GB"/>
        </w:rPr>
        <w:t xml:space="preserve">he </w:t>
      </w:r>
      <w:r w:rsidR="00B45C82" w:rsidRPr="00F26CA1">
        <w:rPr>
          <w:lang w:val="en-GB"/>
        </w:rPr>
        <w:t xml:space="preserve">conducted </w:t>
      </w:r>
      <w:r w:rsidRPr="00F26CA1">
        <w:rPr>
          <w:lang w:val="en-GB"/>
        </w:rPr>
        <w:t xml:space="preserve">experiments have proven that the simple strategy of always choosing the best weapon the bot pos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941A64" w:rsidRPr="00F26CA1">
        <w:rPr>
          <w:lang w:val="en-GB"/>
        </w:rPr>
        <w:fldChar w:fldCharType="begin"/>
      </w:r>
      <w:r w:rsidR="008B42EC" w:rsidRPr="00F26CA1">
        <w:rPr>
          <w:lang w:val="en-GB"/>
        </w:rPr>
        <w:instrText xml:space="preserve"> REF eq_wp_deficiency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3</w:t>
      </w:r>
      <w:r w:rsidR="00561B5D" w:rsidRPr="00F26CA1">
        <w:rPr>
          <w:lang w:val="en-GB"/>
        </w:rPr>
        <w:t>)</w:t>
      </w:r>
      <w:r w:rsidR="00941A64" w:rsidRPr="00F26CA1">
        <w:rPr>
          <w:lang w:val="en-GB"/>
        </w:rPr>
        <w:fldChar w:fldCharType="end"/>
      </w:r>
      <w:r w:rsidR="008B42EC" w:rsidRPr="00F26CA1">
        <w:rPr>
          <w:lang w:val="en-GB"/>
        </w:rPr>
        <w:t xml:space="preserve"> and </w:t>
      </w:r>
      <w:r w:rsidR="00941A64" w:rsidRPr="00F26CA1">
        <w:rPr>
          <w:lang w:val="en-GB"/>
        </w:rPr>
        <w:fldChar w:fldCharType="begin"/>
      </w:r>
      <w:r w:rsidR="008B42EC" w:rsidRPr="00F26CA1">
        <w:rPr>
          <w:lang w:val="en-GB"/>
        </w:rPr>
        <w:instrText xml:space="preserve"> REF eq_ammo_deficiency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3</w:t>
      </w:r>
      <w:r w:rsidR="00561B5D" w:rsidRPr="00F26CA1">
        <w:rPr>
          <w:lang w:val="en-GB"/>
        </w:rPr>
        <w:t>.</w:t>
      </w:r>
      <w:r w:rsidR="00561B5D" w:rsidRPr="00561B5D">
        <w:rPr>
          <w:noProof/>
          <w:lang w:val="en-GB"/>
        </w:rPr>
        <w:t>4</w:t>
      </w:r>
      <w:r w:rsidR="00561B5D" w:rsidRPr="00F26CA1">
        <w:rPr>
          <w:lang w:val="en-GB"/>
        </w:rPr>
        <w:t>)</w:t>
      </w:r>
      <w:r w:rsidR="00941A64"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5" w:name="_Toc283076924"/>
      <w:bookmarkStart w:id="126" w:name="_Toc283494232"/>
      <w:r w:rsidRPr="00F26CA1">
        <w:rPr>
          <w:lang w:val="en-GB"/>
        </w:rPr>
        <w:t>Aiming algorithm</w:t>
      </w:r>
      <w:bookmarkEnd w:id="125"/>
      <w:bookmarkEnd w:id="126"/>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8</w:t>
      </w:r>
      <w:r w:rsidR="00941A64"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27"/>
      <w:r w:rsidR="0001749C">
        <w:rPr>
          <w:lang w:val="en-GB"/>
        </w:rPr>
        <w:t>effective</w:t>
      </w:r>
      <w:commentRangeEnd w:id="127"/>
      <w:r w:rsidR="0001749C">
        <w:rPr>
          <w:rStyle w:val="Odwoaniedokomentarza"/>
          <w:rFonts w:eastAsiaTheme="minorHAnsi"/>
        </w:rPr>
        <w:commentReference w:id="127"/>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on </w:t>
      </w:r>
      <w:r w:rsidR="00941A64" w:rsidRPr="00F26CA1">
        <w:rPr>
          <w:lang w:val="en-GB"/>
        </w:rPr>
        <w:fldChar w:fldCharType="begin"/>
      </w:r>
      <w:r w:rsidR="008A1E8B" w:rsidRPr="00F26CA1">
        <w:rPr>
          <w:lang w:val="en-GB"/>
        </w:rPr>
        <w:instrText xml:space="preserve"> REF _Ref28140555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9</w:t>
      </w:r>
      <w:r w:rsidR="00941A64"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8" w:name="_Ref281405558"/>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9</w:t>
      </w:r>
      <w:r w:rsidR="00941A64" w:rsidRPr="00F26CA1">
        <w:rPr>
          <w:lang w:val="en-GB"/>
        </w:rPr>
        <w:fldChar w:fldCharType="end"/>
      </w:r>
      <w:bookmarkEnd w:id="128"/>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on </w:t>
      </w:r>
      <w:r w:rsidR="00941A64" w:rsidRPr="00F26CA1">
        <w:rPr>
          <w:lang w:val="en-GB"/>
        </w:rPr>
        <w:fldChar w:fldCharType="begin"/>
      </w:r>
      <w:r w:rsidR="000D6D80" w:rsidRPr="00F26CA1">
        <w:rPr>
          <w:lang w:val="en-GB"/>
        </w:rPr>
        <w:instrText xml:space="preserve"> REF _Ref28140555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9</w:t>
      </w:r>
      <w:r w:rsidR="00941A64"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941A64" w:rsidRPr="00F26CA1">
        <w:rPr>
          <w:lang w:val="en-GB"/>
        </w:rPr>
        <w:fldChar w:fldCharType="begin"/>
      </w:r>
      <w:r w:rsidR="000D6D80" w:rsidRPr="00F26CA1">
        <w:rPr>
          <w:lang w:val="en-GB"/>
        </w:rPr>
        <w:instrText xml:space="preserve"> REF _Ref28140555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9</w:t>
      </w:r>
      <w:r w:rsidR="00941A64"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941A64"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941A64"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561B5D" w:rsidRPr="00561B5D">
                <w:rPr>
                  <w:noProof/>
                  <w:lang w:val="en-GB"/>
                </w:rPr>
                <w:t>3</w:t>
              </w:r>
            </w:fldSimple>
            <w:r w:rsidRPr="00F26CA1">
              <w:rPr>
                <w:lang w:val="en-GB"/>
              </w:rPr>
              <w:t>.</w:t>
            </w:r>
            <w:fldSimple w:instr=" SEQ equations \* MERGEFORMAT  \* MERGEFORMAT ">
              <w:r w:rsidR="00561B5D" w:rsidRPr="00561B5D">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29" w:name="_Toc283076925"/>
      <w:bookmarkStart w:id="130" w:name="_Toc283494233"/>
      <w:r w:rsidRPr="00F26CA1">
        <w:rPr>
          <w:lang w:val="en-GB"/>
        </w:rPr>
        <w:t xml:space="preserve">Reference bot and </w:t>
      </w:r>
      <w:r w:rsidR="00A040E2" w:rsidRPr="00F26CA1">
        <w:rPr>
          <w:lang w:val="en-GB"/>
        </w:rPr>
        <w:t>Learn bot</w:t>
      </w:r>
      <w:bookmarkEnd w:id="129"/>
      <w:bookmarkEnd w:id="130"/>
    </w:p>
    <w:p w:rsidR="000C57BA" w:rsidRPr="00F26CA1" w:rsidRDefault="00A638C6" w:rsidP="008D553B">
      <w:pPr>
        <w:rPr>
          <w:lang w:val="en-GB"/>
        </w:rPr>
      </w:pPr>
      <w:r w:rsidRPr="00F26CA1">
        <w:rPr>
          <w:lang w:val="en-GB"/>
        </w:rPr>
        <w:t xml:space="preserve">The 11 weights described in section </w:t>
      </w:r>
      <w:r w:rsidR="00941A64" w:rsidRPr="00F26CA1">
        <w:rPr>
          <w:lang w:val="en-GB"/>
        </w:rPr>
        <w:fldChar w:fldCharType="begin"/>
      </w:r>
      <w:r w:rsidRPr="00F26CA1">
        <w:rPr>
          <w:lang w:val="en-GB"/>
        </w:rPr>
        <w:instrText xml:space="preserve"> REF _Ref281740862 \r \h </w:instrText>
      </w:r>
      <w:r w:rsidR="00941A64" w:rsidRPr="00F26CA1">
        <w:rPr>
          <w:lang w:val="en-GB"/>
        </w:rPr>
      </w:r>
      <w:r w:rsidR="00941A64" w:rsidRPr="00F26CA1">
        <w:rPr>
          <w:lang w:val="en-GB"/>
        </w:rPr>
        <w:fldChar w:fldCharType="separate"/>
      </w:r>
      <w:r w:rsidR="00561B5D">
        <w:rPr>
          <w:lang w:val="en-GB"/>
        </w:rPr>
        <w:t>3.4</w:t>
      </w:r>
      <w:r w:rsidR="00941A64" w:rsidRPr="00F26CA1">
        <w:rPr>
          <w:lang w:val="en-GB"/>
        </w:rPr>
        <w:fldChar w:fldCharType="end"/>
      </w:r>
      <w:r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941A64" w:rsidRPr="00F26CA1">
        <w:rPr>
          <w:lang w:val="en-GB"/>
        </w:rPr>
        <w:fldChar w:fldCharType="begin"/>
      </w:r>
      <w:r w:rsidR="003E04F1" w:rsidRPr="00F26CA1">
        <w:rPr>
          <w:lang w:val="en-GB"/>
        </w:rPr>
        <w:instrText xml:space="preserve"> REF def_determnistic_maximization_problem \h </w:instrText>
      </w:r>
      <w:r w:rsidR="00941A64" w:rsidRPr="00F26CA1">
        <w:rPr>
          <w:lang w:val="en-GB"/>
        </w:rPr>
      </w:r>
      <w:r w:rsidR="00941A64" w:rsidRPr="00F26CA1">
        <w:rPr>
          <w:lang w:val="en-GB"/>
        </w:rPr>
        <w:fldChar w:fldCharType="separate"/>
      </w:r>
      <w:r w:rsidR="00561B5D" w:rsidRPr="00F26CA1">
        <w:rPr>
          <w:lang w:val="en-GB"/>
        </w:rPr>
        <w:t xml:space="preserve">Definition </w:t>
      </w:r>
      <w:r w:rsidR="00561B5D" w:rsidRPr="00561B5D">
        <w:rPr>
          <w:noProof/>
          <w:lang w:val="en-GB"/>
        </w:rPr>
        <w:t>5</w:t>
      </w:r>
      <w:r w:rsidR="00941A64" w:rsidRPr="00F26CA1">
        <w:rPr>
          <w:lang w:val="en-GB"/>
        </w:rPr>
        <w:fldChar w:fldCharType="end"/>
      </w:r>
      <w:r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1" w:name="_Toc283076926"/>
      <w:bookmarkStart w:id="132" w:name="_Toc283494234"/>
      <w:r w:rsidRPr="00F26CA1">
        <w:rPr>
          <w:lang w:val="en-GB"/>
        </w:rPr>
        <w:lastRenderedPageBreak/>
        <w:t xml:space="preserve">Bot’s launching and debugging </w:t>
      </w:r>
      <w:commentRangeStart w:id="133"/>
      <w:r w:rsidRPr="00F26CA1">
        <w:rPr>
          <w:lang w:val="en-GB"/>
        </w:rPr>
        <w:t>application</w:t>
      </w:r>
      <w:commentRangeEnd w:id="133"/>
      <w:r w:rsidR="00F77BB8" w:rsidRPr="00F26CA1">
        <w:rPr>
          <w:rStyle w:val="Odwoaniedokomentarza"/>
          <w:rFonts w:eastAsiaTheme="minorHAnsi"/>
          <w:smallCaps w:val="0"/>
          <w:lang w:val="en-GB"/>
        </w:rPr>
        <w:commentReference w:id="133"/>
      </w:r>
      <w:bookmarkEnd w:id="131"/>
      <w:bookmarkEnd w:id="132"/>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3D6691">
          <w:pgSz w:w="11906" w:h="16838"/>
          <w:pgMar w:top="1417" w:right="1417" w:bottom="1417" w:left="1417" w:header="708" w:footer="708" w:gutter="0"/>
          <w:cols w:space="708"/>
          <w:titlePg/>
          <w:docGrid w:linePitch="360"/>
        </w:sectPr>
      </w:pPr>
    </w:p>
    <w:p w:rsidR="00A040E2" w:rsidRPr="00F26CA1" w:rsidRDefault="00A040E2" w:rsidP="00A040E2">
      <w:pPr>
        <w:pStyle w:val="Nagwek1"/>
        <w:rPr>
          <w:lang w:val="en-GB"/>
        </w:rPr>
      </w:pPr>
      <w:bookmarkStart w:id="134" w:name="_Ref282373648"/>
      <w:bookmarkStart w:id="135" w:name="_Ref282373654"/>
      <w:bookmarkStart w:id="136" w:name="_Toc283076927"/>
      <w:bookmarkStart w:id="137" w:name="_Toc283494235"/>
      <w:r w:rsidRPr="00F26CA1">
        <w:rPr>
          <w:lang w:val="en-GB"/>
        </w:rPr>
        <w:lastRenderedPageBreak/>
        <w:t>Experiments description</w:t>
      </w:r>
      <w:bookmarkEnd w:id="134"/>
      <w:bookmarkEnd w:id="135"/>
      <w:bookmarkEnd w:id="136"/>
      <w:bookmarkEnd w:id="137"/>
    </w:p>
    <w:p w:rsidR="00367D46" w:rsidRPr="00F26CA1" w:rsidRDefault="00504D19" w:rsidP="00367D46">
      <w:pPr>
        <w:rPr>
          <w:lang w:val="en-GB"/>
        </w:rPr>
      </w:pPr>
      <w:r w:rsidRPr="00F26CA1">
        <w:rPr>
          <w:lang w:val="en-GB"/>
        </w:rPr>
        <w:t xml:space="preserve">In this chapter the experiments procedure is being described. There are three basic parts of the procedure: the initial experiments, the optimization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 and the parameters required to pe</w:t>
      </w:r>
      <w:r w:rsidR="00824B08" w:rsidRPr="00F26CA1">
        <w:rPr>
          <w:lang w:val="en-GB"/>
        </w:rPr>
        <w:t>r</w:t>
      </w:r>
      <w:r w:rsidR="00824B08" w:rsidRPr="00F26CA1">
        <w:rPr>
          <w:lang w:val="en-GB"/>
        </w:rPr>
        <w:t xml:space="preserve">form each step are chosen. </w:t>
      </w:r>
    </w:p>
    <w:p w:rsidR="00367D46" w:rsidRPr="00F26CA1" w:rsidRDefault="00367D46" w:rsidP="00367D46">
      <w:pPr>
        <w:pStyle w:val="Nagwek2"/>
        <w:rPr>
          <w:lang w:val="en-GB"/>
        </w:rPr>
      </w:pPr>
      <w:bookmarkStart w:id="138" w:name="_Toc281943912"/>
      <w:bookmarkStart w:id="139" w:name="_Ref282354036"/>
      <w:bookmarkStart w:id="140" w:name="_Toc283076928"/>
      <w:bookmarkStart w:id="141" w:name="_Toc283494236"/>
      <w:r w:rsidRPr="00F26CA1">
        <w:rPr>
          <w:lang w:val="en-GB"/>
        </w:rPr>
        <w:t>Initial experiments</w:t>
      </w:r>
      <w:bookmarkEnd w:id="138"/>
      <w:bookmarkEnd w:id="139"/>
      <w:bookmarkEnd w:id="140"/>
      <w:bookmarkEnd w:id="141"/>
    </w:p>
    <w:p w:rsidR="00990C43" w:rsidRPr="00F26CA1" w:rsidRDefault="00990C43" w:rsidP="00990C43">
      <w:pPr>
        <w:rPr>
          <w:lang w:val="en-GB"/>
        </w:rPr>
      </w:pPr>
      <w:r w:rsidRPr="00F26CA1">
        <w:rPr>
          <w:lang w:val="en-GB"/>
        </w:rPr>
        <w:t>The aim of initial experiments is to obtain data that will allow us to compare the results b</w:t>
      </w:r>
      <w:r w:rsidRPr="00F26CA1">
        <w:rPr>
          <w:lang w:val="en-GB"/>
        </w:rPr>
        <w:t>e</w:t>
      </w:r>
      <w:r w:rsidRPr="00F26CA1">
        <w:rPr>
          <w:lang w:val="en-GB"/>
        </w:rPr>
        <w:t>fore and after the optimization to observe the potential improvement.</w:t>
      </w:r>
    </w:p>
    <w:p w:rsidR="00990C43" w:rsidRPr="00F26CA1" w:rsidRDefault="00990C43" w:rsidP="00990C43">
      <w:pPr>
        <w:rPr>
          <w:lang w:val="en-GB"/>
        </w:rPr>
      </w:pPr>
      <w:r w:rsidRPr="00F26CA1">
        <w:rPr>
          <w:lang w:val="en-GB"/>
        </w:rPr>
        <w:t xml:space="preserve">The setting that will be evaluated during the initial experiments has been adjusted during the development process of the program. </w:t>
      </w:r>
      <w:r w:rsidR="004253D7" w:rsidRPr="00F26CA1">
        <w:rPr>
          <w:lang w:val="en-GB"/>
        </w:rPr>
        <w:t xml:space="preserve">For instance, the agent </w:t>
      </w:r>
      <w:r w:rsidR="00673702" w:rsidRPr="00F26CA1">
        <w:rPr>
          <w:lang w:val="en-GB"/>
        </w:rPr>
        <w:t xml:space="preserve">often </w:t>
      </w:r>
      <w:r w:rsidR="004253D7" w:rsidRPr="00F26CA1">
        <w:rPr>
          <w:lang w:val="en-GB"/>
        </w:rPr>
        <w:t>would be put in a situ</w:t>
      </w:r>
      <w:r w:rsidR="004253D7" w:rsidRPr="00F26CA1">
        <w:rPr>
          <w:lang w:val="en-GB"/>
        </w:rPr>
        <w:t>a</w:t>
      </w:r>
      <w:r w:rsidR="004253D7" w:rsidRPr="00F26CA1">
        <w:rPr>
          <w:lang w:val="en-GB"/>
        </w:rPr>
        <w:t xml:space="preserve">tion when it has little health and little ammunition, and the ammunition items are close, whilst the health items are further. The weights were </w:t>
      </w:r>
      <w:r w:rsidR="00673702" w:rsidRPr="00F26CA1">
        <w:rPr>
          <w:lang w:val="en-GB"/>
        </w:rPr>
        <w:t xml:space="preserve">manually </w:t>
      </w:r>
      <w:r w:rsidR="004253D7" w:rsidRPr="00F26CA1">
        <w:rPr>
          <w:lang w:val="en-GB"/>
        </w:rPr>
        <w:t xml:space="preserve">adjusted in such way, that the agent would rather choose to go for the health items, as the health level is more important. </w:t>
      </w:r>
      <w:r w:rsidR="0044516A" w:rsidRPr="00F26CA1">
        <w:rPr>
          <w:lang w:val="en-GB"/>
        </w:rPr>
        <w:t>This method</w:t>
      </w:r>
      <w:r w:rsidR="00EA2C84" w:rsidRPr="00F26CA1">
        <w:rPr>
          <w:lang w:val="en-GB"/>
        </w:rPr>
        <w:t xml:space="preserve"> bases on authors intuition and has been evaluated mainly by the author himself.</w:t>
      </w:r>
      <w:r w:rsidR="00673702" w:rsidRPr="00F26CA1">
        <w:rPr>
          <w:lang w:val="en-GB"/>
        </w:rPr>
        <w:t xml:space="preserve"> The resulting</w:t>
      </w:r>
      <w:r w:rsidR="00C21CA2" w:rsidRPr="00F26CA1">
        <w:rPr>
          <w:lang w:val="en-GB"/>
        </w:rPr>
        <w:t xml:space="preserve"> setting will be used as a setting for the ReferenceBot.</w:t>
      </w:r>
    </w:p>
    <w:p w:rsidR="00E20BF9" w:rsidRPr="00F26CA1" w:rsidRDefault="00C21CA2" w:rsidP="00990C43">
      <w:pPr>
        <w:rPr>
          <w:lang w:val="en-GB"/>
        </w:rPr>
      </w:pPr>
      <w:r w:rsidRPr="00F26CA1">
        <w:rPr>
          <w:lang w:val="en-GB"/>
        </w:rPr>
        <w:t>In the initial experiment, the ReferenceBot will be compared with the EraserBot.</w:t>
      </w:r>
      <w:r w:rsidR="003836C3" w:rsidRPr="00F26CA1">
        <w:rPr>
          <w:lang w:val="en-GB"/>
        </w:rPr>
        <w:t xml:space="preserve"> There will be played 5 separate </w:t>
      </w:r>
      <w:r w:rsidR="003836C3" w:rsidRPr="00F26CA1">
        <w:rPr>
          <w:rStyle w:val="Wyrnieniedelikatne"/>
          <w:lang w:val="en-GB"/>
        </w:rPr>
        <w:t>deathmatch</w:t>
      </w:r>
      <w:r w:rsidR="003836C3" w:rsidRPr="00F26CA1">
        <w:rPr>
          <w:lang w:val="en-GB"/>
        </w:rPr>
        <w:t xml:space="preserve"> games,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the </w:t>
      </w:r>
      <w:r w:rsidR="00504BBB" w:rsidRPr="00F26CA1">
        <w:rPr>
          <w:lang w:val="en-GB"/>
        </w:rPr>
        <w:t>EraserBot will be set to the highest possible. The same with the characteristics of the EraserBot, such as firing accuracy and com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r 1 \* MERGEFORMAT ">
              <w:r w:rsidR="00561B5D" w:rsidRPr="00561B5D">
                <w:rPr>
                  <w:noProof/>
                  <w:lang w:val="en-GB"/>
                </w:rPr>
                <w:t>1</w:t>
              </w:r>
            </w:fldSimple>
            <w:r w:rsidRPr="00F26CA1">
              <w:rPr>
                <w:lang w:val="en-GB"/>
              </w:rPr>
              <w:t>)</w:t>
            </w:r>
          </w:p>
        </w:tc>
      </w:tr>
    </w:tbl>
    <w:p w:rsidR="007B2E9B" w:rsidRPr="00F26CA1" w:rsidRDefault="002E44AF" w:rsidP="00990C43">
      <w:pPr>
        <w:rPr>
          <w:lang w:val="en-GB"/>
        </w:rPr>
      </w:pPr>
      <w:r w:rsidRPr="00F26CA1">
        <w:rPr>
          <w:lang w:val="en-GB"/>
        </w:rPr>
        <w:t>W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Pr="00F26CA1">
        <w:rPr>
          <w:lang w:val="en-GB"/>
        </w:rPr>
        <w:t xml:space="preserve"> is a number of times when the given</w:t>
      </w:r>
      <w:r w:rsidR="00C65A20" w:rsidRPr="00F26CA1">
        <w:rPr>
          <w:lang w:val="en-GB"/>
        </w:rPr>
        <w:t xml:space="preserve"> bot</w:t>
      </w:r>
      <w:r w:rsidRPr="00F26CA1">
        <w:rPr>
          <w:lang w:val="en-GB"/>
        </w:rPr>
        <w:t xml:space="preserve"> </w:t>
      </w:r>
      <m:oMath>
        <m:r>
          <w:rPr>
            <w:rFonts w:ascii="Cambria Math" w:hAnsi="Cambria Math"/>
            <w:lang w:val="en-GB"/>
          </w:rPr>
          <m:t>B</m:t>
        </m:r>
      </m:oMath>
      <w:r w:rsidRPr="00F26CA1">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 xml:space="preserve">and EraserBot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 xml:space="preserve">e used to play the game will be probably the most popular Quake II map, called </w:t>
      </w:r>
      <w:r w:rsidR="006E69F4" w:rsidRPr="00F26CA1">
        <w:rPr>
          <w:rStyle w:val="Wyrnieniedelikatne"/>
          <w:lang w:val="en-GB"/>
        </w:rPr>
        <w:t>q2dm1</w:t>
      </w:r>
      <w:r w:rsidR="00053CAC" w:rsidRPr="00F26CA1">
        <w:rPr>
          <w:lang w:val="en-GB"/>
        </w:rPr>
        <w:t xml:space="preserve">, illustrated on </w:t>
      </w:r>
      <w:r w:rsidR="00941A64" w:rsidRPr="00F26CA1">
        <w:rPr>
          <w:lang w:val="en-GB"/>
        </w:rPr>
        <w:fldChar w:fldCharType="begin"/>
      </w:r>
      <w:r w:rsidR="00053CAC" w:rsidRPr="00F26CA1">
        <w:rPr>
          <w:lang w:val="en-GB"/>
        </w:rPr>
        <w:instrText xml:space="preserve"> REF _Ref28229359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0</w:t>
      </w:r>
      <w:r w:rsidR="00941A64"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2" w:name="_Ref282293598"/>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0</w:t>
      </w:r>
      <w:r w:rsidR="00941A64" w:rsidRPr="00F26CA1">
        <w:rPr>
          <w:lang w:val="en-GB"/>
        </w:rPr>
        <w:fldChar w:fldCharType="end"/>
      </w:r>
      <w:bookmarkEnd w:id="142"/>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367D46" w:rsidRPr="00F26CA1" w:rsidRDefault="00367D46" w:rsidP="00367D46">
      <w:pPr>
        <w:pStyle w:val="Nagwek2"/>
        <w:rPr>
          <w:lang w:val="en-GB"/>
        </w:rPr>
      </w:pPr>
      <w:bookmarkStart w:id="143" w:name="_Toc281943913"/>
      <w:bookmarkStart w:id="144" w:name="_Toc283076929"/>
      <w:bookmarkStart w:id="145" w:name="_Toc283494237"/>
      <w:r w:rsidRPr="00F26CA1">
        <w:rPr>
          <w:lang w:val="en-GB"/>
        </w:rPr>
        <w:t>Optimization process</w:t>
      </w:r>
      <w:bookmarkEnd w:id="143"/>
      <w:bookmarkEnd w:id="144"/>
      <w:bookmarkEnd w:id="145"/>
    </w:p>
    <w:p w:rsidR="00803C9D" w:rsidRPr="00F26CA1" w:rsidRDefault="00803C9D" w:rsidP="00803C9D">
      <w:pPr>
        <w:rPr>
          <w:lang w:val="en-GB"/>
        </w:rPr>
      </w:pPr>
      <w:r w:rsidRPr="00F26CA1">
        <w:rPr>
          <w:lang w:val="en-GB"/>
        </w:rPr>
        <w:t xml:space="preserve">This section describes the bot’s optimization procedure that has been applied. During the optimization, the </w:t>
      </w:r>
      <w:r w:rsidR="00BB7CB4" w:rsidRPr="00F26CA1">
        <w:rPr>
          <w:lang w:val="en-GB"/>
        </w:rPr>
        <w:t>LearnBot’</w:t>
      </w:r>
      <w:r w:rsidR="00557E81" w:rsidRPr="00F26CA1">
        <w:rPr>
          <w:lang w:val="en-GB"/>
        </w:rPr>
        <w:t>s</w:t>
      </w:r>
      <w:r w:rsidRPr="00F26CA1">
        <w:rPr>
          <w:lang w:val="en-GB"/>
        </w:rPr>
        <w:t xml:space="preserve"> weight parameters used when establishing the navigation plan, as described in section </w:t>
      </w:r>
      <w:r w:rsidR="00941A64" w:rsidRPr="00F26CA1">
        <w:rPr>
          <w:lang w:val="en-GB"/>
        </w:rPr>
        <w:fldChar w:fldCharType="begin"/>
      </w:r>
      <w:r w:rsidRPr="00F26CA1">
        <w:rPr>
          <w:lang w:val="en-GB"/>
        </w:rPr>
        <w:instrText xml:space="preserve"> REF _Ref281740768 \r \h </w:instrText>
      </w:r>
      <w:r w:rsidR="00941A64" w:rsidRPr="00F26CA1">
        <w:rPr>
          <w:lang w:val="en-GB"/>
        </w:rPr>
      </w:r>
      <w:r w:rsidR="00941A64" w:rsidRPr="00F26CA1">
        <w:rPr>
          <w:lang w:val="en-GB"/>
        </w:rPr>
        <w:fldChar w:fldCharType="separate"/>
      </w:r>
      <w:r w:rsidR="00561B5D">
        <w:rPr>
          <w:lang w:val="en-GB"/>
        </w:rPr>
        <w:t>3.4</w:t>
      </w:r>
      <w:r w:rsidR="00941A64" w:rsidRPr="00F26CA1">
        <w:rPr>
          <w:lang w:val="en-GB"/>
        </w:rPr>
        <w:fldChar w:fldCharType="end"/>
      </w:r>
      <w:r w:rsidRPr="00F26CA1">
        <w:rPr>
          <w:lang w:val="en-GB"/>
        </w:rPr>
        <w:t>, will be changed in such a way to possibly maximize bot’s result in the game against the ReferenceBot, which will be using a constant, manually adjusted co</w:t>
      </w:r>
      <w:r w:rsidRPr="00F26CA1">
        <w:rPr>
          <w:lang w:val="en-GB"/>
        </w:rPr>
        <w:t>n</w:t>
      </w:r>
      <w:r w:rsidRPr="00F26CA1">
        <w:rPr>
          <w:lang w:val="en-GB"/>
        </w:rPr>
        <w:t>figura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941A64"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46" w:name="eq_GQ2_gain_function"/>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2</w:t>
              </w:r>
            </w:fldSimple>
            <w:r w:rsidRPr="00F26CA1">
              <w:rPr>
                <w:lang w:val="en-GB"/>
              </w:rPr>
              <w:t>)</w:t>
            </w:r>
            <w:bookmarkEnd w:id="146"/>
          </w:p>
        </w:tc>
      </w:tr>
    </w:tbl>
    <w:p w:rsidR="00D031E9" w:rsidRPr="00F26CA1" w:rsidRDefault="00677BC9" w:rsidP="000701A8">
      <w:pPr>
        <w:rPr>
          <w:lang w:val="en-GB"/>
        </w:rPr>
      </w:pPr>
      <w:r w:rsidRPr="00F26CA1">
        <w:rPr>
          <w:lang w:val="en-GB"/>
        </w:rPr>
        <w:t xml:space="preserve">Where </w:t>
      </w:r>
      <m:oMath>
        <m:r>
          <m:rPr>
            <m:sty m:val="bi"/>
          </m:rPr>
          <w:rPr>
            <w:rFonts w:ascii="Cambria Math" w:hAnsi="Cambria Math"/>
            <w:lang w:val="en-GB"/>
          </w:rPr>
          <m:t>θ</m:t>
        </m:r>
      </m:oMath>
      <w:r w:rsidRPr="00F26CA1">
        <w:rPr>
          <w:b/>
          <w:lang w:val="en-GB"/>
        </w:rPr>
        <w:t xml:space="preserve"> </w:t>
      </w:r>
      <w:r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Pr="00F26CA1">
        <w:rPr>
          <w:lang w:val="en-GB"/>
        </w:rPr>
        <w:t xml:space="preserve"> is a LearnBot using configur</w:t>
      </w:r>
      <w:r w:rsidRPr="00F26CA1">
        <w:rPr>
          <w:lang w:val="en-GB"/>
        </w:rPr>
        <w:t>a</w:t>
      </w:r>
      <w:r w:rsidRPr="00F26CA1">
        <w:rPr>
          <w:lang w:val="en-GB"/>
        </w:rPr>
        <w:t xml:space="preserve">tion </w:t>
      </w:r>
      <m:oMath>
        <m:r>
          <m:rPr>
            <m:sty m:val="bi"/>
          </m:rPr>
          <w:rPr>
            <w:rFonts w:ascii="Cambria Math" w:hAnsi="Cambria Math"/>
            <w:lang w:val="en-GB"/>
          </w:rPr>
          <m:t>θ</m:t>
        </m:r>
      </m:oMath>
      <w:r w:rsidRPr="00F26CA1">
        <w:rPr>
          <w:lang w:val="en-GB"/>
        </w:rPr>
        <w:t>.</w:t>
      </w:r>
    </w:p>
    <w:p w:rsidR="000701A8" w:rsidRPr="00F26CA1" w:rsidRDefault="000A4AA8" w:rsidP="000701A8">
      <w:pPr>
        <w:rPr>
          <w:lang w:val="en-GB"/>
        </w:rPr>
      </w:pPr>
      <w:r w:rsidRPr="00F26CA1">
        <w:rPr>
          <w:lang w:val="en-GB"/>
        </w:rPr>
        <w:t>E</w:t>
      </w:r>
      <w:r w:rsidR="000701A8" w:rsidRPr="00F26CA1">
        <w:rPr>
          <w:lang w:val="en-GB"/>
        </w:rPr>
        <w:t xml:space="preserve">ach Quake II game that will be run during the optimization process, </w:t>
      </w:r>
      <w:r w:rsidRPr="00F26CA1">
        <w:rPr>
          <w:lang w:val="en-GB"/>
        </w:rPr>
        <w:t>will be a duel of a LearnBot against a ReferenceBot</w:t>
      </w:r>
      <w:r w:rsidR="00FA05ED" w:rsidRPr="00F26CA1">
        <w:rPr>
          <w:lang w:val="en-GB"/>
        </w:rPr>
        <w:t>, i.e. one LearnBot will play against one ReferenceBot. LearnBot’s configuration will be changing according to chosen algorithm.</w:t>
      </w:r>
    </w:p>
    <w:p w:rsidR="008709C2" w:rsidRPr="00F26CA1" w:rsidRDefault="008709C2" w:rsidP="000701A8">
      <w:pPr>
        <w:rPr>
          <w:lang w:val="en-GB"/>
        </w:rPr>
      </w:pPr>
      <w:r w:rsidRPr="00F26CA1">
        <w:rPr>
          <w:lang w:val="en-GB"/>
        </w:rPr>
        <w:t xml:space="preserve">In order to make optimization more efficient, a designed on purpose map will be used. The map is smaller than standard Quake II maps, which </w:t>
      </w:r>
      <w:r w:rsidR="00F44A75" w:rsidRPr="00F26CA1">
        <w:rPr>
          <w:lang w:val="en-GB"/>
        </w:rPr>
        <w:t xml:space="preserve">will </w:t>
      </w:r>
      <w:r w:rsidRPr="00F26CA1">
        <w:rPr>
          <w:lang w:val="en-GB"/>
        </w:rPr>
        <w:t>allow agents to play more dynam</w:t>
      </w:r>
      <w:r w:rsidRPr="00F26CA1">
        <w:rPr>
          <w:lang w:val="en-GB"/>
        </w:rPr>
        <w:t>i</w:t>
      </w:r>
      <w:r w:rsidRPr="00F26CA1">
        <w:rPr>
          <w:lang w:val="en-GB"/>
        </w:rPr>
        <w:lastRenderedPageBreak/>
        <w:t>cally</w:t>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will he or she reappear after being defeated by the opponent. </w:t>
      </w:r>
      <w:r w:rsidR="006423B8" w:rsidRPr="00F26CA1">
        <w:rPr>
          <w:lang w:val="en-GB"/>
        </w:rPr>
        <w:t>The relatively simple geometry of the map allows us to run the game at maximal speed</w:t>
      </w:r>
      <w:r w:rsidR="00E637D6" w:rsidRPr="00F26CA1">
        <w:rPr>
          <w:lang w:val="en-GB"/>
        </w:rPr>
        <w:t xml:space="preserve"> – in case of complex standard maps that are pr</w:t>
      </w:r>
      <w:r w:rsidR="00E637D6" w:rsidRPr="00F26CA1">
        <w:rPr>
          <w:lang w:val="en-GB"/>
        </w:rPr>
        <w:t>o</w:t>
      </w:r>
      <w:r w:rsidR="00E637D6" w:rsidRPr="00F26CA1">
        <w:rPr>
          <w:lang w:val="en-GB"/>
        </w:rPr>
        <w:t>vided together with the game, the optimization process would have to be at least 2 times slower</w:t>
      </w:r>
      <w:r w:rsidR="006423B8" w:rsidRPr="00F26CA1">
        <w:rPr>
          <w:lang w:val="en-GB"/>
        </w:rPr>
        <w:t xml:space="preserve">. </w:t>
      </w:r>
      <w:r w:rsidR="006F76C2" w:rsidRPr="00F26CA1">
        <w:rPr>
          <w:lang w:val="en-GB"/>
        </w:rPr>
        <w:t xml:space="preserve">The i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The weapons with ammunition and health with </w:t>
      </w:r>
      <w:r w:rsidR="00D63BD2" w:rsidRPr="00F26CA1">
        <w:rPr>
          <w:lang w:val="en-GB"/>
        </w:rPr>
        <w:t>armour</w:t>
      </w:r>
      <w:r w:rsidR="00C4200C" w:rsidRPr="00F26CA1">
        <w:rPr>
          <w:lang w:val="en-GB"/>
        </w:rPr>
        <w:t xml:space="preserve"> are often separated, so the agent needs to make a good decision about what is more important for it.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plan of the map is illustrated on </w:t>
      </w:r>
      <w:r w:rsidR="00941A64" w:rsidRPr="00F26CA1">
        <w:rPr>
          <w:lang w:val="en-GB"/>
        </w:rPr>
        <w:fldChar w:fldCharType="begin"/>
      </w:r>
      <w:r w:rsidR="0011558B" w:rsidRPr="00F26CA1">
        <w:rPr>
          <w:lang w:val="en-GB"/>
        </w:rPr>
        <w:instrText xml:space="preserve"> REF _Ref282299835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1</w:t>
      </w:r>
      <w:r w:rsidR="00941A64"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4">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47" w:name="_Ref282299835"/>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1</w:t>
      </w:r>
      <w:r w:rsidR="00941A64" w:rsidRPr="00F26CA1">
        <w:rPr>
          <w:lang w:val="en-GB"/>
        </w:rPr>
        <w:fldChar w:fldCharType="end"/>
      </w:r>
      <w:bookmarkEnd w:id="147"/>
      <w:r w:rsidRPr="00F26CA1">
        <w:rPr>
          <w:lang w:val="en-GB"/>
        </w:rPr>
        <w:t xml:space="preserve">: The overview of the map that will be used during the optimization process. The locations marked with green </w:t>
      </w:r>
      <w:r w:rsidR="0025696B" w:rsidRPr="00F26CA1">
        <w:rPr>
          <w:lang w:val="en-GB"/>
        </w:rPr>
        <w:t>colour</w:t>
      </w:r>
      <w:r w:rsidRPr="00F26CA1">
        <w:rPr>
          <w:lang w:val="en-GB"/>
        </w:rPr>
        <w:t xml:space="preserve">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48" w:name="_Toc283076930"/>
      <w:bookmarkStart w:id="149" w:name="_Toc283494238"/>
      <w:r w:rsidRPr="00F26CA1">
        <w:rPr>
          <w:lang w:val="en-GB"/>
        </w:rPr>
        <w:lastRenderedPageBreak/>
        <w:t>Results measurement</w:t>
      </w:r>
      <w:bookmarkEnd w:id="148"/>
      <w:bookmarkEnd w:id="149"/>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emy even if we knew the exact, deterministic</w:t>
      </w:r>
      <w:r w:rsidR="003777E3" w:rsidRPr="00F26CA1">
        <w:rPr>
          <w:lang w:val="en-GB"/>
        </w:rPr>
        <w:t>,</w:t>
      </w:r>
      <w:r w:rsidR="002472FE" w:rsidRPr="00F26CA1">
        <w:rPr>
          <w:lang w:val="en-GB"/>
        </w:rPr>
        <w:t xml:space="preserve"> algorithm it uses.</w:t>
      </w:r>
      <w:r w:rsidR="00633377" w:rsidRPr="00F26CA1">
        <w:rPr>
          <w:lang w:val="en-GB"/>
        </w:rPr>
        <w:t xml:space="preserve"> For instance, we do not have the in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Because of 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927282" w:rsidRPr="00F26CA1">
        <w:rPr>
          <w:lang w:val="en-GB"/>
        </w:rPr>
        <w:t xml:space="preserve"> as a noise that is added to our gain function as defined in </w:t>
      </w:r>
      <w:r w:rsidR="00941A64" w:rsidRPr="00F26CA1">
        <w:rPr>
          <w:lang w:val="en-GB"/>
        </w:rPr>
        <w:fldChar w:fldCharType="begin"/>
      </w:r>
      <w:r w:rsidR="00927282" w:rsidRPr="00F26CA1">
        <w:rPr>
          <w:lang w:val="en-GB"/>
        </w:rPr>
        <w:instrText xml:space="preserve"> REF eq_GQ2_gain_function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4</w:t>
      </w:r>
      <w:r w:rsidR="00561B5D" w:rsidRPr="00F26CA1">
        <w:rPr>
          <w:lang w:val="en-GB"/>
        </w:rPr>
        <w:t>.</w:t>
      </w:r>
      <w:r w:rsidR="00561B5D" w:rsidRPr="00561B5D">
        <w:rPr>
          <w:noProof/>
          <w:lang w:val="en-GB"/>
        </w:rPr>
        <w:t>2</w:t>
      </w:r>
      <w:r w:rsidR="00561B5D" w:rsidRPr="00F26CA1">
        <w:rPr>
          <w:lang w:val="en-GB"/>
        </w:rPr>
        <w:t>)</w:t>
      </w:r>
      <w:r w:rsidR="00941A64" w:rsidRPr="00F26CA1">
        <w:rPr>
          <w:lang w:val="en-GB"/>
        </w:rPr>
        <w:fldChar w:fldCharType="end"/>
      </w:r>
      <w:r w:rsidR="00927282" w:rsidRPr="00F26CA1">
        <w:rPr>
          <w:lang w:val="en-GB"/>
        </w:rPr>
        <w:t xml:space="preserve">. Therefore, we only have 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941A64"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3</w:t>
              </w:r>
            </w:fldSimple>
            <w:r w:rsidRPr="00F26CA1">
              <w:rPr>
                <w:lang w:val="en-GB"/>
              </w:rPr>
              <w:t>)</w:t>
            </w:r>
          </w:p>
        </w:tc>
      </w:tr>
    </w:tbl>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FB0697" w:rsidP="00FB0697">
      <w:pPr>
        <w:rPr>
          <w:lang w:val="en-GB"/>
        </w:rPr>
      </w:pPr>
      <w:r w:rsidRPr="00F26CA1">
        <w:rPr>
          <w:lang w:val="en-GB"/>
        </w:rPr>
        <w:t xml:space="preserve">First, we will assume, that regardless the algorithm chosen, each function evaluation will mean actually </w:t>
      </w:r>
      <m:oMath>
        <m:r>
          <w:rPr>
            <w:rFonts w:ascii="Cambria Math" w:hAnsi="Cambria Math"/>
            <w:lang w:val="en-GB"/>
          </w:rPr>
          <m:t>N</m:t>
        </m:r>
      </m:oMath>
      <w:r w:rsidRPr="00F26CA1">
        <w:rPr>
          <w:lang w:val="en-GB"/>
        </w:rPr>
        <w:t xml:space="preserve"> function evaluations and the average result will be treated as a final evalu</w:t>
      </w:r>
      <w:r w:rsidRPr="00F26CA1">
        <w:rPr>
          <w:lang w:val="en-GB"/>
        </w:rPr>
        <w:t>a</w:t>
      </w:r>
      <w:r w:rsidRPr="00F26CA1">
        <w:rPr>
          <w:lang w:val="en-GB"/>
        </w:rPr>
        <w:t xml:space="preserve">tion result. </w:t>
      </w:r>
      <w:r w:rsidR="00E90B52" w:rsidRPr="00F26CA1">
        <w:rPr>
          <w:lang w:val="en-GB"/>
        </w:rPr>
        <w:t>We can denote it as fol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941A64"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561B5D" w:rsidRPr="00561B5D">
                <w:rPr>
                  <w:noProof/>
                  <w:lang w:val="en-GB"/>
                </w:rPr>
                <w:t>4</w:t>
              </w:r>
            </w:fldSimple>
            <w:r w:rsidRPr="00F26CA1">
              <w:rPr>
                <w:lang w:val="en-GB"/>
              </w:rPr>
              <w:t>.</w:t>
            </w:r>
            <w:fldSimple w:instr=" SEQ equations \* MERGEFORMAT  \* MERGEFORMAT ">
              <w:r w:rsidR="00561B5D" w:rsidRPr="00561B5D">
                <w:rPr>
                  <w:noProof/>
                  <w:lang w:val="en-GB"/>
                </w:rPr>
                <w:t>4</w:t>
              </w:r>
            </w:fldSimple>
            <w:r w:rsidRPr="00F26CA1">
              <w:rPr>
                <w:lang w:val="en-GB"/>
              </w:rPr>
              <w:t>)</w:t>
            </w:r>
          </w:p>
        </w:tc>
      </w:tr>
    </w:tbl>
    <w:p w:rsidR="00FB0697" w:rsidRPr="00F26CA1" w:rsidRDefault="00FB0697" w:rsidP="001877F9">
      <w:pPr>
        <w:rPr>
          <w:lang w:val="en-GB"/>
        </w:rPr>
      </w:pPr>
      <w:r w:rsidRPr="00F26CA1">
        <w:rPr>
          <w:lang w:val="en-GB"/>
        </w:rPr>
        <w:t>Although, we are decreasing the influence of the noise, it is not our goal here to remove most of it using just this method. As show</w:t>
      </w:r>
      <w:r w:rsidR="00001C02" w:rsidRPr="00F26CA1">
        <w:rPr>
          <w:lang w:val="en-GB"/>
        </w:rPr>
        <w:t>n on</w:t>
      </w:r>
      <w:r w:rsidRPr="00F26CA1">
        <w:rPr>
          <w:lang w:val="en-GB"/>
        </w:rPr>
        <w:t xml:space="preserve"> </w:t>
      </w:r>
      <w:r w:rsidR="00941A64" w:rsidRPr="00F26CA1">
        <w:rPr>
          <w:lang w:val="en-GB"/>
        </w:rPr>
        <w:fldChar w:fldCharType="begin"/>
      </w:r>
      <w:r w:rsidRPr="00F26CA1">
        <w:rPr>
          <w:lang w:val="en-GB"/>
        </w:rPr>
        <w:instrText xml:space="preserve"> REF _Ref282041527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6</w:t>
      </w:r>
      <w:r w:rsidR="00941A64" w:rsidRPr="00F26CA1">
        <w:rPr>
          <w:lang w:val="en-GB"/>
        </w:rPr>
        <w:fldChar w:fldCharType="end"/>
      </w:r>
      <w:r w:rsidRPr="00F26CA1">
        <w:rPr>
          <w:lang w:val="en-GB"/>
        </w:rPr>
        <w:t xml:space="preserve">, this approach is </w:t>
      </w:r>
      <w:commentRangeStart w:id="150"/>
      <w:r w:rsidR="0001749C">
        <w:rPr>
          <w:lang w:val="en-GB"/>
        </w:rPr>
        <w:t>effective</w:t>
      </w:r>
      <w:r w:rsidRPr="00F26CA1">
        <w:rPr>
          <w:lang w:val="en-GB"/>
        </w:rPr>
        <w:t xml:space="preserve"> </w:t>
      </w:r>
      <w:commentRangeEnd w:id="150"/>
      <w:r w:rsidR="0001749C">
        <w:rPr>
          <w:rStyle w:val="Odwoaniedokomentarza"/>
          <w:rFonts w:eastAsiaTheme="minorHAnsi"/>
        </w:rPr>
        <w:commentReference w:id="150"/>
      </w:r>
      <w:r w:rsidRPr="00F26CA1">
        <w:rPr>
          <w:lang w:val="en-GB"/>
        </w:rPr>
        <w:t xml:space="preserve">only up to some point. In our case, the appropriate value of </w:t>
      </w:r>
      <m:oMath>
        <m:r>
          <w:rPr>
            <w:rFonts w:ascii="Cambria Math" w:hAnsi="Cambria Math"/>
            <w:lang w:val="en-GB"/>
          </w:rPr>
          <m:t>N</m:t>
        </m:r>
      </m:oMath>
      <w:r w:rsidRPr="00F26CA1">
        <w:rPr>
          <w:lang w:val="en-GB"/>
        </w:rPr>
        <w:t xml:space="preserve"> should reduce the noise to a level that will be acceptable for the algorithms we will be using.</w:t>
      </w:r>
    </w:p>
    <w:p w:rsidR="00FB0697"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This has been observed to be </w:t>
      </w:r>
      <w:r w:rsidR="00ED00C2" w:rsidRPr="00F26CA1">
        <w:rPr>
          <w:lang w:val="en-GB"/>
        </w:rPr>
        <w:t xml:space="preserve">about 10 minutes. </w:t>
      </w:r>
      <w:r w:rsidRPr="00F26CA1">
        <w:rPr>
          <w:lang w:val="en-GB"/>
        </w:rPr>
        <w:t xml:space="preserve"> </w:t>
      </w:r>
    </w:p>
    <w:p w:rsidR="00ED00C2" w:rsidRPr="00F26CA1" w:rsidRDefault="00ED00C2" w:rsidP="00FB0697">
      <w:pPr>
        <w:rPr>
          <w:lang w:val="en-GB"/>
        </w:rPr>
      </w:pPr>
      <w:r w:rsidRPr="00F26CA1">
        <w:rPr>
          <w:lang w:val="en-GB"/>
        </w:rPr>
        <w:lastRenderedPageBreak/>
        <w:t xml:space="preserve">At this point we can realize that for instance, if we set </w:t>
      </w:r>
      <m:oMath>
        <m:r>
          <w:rPr>
            <w:rFonts w:ascii="Cambria Math" w:hAnsi="Cambria Math"/>
            <w:lang w:val="en-GB"/>
          </w:rPr>
          <m:t>N=5</m:t>
        </m:r>
      </m:oMath>
      <w:r w:rsidRPr="00F26CA1">
        <w:rPr>
          <w:lang w:val="en-GB"/>
        </w:rPr>
        <w:t xml:space="preserve">, which in fact is quite low, and each evaluation’s time to 10 minutes, then evaluating 10 different configurations </w:t>
      </w:r>
      <m:oMath>
        <m:sSub>
          <m:sSubPr>
            <m:ctrlPr>
              <w:rPr>
                <w:rFonts w:ascii="Cambria Math" w:hAnsi="Cambria Math"/>
                <w:b/>
                <w:i/>
                <w:lang w:val="en-GB"/>
              </w:rPr>
            </m:ctrlPr>
          </m:sSubPr>
          <m:e>
            <m:r>
              <m:rPr>
                <m:sty m:val="bi"/>
              </m:rPr>
              <w:rPr>
                <w:rFonts w:ascii="Cambria Math" w:hAnsi="Cambria Math"/>
                <w:lang w:val="en-GB"/>
              </w:rPr>
              <m:t>θ</m:t>
            </m:r>
          </m:e>
          <m:sub>
            <m:r>
              <m:rPr>
                <m:sty m:val="bi"/>
              </m:rPr>
              <w:rPr>
                <w:rFonts w:ascii="Cambria Math" w:hAnsi="Cambria Math"/>
                <w:lang w:val="en-GB"/>
              </w:rPr>
              <m:t>k</m:t>
            </m:r>
          </m:sub>
        </m:sSub>
      </m:oMath>
      <w:r w:rsidRPr="00F26CA1">
        <w:rPr>
          <w:b/>
          <w:lang w:val="en-GB"/>
        </w:rPr>
        <w:t xml:space="preserve"> </w:t>
      </w:r>
      <w:r w:rsidRPr="00F26CA1">
        <w:rPr>
          <w:lang w:val="en-GB"/>
        </w:rPr>
        <w:t xml:space="preserve">will last 8 hours and 20 minutes. This is </w:t>
      </w:r>
      <w:r w:rsidR="000779AE" w:rsidRPr="00F26CA1">
        <w:rPr>
          <w:lang w:val="en-GB"/>
        </w:rPr>
        <w:t>far</w:t>
      </w:r>
      <w:r w:rsidRPr="00F26CA1">
        <w:rPr>
          <w:lang w:val="en-GB"/>
        </w:rPr>
        <w:t xml:space="preserve"> too </w:t>
      </w:r>
      <w:r w:rsidR="000779AE" w:rsidRPr="00F26CA1">
        <w:rPr>
          <w:lang w:val="en-GB"/>
        </w:rPr>
        <w:t>slow</w:t>
      </w:r>
      <w:r w:rsidRPr="00F26CA1">
        <w:rPr>
          <w:lang w:val="en-GB"/>
        </w:rPr>
        <w:t xml:space="preserve"> </w:t>
      </w:r>
      <w:r w:rsidR="000779AE" w:rsidRPr="00F26CA1">
        <w:rPr>
          <w:lang w:val="en-GB"/>
        </w:rPr>
        <w:t xml:space="preserve">when optimizing </w:t>
      </w:r>
      <w:r w:rsidRPr="00F26CA1">
        <w:rPr>
          <w:lang w:val="en-GB"/>
        </w:rPr>
        <w:t>11 con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Pr="00F26CA1" w:rsidRDefault="00706CF5" w:rsidP="00706CF5">
      <w:pPr>
        <w:pStyle w:val="Nagwek3"/>
        <w:rPr>
          <w:lang w:val="en-GB"/>
        </w:rPr>
      </w:pPr>
      <w:bookmarkStart w:id="151" w:name="_Toc283076931"/>
      <w:bookmarkStart w:id="152" w:name="_Toc283494239"/>
      <w:r w:rsidRPr="00F26CA1">
        <w:rPr>
          <w:lang w:val="en-GB"/>
        </w:rPr>
        <w:t>Choosing optimization parameters</w:t>
      </w:r>
      <w:bookmarkEnd w:id="151"/>
      <w:bookmarkEnd w:id="152"/>
    </w:p>
    <w:p w:rsidR="008E351C" w:rsidRPr="00F26CA1" w:rsidRDefault="008E351C" w:rsidP="008E351C">
      <w:pPr>
        <w:rPr>
          <w:lang w:val="en-GB"/>
        </w:rPr>
      </w:pPr>
      <w:r w:rsidRPr="00F26CA1">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F26CA1">
        <w:rPr>
          <w:lang w:val="en-GB"/>
        </w:rPr>
        <w:t xml:space="preserve"> </w:t>
      </w:r>
      <w:r w:rsidRPr="00F26CA1">
        <w:rPr>
          <w:lang w:val="en-GB"/>
        </w:rPr>
        <w:t>played when averaging and the game time limi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as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5D76DD" w:rsidP="008E351C">
      <w:pPr>
        <w:rPr>
          <w:lang w:val="en-GB"/>
        </w:rPr>
      </w:pPr>
      <w:r w:rsidRPr="00F26CA1">
        <w:rPr>
          <w:lang w:val="en-GB"/>
        </w:rPr>
        <w:t xml:space="preserve">Now, the </w:t>
      </w:r>
      <m:oMath>
        <m:r>
          <w:rPr>
            <w:rFonts w:ascii="Cambria Math" w:hAnsi="Cambria Math"/>
            <w:lang w:val="en-GB"/>
          </w:rPr>
          <m:t>N</m:t>
        </m:r>
      </m:oMath>
      <w:r w:rsidRPr="00F26CA1">
        <w:rPr>
          <w:lang w:val="en-GB"/>
        </w:rPr>
        <w:t xml:space="preserve"> parameter needs to be chosen. To do that, the </w:t>
      </w:r>
      <m:oMath>
        <m:r>
          <w:rPr>
            <w:rFonts w:ascii="Cambria Math" w:hAnsi="Cambria Math"/>
            <w:lang w:val="en-GB"/>
          </w:rPr>
          <m:t>N</m:t>
        </m:r>
      </m:oMath>
      <w:r w:rsidRPr="00F26CA1">
        <w:rPr>
          <w:lang w:val="en-GB"/>
        </w:rPr>
        <w:t xml:space="preserve"> was set initially to 50 and 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ith time limit of 800 seconds were performed, which gives in total 5000 games. Thanks to the </w:t>
      </w:r>
      <w:r w:rsidR="00893177" w:rsidRPr="00F26CA1">
        <w:rPr>
          <w:lang w:val="en-GB"/>
        </w:rPr>
        <w:t xml:space="preserve">increased </w:t>
      </w:r>
      <w:r w:rsidRPr="00F26CA1">
        <w:rPr>
          <w:lang w:val="en-GB"/>
        </w:rPr>
        <w:t xml:space="preserve">speed version of Quake II,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F26CA1">
        <w:rPr>
          <w:lang w:val="en-GB"/>
        </w:rPr>
        <w:t xml:space="preserve"> performed </w:t>
      </w:r>
      <w:r w:rsidR="00A747D3" w:rsidRPr="00F26CA1">
        <w:rPr>
          <w:lang w:val="en-GB"/>
        </w:rPr>
        <w:t>du</w:t>
      </w:r>
      <w:r w:rsidR="00A747D3" w:rsidRPr="00F26CA1">
        <w:rPr>
          <w:lang w:val="en-GB"/>
        </w:rPr>
        <w:t>r</w:t>
      </w:r>
      <w:r w:rsidR="00A747D3" w:rsidRPr="00F26CA1">
        <w:rPr>
          <w:lang w:val="en-GB"/>
        </w:rPr>
        <w:t>ing each of 100 measurement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F26CA1">
        <w:rPr>
          <w:lang w:val="en-GB"/>
        </w:rPr>
        <w:t xml:space="preserve"> </w:t>
      </w:r>
      <w:r w:rsidR="00644D6A" w:rsidRPr="00F26CA1">
        <w:rPr>
          <w:lang w:val="en-GB"/>
        </w:rPr>
        <w:t xml:space="preserve">in the </w:t>
      </w:r>
      <w:r w:rsidR="00711066" w:rsidRPr="00F26CA1">
        <w:rPr>
          <w:lang w:val="en-GB"/>
        </w:rPr>
        <w:t xml:space="preserve">function of </w:t>
      </w:r>
      <w:r w:rsidR="00A747D3" w:rsidRPr="00F26CA1">
        <w:rPr>
          <w:lang w:val="en-GB"/>
        </w:rPr>
        <w:t>value of</w:t>
      </w:r>
      <w:r w:rsidR="00711066" w:rsidRPr="00F26CA1">
        <w:rPr>
          <w:lang w:val="en-GB"/>
        </w:rPr>
        <w:t xml:space="preserve"> </w:t>
      </w:r>
      <m:oMath>
        <m:r>
          <w:rPr>
            <w:rFonts w:ascii="Cambria Math" w:hAnsi="Cambria Math"/>
            <w:lang w:val="en-GB"/>
          </w:rPr>
          <m:t>N</m:t>
        </m:r>
      </m:oMath>
      <w:r w:rsidR="00711066" w:rsidRPr="00F26CA1">
        <w:rPr>
          <w:lang w:val="en-GB"/>
        </w:rPr>
        <w:t xml:space="preserve"> can be observed </w:t>
      </w:r>
      <w:r w:rsidR="001A3346" w:rsidRPr="00F26CA1">
        <w:rPr>
          <w:lang w:val="en-GB"/>
        </w:rPr>
        <w:t>(</w:t>
      </w:r>
      <w:r w:rsidR="00941A64" w:rsidRPr="00F26CA1">
        <w:rPr>
          <w:lang w:val="en-GB"/>
        </w:rPr>
        <w:fldChar w:fldCharType="begin"/>
      </w:r>
      <w:r w:rsidR="00711066" w:rsidRPr="00F26CA1">
        <w:rPr>
          <w:lang w:val="en-GB"/>
        </w:rPr>
        <w:instrText xml:space="preserve"> REF _Ref282339980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2</w:t>
      </w:r>
      <w:r w:rsidR="00941A64"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5"/>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53" w:name="_Ref282339980"/>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2</w:t>
      </w:r>
      <w:r w:rsidR="00941A64" w:rsidRPr="00F26CA1">
        <w:rPr>
          <w:lang w:val="en-GB"/>
        </w:rPr>
        <w:fldChar w:fldCharType="end"/>
      </w:r>
      <w:bookmarkEnd w:id="153"/>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w:r w:rsidR="00644D6A"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xml:space="preserve">. We can notice, that this result is consistent with theory described in subsection </w:t>
      </w:r>
      <w:r w:rsidR="00941A64"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941A64" w:rsidRPr="00F26CA1">
        <w:rPr>
          <w:rFonts w:eastAsiaTheme="minorEastAsia"/>
          <w:lang w:val="en-GB"/>
        </w:rPr>
      </w:r>
      <w:r w:rsidR="00941A64" w:rsidRPr="00F26CA1">
        <w:rPr>
          <w:rFonts w:eastAsiaTheme="minorEastAsia"/>
          <w:lang w:val="en-GB"/>
        </w:rPr>
        <w:fldChar w:fldCharType="separate"/>
      </w:r>
      <w:r w:rsidR="00561B5D">
        <w:rPr>
          <w:rFonts w:eastAsiaTheme="minorEastAsia"/>
          <w:lang w:val="en-GB"/>
        </w:rPr>
        <w:t>2.2.2</w:t>
      </w:r>
      <w:r w:rsidR="00941A64"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possibility of a greater variation.</w:t>
      </w:r>
      <w:r w:rsidR="00FF4D49" w:rsidRPr="00F26CA1">
        <w:rPr>
          <w:lang w:val="en-GB"/>
        </w:rPr>
        <w:t xml:space="preserve"> </w:t>
      </w:r>
    </w:p>
    <w:p w:rsidR="004C5C07" w:rsidRPr="00F26CA1"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a game time limit of 800 seconds and Quake II game speeded up 100 times, we can est</w:t>
      </w:r>
      <w:r w:rsidRPr="00F26CA1">
        <w:rPr>
          <w:lang w:val="en-GB"/>
        </w:rPr>
        <w:t>i</w:t>
      </w:r>
      <w:r w:rsidRPr="00F26CA1">
        <w:rPr>
          <w:lang w:val="en-GB"/>
        </w:rPr>
        <w:t>mate that to evaluate 100 configurations we will need about 4 hours and 30 minutes.</w:t>
      </w:r>
    </w:p>
    <w:p w:rsidR="00FF4D49" w:rsidRPr="00F26CA1" w:rsidRDefault="00FF4D49" w:rsidP="004C5C07">
      <w:pPr>
        <w:pStyle w:val="Nagwek3"/>
        <w:rPr>
          <w:lang w:val="en-GB"/>
        </w:rPr>
      </w:pPr>
      <w:r w:rsidRPr="00F26CA1">
        <w:rPr>
          <w:lang w:val="en-GB"/>
        </w:rPr>
        <w:t xml:space="preserve"> </w:t>
      </w:r>
      <w:bookmarkStart w:id="154" w:name="_Toc283076932"/>
      <w:bookmarkStart w:id="155" w:name="_Toc283494240"/>
      <w:r w:rsidR="004C5C07" w:rsidRPr="00F26CA1">
        <w:rPr>
          <w:lang w:val="en-GB"/>
        </w:rPr>
        <w:t>Choosing Algorithms parameters</w:t>
      </w:r>
      <w:bookmarkEnd w:id="154"/>
      <w:bookmarkEnd w:id="155"/>
    </w:p>
    <w:p w:rsidR="005E245C" w:rsidRPr="00F26CA1" w:rsidRDefault="00A4284A" w:rsidP="00A4284A">
      <w:pPr>
        <w:pStyle w:val="Sub-sub-section-not-numbered"/>
        <w:rPr>
          <w:lang w:val="en-GB"/>
        </w:rPr>
      </w:pPr>
      <w:r w:rsidRPr="00F26CA1">
        <w:rPr>
          <w:lang w:val="en-GB"/>
        </w:rPr>
        <w:t>Localized random search</w:t>
      </w:r>
    </w:p>
    <w:p w:rsidR="00A4284A" w:rsidRPr="00F26CA1" w:rsidRDefault="00C82EC9" w:rsidP="00C82EC9">
      <w:pPr>
        <w:rPr>
          <w:lang w:val="en-GB"/>
        </w:rPr>
      </w:pPr>
      <w:r w:rsidRPr="00F26CA1">
        <w:rPr>
          <w:lang w:val="en-GB"/>
        </w:rPr>
        <w:t>To use localized random search we need to choose the distribution and variance of the pe</w:t>
      </w:r>
      <w:r w:rsidRPr="00F26CA1">
        <w:rPr>
          <w:lang w:val="en-GB"/>
        </w:rPr>
        <w:t>r</w:t>
      </w:r>
      <w:r w:rsidRPr="00F26CA1">
        <w:rPr>
          <w:lang w:val="en-GB"/>
        </w:rPr>
        <w:t xml:space="preserve">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showed that parameter</w:t>
      </w:r>
      <w:r w:rsidR="00F04AE5" w:rsidRPr="00F26CA1">
        <w:rPr>
          <w:lang w:val="en-GB"/>
        </w:rPr>
        <w:t>’</w:t>
      </w:r>
      <w:r w:rsidR="00FC1FA2" w:rsidRPr="00F26CA1">
        <w:rPr>
          <w:lang w:val="en-GB"/>
        </w:rPr>
        <w:t>s sensitivity is strongly depending on their current and other parameters</w:t>
      </w:r>
      <w:r w:rsidR="00F04AE5" w:rsidRPr="00F26CA1">
        <w:rPr>
          <w:lang w:val="en-GB"/>
        </w:rPr>
        <w:t>’</w:t>
      </w:r>
      <w:r w:rsidR="00FC1FA2" w:rsidRPr="00F26CA1">
        <w:rPr>
          <w:lang w:val="en-GB"/>
        </w:rPr>
        <w:t xml:space="preserve"> values</w:t>
      </w:r>
      <w:r w:rsidR="00A6738F" w:rsidRPr="00F26CA1">
        <w:rPr>
          <w:lang w:val="en-GB"/>
        </w:rPr>
        <w:t>, which is not very surprising taking into account the way that agent makes a navigation dec</w:t>
      </w:r>
      <w:r w:rsidR="00A6738F" w:rsidRPr="00F26CA1">
        <w:rPr>
          <w:lang w:val="en-GB"/>
        </w:rPr>
        <w:t>i</w:t>
      </w:r>
      <w:r w:rsidR="00A6738F" w:rsidRPr="00F26CA1">
        <w:rPr>
          <w:lang w:val="en-GB"/>
        </w:rPr>
        <w:t xml:space="preserve">sion. As each element of </w:t>
      </w:r>
      <m:oMath>
        <m:r>
          <m:rPr>
            <m:sty m:val="bi"/>
          </m:rPr>
          <w:rPr>
            <w:rFonts w:ascii="Cambria Math" w:hAnsi="Cambria Math"/>
            <w:lang w:val="en-GB"/>
          </w:rPr>
          <m:t>θ</m:t>
        </m:r>
      </m:oMath>
      <w:r w:rsidR="00A6738F" w:rsidRPr="00F26CA1">
        <w:rPr>
          <w:b/>
          <w:lang w:val="en-GB"/>
        </w:rPr>
        <w:t xml:space="preserve"> </w:t>
      </w:r>
      <w:r w:rsidR="00A6738F" w:rsidRPr="00F26CA1">
        <w:rPr>
          <w:lang w:val="en-GB"/>
        </w:rPr>
        <w:t xml:space="preserve">stays in a range of </w:t>
      </w:r>
      <m:oMath>
        <m:r>
          <w:rPr>
            <w:rFonts w:ascii="Cambria Math" w:hAnsi="Cambria Math"/>
            <w:lang w:val="en-GB"/>
          </w:rPr>
          <m:t>[0;1]</m:t>
        </m:r>
      </m:oMath>
      <w:r w:rsidR="00A6738F" w:rsidRPr="00F26CA1">
        <w:rPr>
          <w:lang w:val="en-GB"/>
        </w:rPr>
        <w:t xml:space="preserve">, we can choose one </w:t>
      </w:r>
      <w:r w:rsidR="00F04AE5" w:rsidRPr="00F26CA1">
        <w:rPr>
          <w:lang w:val="en-GB"/>
        </w:rPr>
        <w:t xml:space="preserve">variation for all of </w:t>
      </w:r>
      <w:r w:rsidR="00F04AE5" w:rsidRPr="00F26CA1">
        <w:rPr>
          <w:lang w:val="en-GB"/>
        </w:rPr>
        <w:lastRenderedPageBreak/>
        <w:t xml:space="preserve">them. After few tests using small number of evaluations, the variation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F26CA1">
        <w:rPr>
          <w:lang w:val="en-GB"/>
        </w:rPr>
        <w:t xml:space="preserve"> equal to </w:t>
      </w:r>
      <m:oMath>
        <m:r>
          <w:rPr>
            <w:rFonts w:ascii="Cambria Math" w:hAnsi="Cambria Math"/>
            <w:lang w:val="en-GB"/>
          </w:rPr>
          <m:t>0.02</m:t>
        </m:r>
      </m:oMath>
      <w:r w:rsidR="00F04AE5" w:rsidRPr="00F26CA1">
        <w:rPr>
          <w:lang w:val="en-GB"/>
        </w:rPr>
        <w:t xml:space="preserve"> was chosen.</w:t>
      </w:r>
    </w:p>
    <w:p w:rsidR="00F04AE5" w:rsidRPr="00F26CA1" w:rsidRDefault="00F04AE5" w:rsidP="00C82EC9">
      <w:pPr>
        <w:rPr>
          <w:lang w:val="en-GB"/>
        </w:rPr>
      </w:pPr>
      <w:r w:rsidRPr="00F26CA1">
        <w:rPr>
          <w:lang w:val="en-GB"/>
        </w:rPr>
        <w:t>Another parameter that will be used in a localized random search is the acceptance thres</w:t>
      </w:r>
      <w:r w:rsidRPr="00F26CA1">
        <w:rPr>
          <w:lang w:val="en-GB"/>
        </w:rPr>
        <w:t>h</w:t>
      </w:r>
      <w:r w:rsidRPr="00F26CA1">
        <w:rPr>
          <w:lang w:val="en-GB"/>
        </w:rPr>
        <w:t xml:space="preserve">old </w:t>
      </w:r>
      <m:oMath>
        <m:r>
          <w:rPr>
            <w:rFonts w:ascii="Cambria Math" w:hAnsi="Cambria Math"/>
            <w:lang w:val="en-GB"/>
          </w:rPr>
          <m:t>τ</m:t>
        </m:r>
      </m:oMath>
      <w:r w:rsidRPr="00F26CA1">
        <w:rPr>
          <w:lang w:val="en-GB"/>
        </w:rPr>
        <w:t xml:space="preserve">, as in </w:t>
      </w:r>
      <w:r w:rsidR="00941A64" w:rsidRPr="00F26CA1">
        <w:rPr>
          <w:lang w:val="en-GB"/>
        </w:rPr>
        <w:fldChar w:fldCharType="begin"/>
      </w:r>
      <w:r w:rsidRPr="00F26CA1">
        <w:rPr>
          <w:lang w:val="en-GB"/>
        </w:rPr>
        <w:instrText xml:space="preserve"> REF alg_localized_rand_search_noisy_gain \h </w:instrText>
      </w:r>
      <w:r w:rsidR="00941A64" w:rsidRPr="00F26CA1">
        <w:rPr>
          <w:lang w:val="en-GB"/>
        </w:rPr>
      </w:r>
      <w:r w:rsidR="00941A64" w:rsidRPr="00F26CA1">
        <w:rPr>
          <w:lang w:val="en-GB"/>
        </w:rPr>
        <w:fldChar w:fldCharType="separate"/>
      </w:r>
      <w:r w:rsidR="00561B5D" w:rsidRPr="00F26CA1">
        <w:rPr>
          <w:rStyle w:val="HTML-kod"/>
          <w:rFonts w:ascii="Times New Roman" w:hAnsi="Times New Roman"/>
          <w:sz w:val="24"/>
          <w:szCs w:val="22"/>
          <w:lang w:val="en-GB"/>
        </w:rPr>
        <w:t xml:space="preserve">Algorithm </w:t>
      </w:r>
      <w:r w:rsidR="00561B5D" w:rsidRPr="00561B5D">
        <w:rPr>
          <w:rStyle w:val="HTML-kod"/>
          <w:rFonts w:ascii="Times New Roman" w:hAnsi="Times New Roman"/>
          <w:noProof/>
          <w:sz w:val="24"/>
          <w:szCs w:val="22"/>
          <w:lang w:val="en-GB"/>
        </w:rPr>
        <w:t>2</w:t>
      </w:r>
      <w:r w:rsidR="00941A64"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241695" w:rsidRPr="00F26CA1">
        <w:rPr>
          <w:lang w:val="en-GB"/>
        </w:rPr>
        <w:t>could</w:t>
      </w:r>
      <w:r w:rsidR="0046233C" w:rsidRPr="00F26CA1">
        <w:rPr>
          <w:lang w:val="en-GB"/>
        </w:rPr>
        <w:t xml:space="preserve"> be used, limiting </w:t>
      </w:r>
      <m:oMath>
        <m:r>
          <w:rPr>
            <w:rFonts w:ascii="Cambria Math" w:hAnsi="Cambria Math"/>
            <w:lang w:val="en-GB"/>
          </w:rPr>
          <m:t>N</m:t>
        </m:r>
      </m:oMath>
      <w:r w:rsidR="0046233C" w:rsidRPr="00F26CA1">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F04AE5" w:rsidRPr="00F26CA1" w:rsidRDefault="00E212EC" w:rsidP="00E212EC">
      <w:pPr>
        <w:pStyle w:val="Sub-sub-section-not-numbered"/>
        <w:rPr>
          <w:lang w:val="en-GB"/>
        </w:rPr>
      </w:pPr>
      <w:r w:rsidRPr="00F26CA1">
        <w:rPr>
          <w:lang w:val="en-GB"/>
        </w:rPr>
        <w:t>Hill climbing</w:t>
      </w:r>
    </w:p>
    <w:p w:rsidR="00E212EC" w:rsidRPr="00F26CA1" w:rsidRDefault="00BB61CE" w:rsidP="00BB61CE">
      <w:pPr>
        <w:rPr>
          <w:lang w:val="en-GB"/>
        </w:rPr>
      </w:pPr>
      <w:r w:rsidRPr="00F26CA1">
        <w:rPr>
          <w:lang w:val="en-GB"/>
        </w:rPr>
        <w:t xml:space="preserve">In the hill climbing algorithm, we need to set the step size </w:t>
      </w:r>
      <m:oMath>
        <m:r>
          <w:rPr>
            <w:rFonts w:ascii="Cambria Math" w:hAnsi="Cambria Math"/>
            <w:lang w:val="en-GB"/>
          </w:rPr>
          <m:t>e</m:t>
        </m:r>
      </m:oMath>
      <w:r w:rsidRPr="00F26CA1">
        <w:rPr>
          <w:lang w:val="en-GB"/>
        </w:rPr>
        <w:t xml:space="preserve">, as in </w:t>
      </w:r>
      <w:r w:rsidR="00941A64" w:rsidRPr="00F26CA1">
        <w:rPr>
          <w:lang w:val="en-GB"/>
        </w:rPr>
        <w:fldChar w:fldCharType="begin"/>
      </w:r>
      <w:r w:rsidRPr="00F26CA1">
        <w:rPr>
          <w:lang w:val="en-GB"/>
        </w:rPr>
        <w:instrText xml:space="preserve"> REF eq_hill_climbing_vivinity_def \h </w:instrText>
      </w:r>
      <w:r w:rsidR="00941A64" w:rsidRPr="00F26CA1">
        <w:rPr>
          <w:lang w:val="en-GB"/>
        </w:rPr>
      </w:r>
      <w:r w:rsidR="00941A64" w:rsidRPr="00F26CA1">
        <w:rPr>
          <w:lang w:val="en-GB"/>
        </w:rPr>
        <w:fldChar w:fldCharType="separate"/>
      </w:r>
      <w:r w:rsidR="00561B5D" w:rsidRPr="00F26CA1">
        <w:rPr>
          <w:lang w:val="en-GB"/>
        </w:rPr>
        <w:t>(</w:t>
      </w:r>
      <w:r w:rsidR="00561B5D" w:rsidRPr="00561B5D">
        <w:rPr>
          <w:noProof/>
          <w:lang w:val="en-GB"/>
        </w:rPr>
        <w:t>2</w:t>
      </w:r>
      <w:r w:rsidR="00561B5D" w:rsidRPr="00F26CA1">
        <w:rPr>
          <w:lang w:val="en-GB"/>
        </w:rPr>
        <w:t>.</w:t>
      </w:r>
      <w:r w:rsidR="00561B5D" w:rsidRPr="00561B5D">
        <w:rPr>
          <w:noProof/>
          <w:lang w:val="en-GB"/>
        </w:rPr>
        <w:t>14</w:t>
      </w:r>
      <w:r w:rsidR="00561B5D" w:rsidRPr="00F26CA1">
        <w:rPr>
          <w:lang w:val="en-GB"/>
        </w:rPr>
        <w:t>)</w:t>
      </w:r>
      <w:r w:rsidR="00941A64" w:rsidRPr="00F26CA1">
        <w:rPr>
          <w:lang w:val="en-GB"/>
        </w:rPr>
        <w:fldChar w:fldCharType="end"/>
      </w:r>
      <w:r w:rsidRPr="00F26CA1">
        <w:rPr>
          <w:lang w:val="en-GB"/>
        </w:rPr>
        <w:t xml:space="preserve"> and, again, the acceptance threshold parameter </w:t>
      </w:r>
      <m:oMath>
        <m:r>
          <w:rPr>
            <w:rFonts w:ascii="Cambria Math" w:hAnsi="Cambria Math"/>
            <w:lang w:val="en-GB"/>
          </w:rPr>
          <m:t>τ</m:t>
        </m:r>
      </m:oMath>
      <w:r w:rsidRPr="00F26CA1">
        <w:rPr>
          <w:lang w:val="en-GB"/>
        </w:rPr>
        <w:t xml:space="preserve">. The setting of the acceptance threshold will be the same as in the case of localized random search described above. When it comes to step size </w:t>
      </w:r>
      <m:oMath>
        <m:r>
          <w:rPr>
            <w:rFonts w:ascii="Cambria Math" w:hAnsi="Cambria Math"/>
            <w:lang w:val="en-GB"/>
          </w:rPr>
          <m:t>e</m:t>
        </m:r>
      </m:oMath>
      <w:r w:rsidRPr="00F26CA1">
        <w:rPr>
          <w:lang w:val="en-GB"/>
        </w:rPr>
        <w:t xml:space="preserve">, we will also use the step size we desired to use for localized random search. As we chose the variation of the el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Pr="00F26CA1">
        <w:rPr>
          <w:lang w:val="en-GB"/>
        </w:rPr>
        <w:t xml:space="preserve">, the standard step size will be equal to the standard deviation, that is </w:t>
      </w:r>
      <m:oMath>
        <m:r>
          <w:rPr>
            <w:rFonts w:ascii="Cambria Math" w:hAnsi="Cambria Math"/>
            <w:lang w:val="en-GB"/>
          </w:rPr>
          <m:t>σ≈0.141</m:t>
        </m:r>
      </m:oMath>
      <w:r w:rsidRPr="00F26CA1">
        <w:rPr>
          <w:lang w:val="en-GB"/>
        </w:rPr>
        <w:t>. In case of a hill climbing, as we search in a more organized manner, we may want the step size to be a little smaller, as in basic version of the hill clim</w:t>
      </w:r>
      <w:r w:rsidRPr="00F26CA1">
        <w:rPr>
          <w:lang w:val="en-GB"/>
        </w:rPr>
        <w:t>b</w:t>
      </w:r>
      <w:r w:rsidRPr="00F26CA1">
        <w:rPr>
          <w:lang w:val="en-GB"/>
        </w:rPr>
        <w:t xml:space="preserve">ing algorithm it is constant. After few shorter experiments, the step size </w:t>
      </w:r>
      <m:oMath>
        <m:r>
          <w:rPr>
            <w:rFonts w:ascii="Cambria Math" w:hAnsi="Cambria Math"/>
            <w:lang w:val="en-GB"/>
          </w:rPr>
          <m:t>e=0.1</m:t>
        </m:r>
      </m:oMath>
      <w:r w:rsidRPr="00F26CA1">
        <w:rPr>
          <w:lang w:val="en-GB"/>
        </w:rPr>
        <w:t xml:space="preserve"> was chosen. </w:t>
      </w:r>
    </w:p>
    <w:p w:rsidR="00225DD4" w:rsidRPr="00F26CA1" w:rsidRDefault="00144728" w:rsidP="00144728">
      <w:pPr>
        <w:pStyle w:val="Sub-sub-section-not-numbered"/>
        <w:rPr>
          <w:lang w:val="en-GB"/>
        </w:rPr>
      </w:pPr>
      <w:r w:rsidRPr="00F26CA1">
        <w:rPr>
          <w:lang w:val="en-GB"/>
        </w:rPr>
        <w:t>Finite difference stochastic approximation</w:t>
      </w:r>
    </w:p>
    <w:p w:rsidR="00BC3F94" w:rsidRPr="00F26CA1" w:rsidRDefault="00BC3F94" w:rsidP="00BC3F94">
      <w:pPr>
        <w:rPr>
          <w:lang w:val="en-GB"/>
        </w:rPr>
      </w:pPr>
      <w:r w:rsidRPr="00F26CA1">
        <w:rPr>
          <w:lang w:val="en-GB"/>
        </w:rPr>
        <w:t xml:space="preserve">For setting the parameters of the finite-difference stochastic approximation algorithm, the semiautomatic method described in </w:t>
      </w:r>
      <w:r w:rsidR="00941A64" w:rsidRPr="00F26CA1">
        <w:rPr>
          <w:lang w:val="en-GB"/>
        </w:rPr>
        <w:fldChar w:fldCharType="begin"/>
      </w:r>
      <w:r w:rsidRPr="00F26CA1">
        <w:rPr>
          <w:lang w:val="en-GB"/>
        </w:rPr>
        <w:instrText xml:space="preserve"> REF alg_FDSA_semiautomatic_params_setting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6</w:t>
      </w:r>
      <w:r w:rsidR="00941A64" w:rsidRPr="00F26CA1">
        <w:rPr>
          <w:lang w:val="en-GB"/>
        </w:rPr>
        <w:fldChar w:fldCharType="end"/>
      </w:r>
      <w:r w:rsidRPr="00F26CA1">
        <w:rPr>
          <w:lang w:val="en-GB"/>
        </w:rPr>
        <w:t xml:space="preserve"> will be used. After performing the setting, it was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as 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937199" w:rsidRPr="00F26CA1" w:rsidRDefault="00DC6B77" w:rsidP="00DC6B77">
      <w:pPr>
        <w:pStyle w:val="Sub-sub-section-not-numbered"/>
        <w:rPr>
          <w:lang w:val="en-GB"/>
        </w:rPr>
      </w:pPr>
      <w:r w:rsidRPr="00F26CA1">
        <w:rPr>
          <w:lang w:val="en-GB"/>
        </w:rPr>
        <w:t>Simulated annealing</w:t>
      </w:r>
    </w:p>
    <w:p w:rsidR="001421DA" w:rsidRPr="00F26CA1" w:rsidRDefault="001421DA" w:rsidP="001421DA">
      <w:pPr>
        <w:rPr>
          <w:lang w:val="en-GB"/>
        </w:rPr>
      </w:pPr>
      <w:r w:rsidRPr="00F26CA1">
        <w:rPr>
          <w:lang w:val="en-GB"/>
        </w:rPr>
        <w:t>The simulated annealing algorithm requires us to define the annealing schedule and the budget of function evaluations we are willing to allocate for each temperature. For the st</w:t>
      </w:r>
      <w:r w:rsidRPr="00F26CA1">
        <w:rPr>
          <w:lang w:val="en-GB"/>
        </w:rPr>
        <w:t>o</w:t>
      </w:r>
      <w:r w:rsidRPr="00F26CA1">
        <w:rPr>
          <w:lang w:val="en-GB"/>
        </w:rPr>
        <w:t xml:space="preserve">chastic optimization, we also need to adjust the value of acceptance threshold parameter </w:t>
      </w:r>
      <m:oMath>
        <m:r>
          <w:rPr>
            <w:rFonts w:ascii="Cambria Math" w:hAnsi="Cambria Math"/>
            <w:lang w:val="en-GB"/>
          </w:rPr>
          <m:t>τ</m:t>
        </m:r>
      </m:oMath>
      <w:r w:rsidRPr="00F26CA1">
        <w:rPr>
          <w:lang w:val="en-GB"/>
        </w:rPr>
        <w:t xml:space="preserve">. This we have already adjusted in the earlier paragraphs, now we can make a choice whether we want </w:t>
      </w:r>
      <m:oMath>
        <m:r>
          <w:rPr>
            <w:rFonts w:ascii="Cambria Math" w:hAnsi="Cambria Math"/>
            <w:lang w:val="en-GB"/>
          </w:rPr>
          <m:t>τ</m:t>
        </m:r>
      </m:oMath>
      <w:r w:rsidRPr="00F26CA1">
        <w:rPr>
          <w:lang w:val="en-GB"/>
        </w:rPr>
        <w:t xml:space="preserve"> to be positive or negative. </w:t>
      </w:r>
      <w:r w:rsidR="00295752" w:rsidRPr="00F26CA1">
        <w:rPr>
          <w:lang w:val="en-GB"/>
        </w:rPr>
        <w:t>As hill climbing and finite-difference stochastic a</w:t>
      </w:r>
      <w:r w:rsidR="00295752" w:rsidRPr="00F26CA1">
        <w:rPr>
          <w:lang w:val="en-GB"/>
        </w:rPr>
        <w:t>p</w:t>
      </w:r>
      <w:r w:rsidR="00295752" w:rsidRPr="00F26CA1">
        <w:rPr>
          <w:lang w:val="en-GB"/>
        </w:rPr>
        <w:lastRenderedPageBreak/>
        <w:t>proximation algorithms are local optimum searches, we prefer the simulated annealing alg</w:t>
      </w:r>
      <w:r w:rsidR="00295752" w:rsidRPr="00F26CA1">
        <w:rPr>
          <w:lang w:val="en-GB"/>
        </w:rPr>
        <w:t>o</w:t>
      </w:r>
      <w:r w:rsidR="00295752" w:rsidRPr="00F26CA1">
        <w:rPr>
          <w:lang w:val="en-GB"/>
        </w:rPr>
        <w:t xml:space="preserve">rithm to rather search for another global optimum, therefore we assume there are many global optimums and we will use a positive value of </w:t>
      </w:r>
      <m:oMath>
        <m:r>
          <w:rPr>
            <w:rFonts w:ascii="Cambria Math" w:hAnsi="Cambria Math"/>
            <w:lang w:val="en-GB"/>
          </w:rPr>
          <m:t>τ=2</m:t>
        </m:r>
      </m:oMath>
      <w:r w:rsidR="00295752" w:rsidRPr="00F26CA1">
        <w:rPr>
          <w:lang w:val="en-GB"/>
        </w:rPr>
        <w:t>.</w:t>
      </w:r>
    </w:p>
    <w:p w:rsidR="00A42652" w:rsidRPr="00F26CA1" w:rsidRDefault="00A42652" w:rsidP="001421DA">
      <w:pPr>
        <w:rPr>
          <w:lang w:val="en-GB"/>
        </w:rPr>
      </w:pPr>
      <w:r w:rsidRPr="00F26CA1">
        <w:rPr>
          <w:lang w:val="en-GB"/>
        </w:rP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lang w:val="en-GB"/>
          </w:rPr>
          <m:t>δ=4</m:t>
        </m:r>
      </m:oMath>
      <w:r w:rsidRPr="00F26CA1">
        <w:rPr>
          <w:lang w:val="en-GB"/>
        </w:rPr>
        <w:t xml:space="preserve"> would be lower than 0.70. In a similar manner, another points were chosen, which led to establishing the fol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mperature was set to 10.</w:t>
      </w:r>
    </w:p>
    <w:p w:rsidR="00367D46" w:rsidRPr="00F26CA1" w:rsidRDefault="00367D46" w:rsidP="00367D46">
      <w:pPr>
        <w:pStyle w:val="Nagwek2"/>
        <w:rPr>
          <w:lang w:val="en-GB"/>
        </w:rPr>
      </w:pPr>
      <w:bookmarkStart w:id="156" w:name="_Toc281943914"/>
      <w:bookmarkStart w:id="157" w:name="_Toc283076933"/>
      <w:bookmarkStart w:id="158" w:name="_Toc283494241"/>
      <w:r w:rsidRPr="00F26CA1">
        <w:rPr>
          <w:lang w:val="en-GB"/>
        </w:rPr>
        <w:t>Evaluation</w:t>
      </w:r>
      <w:bookmarkEnd w:id="156"/>
      <w:bookmarkEnd w:id="157"/>
      <w:bookmarkEnd w:id="158"/>
    </w:p>
    <w:p w:rsidR="003E45EE" w:rsidRPr="00F26CA1" w:rsidRDefault="003E45EE" w:rsidP="003E45EE">
      <w:pPr>
        <w:rPr>
          <w:lang w:val="en-GB"/>
        </w:rPr>
      </w:pPr>
      <w:r w:rsidRPr="00F26CA1">
        <w:rPr>
          <w:lang w:val="en-GB"/>
        </w:rPr>
        <w:t xml:space="preserve">In this section, the experiments that will be performed after the optimization process are described. </w:t>
      </w:r>
    </w:p>
    <w:p w:rsidR="003E45EE" w:rsidRPr="00F26CA1" w:rsidRDefault="003E45EE" w:rsidP="003E45EE">
      <w:pPr>
        <w:rPr>
          <w:lang w:val="en-GB"/>
        </w:rPr>
      </w:pPr>
      <w:r w:rsidRPr="00F26CA1">
        <w:rPr>
          <w:lang w:val="en-GB"/>
        </w:rPr>
        <w:t>Basically, we will want to compare the results before and after the optimization, so the first part of the evaluation will be exactly the same as described in initial experiments section (</w:t>
      </w:r>
      <w:r w:rsidR="00941A64" w:rsidRPr="00F26CA1">
        <w:rPr>
          <w:lang w:val="en-GB"/>
        </w:rPr>
        <w:fldChar w:fldCharType="begin"/>
      </w:r>
      <w:r w:rsidRPr="00F26CA1">
        <w:rPr>
          <w:lang w:val="en-GB"/>
        </w:rPr>
        <w:instrText xml:space="preserve"> REF _Ref282354036 \r \h </w:instrText>
      </w:r>
      <w:r w:rsidR="00941A64" w:rsidRPr="00F26CA1">
        <w:rPr>
          <w:lang w:val="en-GB"/>
        </w:rPr>
      </w:r>
      <w:r w:rsidR="00941A64" w:rsidRPr="00F26CA1">
        <w:rPr>
          <w:lang w:val="en-GB"/>
        </w:rPr>
        <w:fldChar w:fldCharType="separate"/>
      </w:r>
      <w:r w:rsidR="00561B5D">
        <w:rPr>
          <w:lang w:val="en-GB"/>
        </w:rPr>
        <w:t>4.1</w:t>
      </w:r>
      <w:r w:rsidR="00941A64" w:rsidRPr="00F26CA1">
        <w:rPr>
          <w:lang w:val="en-GB"/>
        </w:rPr>
        <w:fldChar w:fldCharType="end"/>
      </w:r>
      <w:r w:rsidRPr="00F26CA1">
        <w:rPr>
          <w:lang w:val="en-GB"/>
        </w:rPr>
        <w:t>), with a difference that instead of the ReferenceBot, the LearnBot with the best config</w:t>
      </w:r>
      <w:r w:rsidRPr="00F26CA1">
        <w:rPr>
          <w:lang w:val="en-GB"/>
        </w:rPr>
        <w:t>u</w:t>
      </w:r>
      <w:r w:rsidRPr="00F26CA1">
        <w:rPr>
          <w:lang w:val="en-GB"/>
        </w:rPr>
        <w:t>ration found will be playing against the EraserBot.</w:t>
      </w:r>
    </w:p>
    <w:p w:rsidR="00E20BF9" w:rsidRDefault="00533262" w:rsidP="00533262">
      <w:pPr>
        <w:rPr>
          <w:lang w:val="en-GB"/>
        </w:rPr>
      </w:pPr>
      <w:r w:rsidRPr="00F26CA1">
        <w:rPr>
          <w:lang w:val="en-GB"/>
        </w:rPr>
        <w:t>Later, the values of the best configurations found will be compared with the initial config</w:t>
      </w:r>
      <w:r w:rsidRPr="00F26CA1">
        <w:rPr>
          <w:lang w:val="en-GB"/>
        </w:rPr>
        <w:t>u</w:t>
      </w:r>
      <w:r w:rsidRPr="00F26CA1">
        <w:rPr>
          <w:lang w:val="en-GB"/>
        </w:rPr>
        <w:t xml:space="preserve">ration of the ReferenceBot. Finally, the simple experiment involving human players will be </w:t>
      </w:r>
      <w:commentRangeStart w:id="159"/>
      <w:r w:rsidRPr="00F26CA1">
        <w:rPr>
          <w:lang w:val="en-GB"/>
        </w:rPr>
        <w:t>performed</w:t>
      </w:r>
      <w:commentRangeEnd w:id="159"/>
      <w:r w:rsidR="00CB40EC" w:rsidRPr="00F26CA1">
        <w:rPr>
          <w:rStyle w:val="Odwoaniedokomentarza"/>
          <w:rFonts w:eastAsiaTheme="minorHAnsi"/>
          <w:lang w:val="en-GB"/>
        </w:rPr>
        <w:commentReference w:id="159"/>
      </w:r>
      <w:r w:rsidRPr="00F26CA1">
        <w:rPr>
          <w:lang w:val="en-GB"/>
        </w:rPr>
        <w:t>.</w:t>
      </w:r>
    </w:p>
    <w:p w:rsidR="00891DAB" w:rsidRDefault="00891DAB" w:rsidP="00533262">
      <w:pPr>
        <w:rPr>
          <w:lang w:val="en-GB"/>
        </w:rPr>
        <w:sectPr w:rsidR="00891DAB" w:rsidSect="003D6691">
          <w:pgSz w:w="11906" w:h="16838"/>
          <w:pgMar w:top="1417" w:right="1417" w:bottom="1417" w:left="1417" w:header="708" w:footer="708" w:gutter="0"/>
          <w:cols w:space="708"/>
          <w:titlePg/>
          <w:docGrid w:linePitch="360"/>
        </w:sectPr>
      </w:pPr>
    </w:p>
    <w:p w:rsidR="00367D46" w:rsidRPr="00F26CA1" w:rsidRDefault="00367D46" w:rsidP="00367D46">
      <w:pPr>
        <w:pStyle w:val="Nagwek1"/>
        <w:rPr>
          <w:lang w:val="en-GB"/>
        </w:rPr>
      </w:pPr>
      <w:bookmarkStart w:id="160" w:name="_Toc281943915"/>
      <w:bookmarkStart w:id="161" w:name="_Toc283076934"/>
      <w:bookmarkStart w:id="162" w:name="_Toc283494242"/>
      <w:r w:rsidRPr="00F26CA1">
        <w:rPr>
          <w:lang w:val="en-GB"/>
        </w:rPr>
        <w:lastRenderedPageBreak/>
        <w:t>Results</w:t>
      </w:r>
      <w:bookmarkEnd w:id="160"/>
      <w:bookmarkEnd w:id="161"/>
      <w:bookmarkEnd w:id="162"/>
    </w:p>
    <w:p w:rsidR="001E53E6" w:rsidRPr="00F26CA1" w:rsidRDefault="001E53E6" w:rsidP="00D3252D">
      <w:pPr>
        <w:rPr>
          <w:lang w:val="en-GB"/>
        </w:rPr>
      </w:pPr>
      <w:r w:rsidRPr="00F26CA1">
        <w:rPr>
          <w:lang w:val="en-GB"/>
        </w:rPr>
        <w:t xml:space="preserve">In this chapter, the results of the experiments described in Chapter </w:t>
      </w:r>
      <w:r w:rsidR="00941A64" w:rsidRPr="00F26CA1">
        <w:rPr>
          <w:lang w:val="en-GB"/>
        </w:rPr>
        <w:fldChar w:fldCharType="begin"/>
      </w:r>
      <w:r w:rsidRPr="00F26CA1">
        <w:rPr>
          <w:lang w:val="en-GB"/>
        </w:rPr>
        <w:instrText xml:space="preserve"> REF _Ref282373648 \r \h </w:instrText>
      </w:r>
      <w:r w:rsidR="00941A64" w:rsidRPr="00F26CA1">
        <w:rPr>
          <w:lang w:val="en-GB"/>
        </w:rPr>
      </w:r>
      <w:r w:rsidR="00941A64" w:rsidRPr="00F26CA1">
        <w:rPr>
          <w:lang w:val="en-GB"/>
        </w:rPr>
        <w:fldChar w:fldCharType="separate"/>
      </w:r>
      <w:r w:rsidR="00561B5D">
        <w:rPr>
          <w:lang w:val="en-GB"/>
        </w:rPr>
        <w:t>4</w:t>
      </w:r>
      <w:r w:rsidR="00941A64" w:rsidRPr="00F26CA1">
        <w:rPr>
          <w:lang w:val="en-GB"/>
        </w:rPr>
        <w:fldChar w:fldCharType="end"/>
      </w:r>
      <w:r w:rsidRPr="00F26CA1">
        <w:rPr>
          <w:lang w:val="en-GB"/>
        </w:rPr>
        <w:t xml:space="preserve"> are presented. First, the initial experiments, then the results of optimization using each algorithm and the compar</w:t>
      </w:r>
      <w:r w:rsidRPr="00F26CA1">
        <w:rPr>
          <w:lang w:val="en-GB"/>
        </w:rPr>
        <w:t>i</w:t>
      </w:r>
      <w:r w:rsidRPr="00F26CA1">
        <w:rPr>
          <w:lang w:val="en-GB"/>
        </w:rPr>
        <w:t>son between algorithms, and finally the evaluation of the optimized solution.</w:t>
      </w:r>
    </w:p>
    <w:p w:rsidR="00D3252D" w:rsidRPr="00F26CA1" w:rsidRDefault="00D3252D" w:rsidP="00D3252D">
      <w:pPr>
        <w:rPr>
          <w:lang w:val="en-GB"/>
        </w:rPr>
      </w:pPr>
      <w:r w:rsidRPr="00F26CA1">
        <w:rPr>
          <w:lang w:val="en-GB"/>
        </w:rPr>
        <w:t>For convenience, in this chapter, the following abbreviations of algorithm names will be used: FDSA – Finite-Difference Stochastic Approximation, HC – Hill Climbing, RAND – localized random search and SIMA – Simulated Annealing.</w:t>
      </w:r>
    </w:p>
    <w:p w:rsidR="008B31ED" w:rsidRPr="00F26CA1" w:rsidRDefault="008B31ED" w:rsidP="00367D46">
      <w:pPr>
        <w:pStyle w:val="Nagwek2"/>
        <w:rPr>
          <w:lang w:val="en-GB"/>
        </w:rPr>
      </w:pPr>
      <w:bookmarkStart w:id="163" w:name="_Toc283076935"/>
      <w:bookmarkStart w:id="164" w:name="_Toc283494243"/>
      <w:bookmarkStart w:id="165" w:name="_Toc281943917"/>
      <w:r w:rsidRPr="00F26CA1">
        <w:rPr>
          <w:lang w:val="en-GB"/>
        </w:rPr>
        <w:t>Initial experiments</w:t>
      </w:r>
      <w:bookmarkEnd w:id="163"/>
      <w:bookmarkEnd w:id="164"/>
    </w:p>
    <w:p w:rsidR="000C1DCB" w:rsidRPr="00F26CA1" w:rsidRDefault="000C1DCB" w:rsidP="003B45AD">
      <w:pPr>
        <w:rPr>
          <w:lang w:val="en-GB"/>
        </w:rPr>
      </w:pPr>
      <w:r w:rsidRPr="00F26CA1">
        <w:rPr>
          <w:lang w:val="en-GB"/>
        </w:rPr>
        <w:t>In initial experiments, the Eraser</w:t>
      </w:r>
      <w:r w:rsidR="00575BFF" w:rsidRPr="00F26CA1">
        <w:rPr>
          <w:lang w:val="en-GB"/>
        </w:rPr>
        <w:t>Bot proves to be more effective –</w:t>
      </w:r>
      <w:r w:rsidRPr="00F26CA1">
        <w:rPr>
          <w:lang w:val="en-GB"/>
        </w:rPr>
        <w:t xml:space="preserve"> the </w:t>
      </w:r>
      <w:r w:rsidR="00622BE8" w:rsidRPr="00F26CA1">
        <w:rPr>
          <w:lang w:val="en-GB"/>
        </w:rPr>
        <w:t xml:space="preserve">average </w:t>
      </w:r>
      <w:r w:rsidRPr="00F26CA1">
        <w:rPr>
          <w:lang w:val="en-GB"/>
        </w:rPr>
        <w:t xml:space="preserve">difference between bots </w:t>
      </w:r>
      <w:r w:rsidR="00622BE8" w:rsidRPr="00F26CA1">
        <w:rPr>
          <w:lang w:val="en-GB"/>
        </w:rPr>
        <w:t xml:space="preserve">is </w:t>
      </w:r>
      <m:oMath>
        <m:r>
          <w:rPr>
            <w:rFonts w:ascii="Cambria Math" w:hAnsi="Cambria Math"/>
            <w:lang w:val="en-GB"/>
          </w:rPr>
          <m:t>4.83</m:t>
        </m:r>
      </m:oMath>
      <w:r w:rsidRPr="00F26CA1">
        <w:rPr>
          <w:lang w:val="en-GB"/>
        </w:rPr>
        <w:t>.</w:t>
      </w:r>
    </w:p>
    <w:p w:rsidR="000C1DCB" w:rsidRPr="00F26CA1" w:rsidRDefault="00654254" w:rsidP="000C1DCB">
      <w:pPr>
        <w:keepNext/>
        <w:jc w:val="center"/>
        <w:rPr>
          <w:lang w:val="en-GB"/>
        </w:rPr>
      </w:pPr>
      <w:r w:rsidRPr="00F26CA1">
        <w:rPr>
          <w:noProof/>
          <w:lang w:val="pl-PL" w:eastAsia="pl-PL" w:bidi="ar-SA"/>
        </w:rPr>
        <w:drawing>
          <wp:inline distT="0" distB="0" distL="0" distR="0">
            <wp:extent cx="5353050" cy="3524250"/>
            <wp:effectExtent l="19050" t="0" r="0" b="0"/>
            <wp:docPr id="5"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6"/>
                    <a:stretch>
                      <a:fillRect/>
                    </a:stretch>
                  </pic:blipFill>
                  <pic:spPr>
                    <a:xfrm>
                      <a:off x="0" y="0"/>
                      <a:ext cx="5349037" cy="3521608"/>
                    </a:xfrm>
                    <a:prstGeom prst="rect">
                      <a:avLst/>
                    </a:prstGeom>
                  </pic:spPr>
                </pic:pic>
              </a:graphicData>
            </a:graphic>
          </wp:inline>
        </w:drawing>
      </w:r>
    </w:p>
    <w:p w:rsidR="00F0475D" w:rsidRPr="00F26CA1" w:rsidRDefault="000C1DCB" w:rsidP="000C1DCB">
      <w:pPr>
        <w:pStyle w:val="Legenda"/>
        <w:rPr>
          <w:lang w:val="en-GB"/>
        </w:rPr>
      </w:pPr>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13</w:t>
      </w:r>
      <w:r w:rsidR="00941A64" w:rsidRPr="00F26CA1">
        <w:rPr>
          <w:lang w:val="en-GB"/>
        </w:rPr>
        <w:fldChar w:fldCharType="end"/>
      </w:r>
      <w:r w:rsidRPr="00F26CA1">
        <w:rPr>
          <w:lang w:val="en-GB"/>
        </w:rPr>
        <w:t xml:space="preserve">: The average score of each bot in the initial experiment. The </w:t>
      </w:r>
      <w:r w:rsidR="005F16F2" w:rsidRPr="00F26CA1">
        <w:rPr>
          <w:lang w:val="en-GB"/>
        </w:rPr>
        <w:t>ReferenceBot</w:t>
      </w:r>
      <w:r w:rsidRPr="00F26CA1">
        <w:rPr>
          <w:lang w:val="en-GB"/>
        </w:rPr>
        <w:t xml:space="preserve"> uses </w:t>
      </w:r>
      <w:r w:rsidR="00326505" w:rsidRPr="00F26CA1">
        <w:rPr>
          <w:lang w:val="en-GB"/>
        </w:rPr>
        <w:br/>
      </w:r>
      <w:r w:rsidRPr="00F26CA1">
        <w:rPr>
          <w:lang w:val="en-GB"/>
        </w:rPr>
        <w:t>the manually adjusted parameters.</w:t>
      </w:r>
    </w:p>
    <w:p w:rsidR="004B39A6" w:rsidRPr="00F26CA1" w:rsidRDefault="00D33C7F" w:rsidP="00C66DB5">
      <w:pPr>
        <w:rPr>
          <w:lang w:val="en-GB"/>
        </w:rPr>
      </w:pPr>
      <w:r w:rsidRPr="00F26CA1">
        <w:rPr>
          <w:lang w:val="en-GB"/>
        </w:rPr>
        <w:t xml:space="preserve">During the game it has been observed, that the </w:t>
      </w:r>
      <w:r w:rsidR="00C66DB5" w:rsidRPr="00F26CA1">
        <w:rPr>
          <w:lang w:val="en-GB"/>
        </w:rPr>
        <w:t xml:space="preserve">EraserBot would often win using one of the weapons that was very rarely used and picked up by </w:t>
      </w:r>
      <w:r w:rsidR="00B66004" w:rsidRPr="00F26CA1">
        <w:rPr>
          <w:lang w:val="en-GB"/>
        </w:rPr>
        <w:t>ReferenceBot</w:t>
      </w:r>
      <w:r w:rsidR="00C66DB5" w:rsidRPr="00F26CA1">
        <w:rPr>
          <w:lang w:val="en-GB"/>
        </w:rPr>
        <w:t xml:space="preserve">. </w:t>
      </w:r>
      <w:r w:rsidR="00921D89" w:rsidRPr="00F26CA1">
        <w:rPr>
          <w:lang w:val="en-GB"/>
        </w:rPr>
        <w:t xml:space="preserve">The EraserBot also was </w:t>
      </w:r>
      <w:r w:rsidR="00921D89" w:rsidRPr="00F26CA1">
        <w:rPr>
          <w:lang w:val="en-GB"/>
        </w:rPr>
        <w:lastRenderedPageBreak/>
        <w:t xml:space="preserve">exploring the map more, getting to more remote and useful items. This may be due to better world map representation or </w:t>
      </w:r>
      <w:r w:rsidR="00B66004" w:rsidRPr="00F26CA1">
        <w:rPr>
          <w:lang w:val="en-GB"/>
        </w:rPr>
        <w:t>ReferenceBot</w:t>
      </w:r>
      <w:r w:rsidR="00921D89" w:rsidRPr="00F26CA1">
        <w:rPr>
          <w:lang w:val="en-GB"/>
        </w:rPr>
        <w:t>’s navigation weights not adjusted properly.</w:t>
      </w:r>
    </w:p>
    <w:p w:rsidR="00367D46" w:rsidRPr="00F26CA1" w:rsidRDefault="00113C72" w:rsidP="00367D46">
      <w:pPr>
        <w:pStyle w:val="Nagwek2"/>
        <w:rPr>
          <w:lang w:val="en-GB"/>
        </w:rPr>
      </w:pPr>
      <w:bookmarkStart w:id="166" w:name="_Toc283076936"/>
      <w:bookmarkStart w:id="167" w:name="_Toc283494244"/>
      <w:r w:rsidRPr="00F26CA1">
        <w:rPr>
          <w:lang w:val="en-GB"/>
        </w:rPr>
        <w:t>Optimization</w:t>
      </w:r>
      <w:bookmarkEnd w:id="165"/>
      <w:bookmarkEnd w:id="166"/>
      <w:bookmarkEnd w:id="167"/>
    </w:p>
    <w:p w:rsidR="00306BD8" w:rsidRPr="00F26CA1" w:rsidRDefault="00306BD8" w:rsidP="00306BD8">
      <w:pPr>
        <w:rPr>
          <w:lang w:val="en-GB"/>
        </w:rPr>
      </w:pPr>
      <w:r w:rsidRPr="00F26CA1">
        <w:rPr>
          <w:lang w:val="en-GB"/>
        </w:rPr>
        <w:t xml:space="preserve">Below are presented </w:t>
      </w:r>
      <w:r w:rsidR="00F7180C" w:rsidRPr="00F26CA1">
        <w:rPr>
          <w:lang w:val="en-GB"/>
        </w:rPr>
        <w:t>the</w:t>
      </w:r>
      <w:r w:rsidR="008A044F" w:rsidRPr="00F26CA1">
        <w:rPr>
          <w:lang w:val="en-GB"/>
        </w:rPr>
        <w:t xml:space="preserve"> </w:t>
      </w:r>
      <w:r w:rsidR="008C690E" w:rsidRPr="00F26CA1">
        <w:rPr>
          <w:lang w:val="en-GB"/>
        </w:rPr>
        <w:t>results of optimization algorithm</w:t>
      </w:r>
      <w:r w:rsidR="00B20CCD" w:rsidRPr="00F26CA1">
        <w:rPr>
          <w:lang w:val="en-GB"/>
        </w:rPr>
        <w:t>s</w:t>
      </w:r>
      <w:r w:rsidR="008C690E" w:rsidRPr="00F26CA1">
        <w:rPr>
          <w:lang w:val="en-GB"/>
        </w:rPr>
        <w:t xml:space="preserve">. </w:t>
      </w:r>
      <w:r w:rsidR="007E2CE1" w:rsidRPr="00F26CA1">
        <w:rPr>
          <w:lang w:val="en-GB"/>
        </w:rPr>
        <w:t>Each algorithm was tested u</w:t>
      </w:r>
      <w:r w:rsidR="007E2CE1" w:rsidRPr="00F26CA1">
        <w:rPr>
          <w:lang w:val="en-GB"/>
        </w:rPr>
        <w:t>s</w:t>
      </w:r>
      <w:r w:rsidR="007E2CE1" w:rsidRPr="00F26CA1">
        <w:rPr>
          <w:lang w:val="en-GB"/>
        </w:rPr>
        <w:t xml:space="preserve">ing the settings described in </w:t>
      </w:r>
      <w:r w:rsidR="002B2B8F" w:rsidRPr="00F26CA1">
        <w:rPr>
          <w:lang w:val="en-GB"/>
        </w:rPr>
        <w:t>previous</w:t>
      </w:r>
      <w:r w:rsidR="007E2CE1" w:rsidRPr="00F26CA1">
        <w:rPr>
          <w:lang w:val="en-GB"/>
        </w:rPr>
        <w:t xml:space="preserve"> chapter, with evaluations </w:t>
      </w:r>
      <w:r w:rsidR="00D610B3" w:rsidRPr="00F26CA1">
        <w:rPr>
          <w:lang w:val="en-GB"/>
        </w:rPr>
        <w:t xml:space="preserve">number </w:t>
      </w:r>
      <w:r w:rsidR="007E2CE1" w:rsidRPr="00F26CA1">
        <w:rPr>
          <w:lang w:val="en-GB"/>
        </w:rPr>
        <w:t xml:space="preserve">limit set to 500. </w:t>
      </w:r>
    </w:p>
    <w:p w:rsidR="00EE55CE" w:rsidRPr="00F26CA1" w:rsidRDefault="00EE55CE" w:rsidP="007342D8">
      <w:pPr>
        <w:pStyle w:val="Sub-sub-section-not-numbered"/>
        <w:rPr>
          <w:lang w:val="en-GB"/>
        </w:rPr>
      </w:pPr>
      <w:r w:rsidRPr="00F26CA1">
        <w:rPr>
          <w:lang w:val="en-GB"/>
        </w:rPr>
        <w:t>Localized random search</w:t>
      </w:r>
    </w:p>
    <w:p w:rsidR="007E2CE1" w:rsidRPr="00F26CA1" w:rsidRDefault="00D26D7B" w:rsidP="007E2CE1">
      <w:pPr>
        <w:keepNext/>
        <w:jc w:val="center"/>
        <w:rPr>
          <w:lang w:val="en-GB"/>
        </w:rPr>
      </w:pPr>
      <w:r w:rsidRPr="00F26CA1">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7"/>
                    <a:stretch>
                      <a:fillRect/>
                    </a:stretch>
                  </pic:blipFill>
                  <pic:spPr>
                    <a:xfrm>
                      <a:off x="0" y="0"/>
                      <a:ext cx="5456168" cy="3247145"/>
                    </a:xfrm>
                    <a:prstGeom prst="rect">
                      <a:avLst/>
                    </a:prstGeom>
                  </pic:spPr>
                </pic:pic>
              </a:graphicData>
            </a:graphic>
          </wp:inline>
        </w:drawing>
      </w:r>
    </w:p>
    <w:p w:rsidR="00D26D7B" w:rsidRPr="00F26CA1" w:rsidRDefault="007E2CE1" w:rsidP="007E2CE1">
      <w:pPr>
        <w:pStyle w:val="Legenda"/>
        <w:rPr>
          <w:lang w:val="en-GB"/>
        </w:rPr>
      </w:pPr>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4</w:t>
      </w:r>
      <w:r w:rsidR="00941A64" w:rsidRPr="00F26CA1">
        <w:rPr>
          <w:lang w:val="en-GB"/>
        </w:rPr>
        <w:fldChar w:fldCharType="end"/>
      </w:r>
      <w:r w:rsidRPr="00F26CA1">
        <w:rPr>
          <w:lang w:val="en-GB"/>
        </w:rPr>
        <w:t>: The result</w:t>
      </w:r>
      <w:r w:rsidR="00355C89" w:rsidRPr="00F26CA1">
        <w:rPr>
          <w:lang w:val="en-GB"/>
        </w:rPr>
        <w:t>s in evaluations</w:t>
      </w:r>
      <w:r w:rsidRPr="00F26CA1">
        <w:rPr>
          <w:lang w:val="en-GB"/>
        </w:rPr>
        <w:t xml:space="preserve"> for localized random search.</w:t>
      </w:r>
      <w:r w:rsidR="00355C89" w:rsidRPr="00F26CA1">
        <w:rPr>
          <w:lang w:val="en-GB"/>
        </w:rPr>
        <w:t xml:space="preserve"> The highest result is 10.4.</w:t>
      </w:r>
    </w:p>
    <w:p w:rsidR="00314579" w:rsidRPr="00F26CA1" w:rsidRDefault="00314579" w:rsidP="00314579">
      <w:pPr>
        <w:rPr>
          <w:lang w:val="en-GB"/>
        </w:rPr>
      </w:pPr>
      <w:r w:rsidRPr="00F26CA1">
        <w:rPr>
          <w:lang w:val="en-GB"/>
        </w:rPr>
        <w:t>We can notice a high variance of the results, which should allow the algorithm to explore the search space better. The average result is increasing until around iteration number 300, which can be the effect of localized nature</w:t>
      </w:r>
      <w:r w:rsidR="001C4EC0" w:rsidRPr="00F26CA1">
        <w:rPr>
          <w:lang w:val="en-GB"/>
        </w:rPr>
        <w:t xml:space="preserve"> of the algorithm</w:t>
      </w:r>
      <w:r w:rsidRPr="00F26CA1">
        <w:rPr>
          <w:lang w:val="en-GB"/>
        </w:rPr>
        <w:t xml:space="preserve"> – the new random configurations are chosen basing on </w:t>
      </w:r>
      <w:r w:rsidR="001C4EC0" w:rsidRPr="00F26CA1">
        <w:rPr>
          <w:lang w:val="en-GB"/>
        </w:rPr>
        <w:t xml:space="preserve">the </w:t>
      </w:r>
      <w:r w:rsidRPr="00F26CA1">
        <w:rPr>
          <w:lang w:val="en-GB"/>
        </w:rPr>
        <w:t>best</w:t>
      </w:r>
      <w:r w:rsidR="001C4EC0" w:rsidRPr="00F26CA1">
        <w:rPr>
          <w:lang w:val="en-GB"/>
        </w:rPr>
        <w:t xml:space="preserve"> currently</w:t>
      </w:r>
      <w:r w:rsidRPr="00F26CA1">
        <w:rPr>
          <w:lang w:val="en-GB"/>
        </w:rPr>
        <w:t xml:space="preserve"> known configuration.</w:t>
      </w:r>
    </w:p>
    <w:p w:rsidR="00EE55CE" w:rsidRPr="00F26CA1" w:rsidRDefault="00EE55CE" w:rsidP="007342D8">
      <w:pPr>
        <w:pStyle w:val="Sub-sub-section-not-numbered"/>
        <w:rPr>
          <w:lang w:val="en-GB"/>
        </w:rPr>
      </w:pPr>
      <w:r w:rsidRPr="00F26CA1">
        <w:rPr>
          <w:lang w:val="en-GB"/>
        </w:rPr>
        <w:lastRenderedPageBreak/>
        <w:t>Hill climbing</w:t>
      </w:r>
    </w:p>
    <w:p w:rsidR="00644E69" w:rsidRPr="00F26CA1" w:rsidRDefault="00D26D7B" w:rsidP="00644E69">
      <w:pPr>
        <w:keepNext/>
        <w:jc w:val="center"/>
        <w:rPr>
          <w:lang w:val="en-GB"/>
        </w:rPr>
      </w:pPr>
      <w:r w:rsidRPr="00F26CA1">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38"/>
                    <a:stretch>
                      <a:fillRect/>
                    </a:stretch>
                  </pic:blipFill>
                  <pic:spPr>
                    <a:xfrm>
                      <a:off x="0" y="0"/>
                      <a:ext cx="5453241" cy="3340348"/>
                    </a:xfrm>
                    <a:prstGeom prst="rect">
                      <a:avLst/>
                    </a:prstGeom>
                  </pic:spPr>
                </pic:pic>
              </a:graphicData>
            </a:graphic>
          </wp:inline>
        </w:drawing>
      </w:r>
    </w:p>
    <w:p w:rsidR="00D26D7B" w:rsidRPr="00F26CA1" w:rsidRDefault="00644E69" w:rsidP="00644E69">
      <w:pPr>
        <w:pStyle w:val="Legenda"/>
        <w:rPr>
          <w:lang w:val="en-GB"/>
        </w:rPr>
      </w:pPr>
      <w:bookmarkStart w:id="168" w:name="_Ref282874618"/>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5</w:t>
      </w:r>
      <w:r w:rsidR="00941A64" w:rsidRPr="00F26CA1">
        <w:rPr>
          <w:lang w:val="en-GB"/>
        </w:rPr>
        <w:fldChar w:fldCharType="end"/>
      </w:r>
      <w:bookmarkEnd w:id="168"/>
      <w:r w:rsidRPr="00F26CA1">
        <w:rPr>
          <w:lang w:val="en-GB"/>
        </w:rPr>
        <w:t>: The results in evaluations for hill climbing algorithm. The highest result is 9.15.</w:t>
      </w:r>
    </w:p>
    <w:p w:rsidR="00644E69" w:rsidRPr="00F26CA1" w:rsidRDefault="00644E69" w:rsidP="00644E69">
      <w:pPr>
        <w:rPr>
          <w:lang w:val="en-GB"/>
        </w:rPr>
      </w:pPr>
      <w:r w:rsidRPr="00F26CA1">
        <w:rPr>
          <w:lang w:val="en-GB"/>
        </w:rPr>
        <w:t xml:space="preserve">The </w:t>
      </w:r>
      <w:r w:rsidR="007711C4" w:rsidRPr="00F26CA1">
        <w:rPr>
          <w:lang w:val="en-GB"/>
        </w:rPr>
        <w:t>HC</w:t>
      </w:r>
      <w:r w:rsidRPr="00F26CA1">
        <w:rPr>
          <w:lang w:val="en-GB"/>
        </w:rPr>
        <w:t xml:space="preserve"> algorithm, as we can see</w:t>
      </w:r>
      <w:r w:rsidR="00D85728" w:rsidRPr="00F26CA1">
        <w:rPr>
          <w:lang w:val="en-GB"/>
        </w:rPr>
        <w:t xml:space="preserve"> on </w:t>
      </w:r>
      <w:r w:rsidR="00941A64" w:rsidRPr="00F26CA1">
        <w:rPr>
          <w:lang w:val="en-GB"/>
        </w:rPr>
        <w:fldChar w:fldCharType="begin"/>
      </w:r>
      <w:r w:rsidR="00D85728" w:rsidRPr="00F26CA1">
        <w:rPr>
          <w:lang w:val="en-GB"/>
        </w:rPr>
        <w:instrText xml:space="preserve"> REF _Ref282874618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5</w:t>
      </w:r>
      <w:r w:rsidR="00941A64" w:rsidRPr="00F26CA1">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00941A64" w:rsidRPr="00F26CA1">
        <w:rPr>
          <w:lang w:val="en-GB"/>
        </w:rPr>
        <w:fldChar w:fldCharType="begin"/>
      </w:r>
      <w:r w:rsidRPr="00F26CA1">
        <w:rPr>
          <w:lang w:val="en-GB"/>
        </w:rPr>
        <w:instrText xml:space="preserve"> REF alg_hill_climbing \h </w:instrText>
      </w:r>
      <w:r w:rsidR="00941A64" w:rsidRPr="00F26CA1">
        <w:rPr>
          <w:lang w:val="en-GB"/>
        </w:rPr>
      </w:r>
      <w:r w:rsidR="00941A64" w:rsidRPr="00F26CA1">
        <w:rPr>
          <w:lang w:val="en-GB"/>
        </w:rPr>
        <w:fldChar w:fldCharType="separate"/>
      </w:r>
      <w:r w:rsidR="00561B5D" w:rsidRPr="00F26CA1">
        <w:rPr>
          <w:lang w:val="en-GB"/>
        </w:rPr>
        <w:t xml:space="preserve">Algorithm </w:t>
      </w:r>
      <w:r w:rsidR="00561B5D" w:rsidRPr="00561B5D">
        <w:rPr>
          <w:noProof/>
          <w:lang w:val="en-GB"/>
        </w:rPr>
        <w:t>3</w:t>
      </w:r>
      <w:r w:rsidR="00941A64" w:rsidRPr="00F26CA1">
        <w:rPr>
          <w:lang w:val="en-GB"/>
        </w:rPr>
        <w:fldChar w:fldCharType="end"/>
      </w:r>
      <w:r w:rsidRPr="00F26CA1">
        <w:rPr>
          <w:lang w:val="en-GB"/>
        </w:rPr>
        <w:t xml:space="preserve">, hill climbing should stop if it did not find any better solution in its vicinity. </w:t>
      </w:r>
    </w:p>
    <w:p w:rsidR="00644E69" w:rsidRPr="00F26CA1" w:rsidRDefault="00644E69" w:rsidP="00644E69">
      <w:pPr>
        <w:rPr>
          <w:lang w:val="en-GB"/>
        </w:rPr>
      </w:pPr>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ill be decreased instead of stopping the execution. The following results are for a modified version of the </w:t>
      </w:r>
      <w:r w:rsidR="007711C4" w:rsidRPr="00F26CA1">
        <w:rPr>
          <w:lang w:val="en-GB"/>
        </w:rPr>
        <w:t xml:space="preserve">HC </w:t>
      </w:r>
      <w:r w:rsidRPr="00F26CA1">
        <w:rPr>
          <w:lang w:val="en-GB"/>
        </w:rPr>
        <w:t>algorithm, where the step is decreased by half whenever there are no better  solutions in vicinity.</w:t>
      </w:r>
      <w:r w:rsidR="00646C6D" w:rsidRPr="00F26CA1">
        <w:rPr>
          <w:lang w:val="en-GB"/>
        </w:rPr>
        <w:t xml:space="preserve"> The initial step size in this case was set to </w:t>
      </w:r>
      <m:oMath>
        <m:r>
          <w:rPr>
            <w:rFonts w:ascii="Cambria Math" w:hAnsi="Cambria Math"/>
            <w:lang w:val="en-GB"/>
          </w:rPr>
          <m:t>0.2</m:t>
        </m:r>
      </m:oMath>
      <w:r w:rsidR="00646C6D" w:rsidRPr="00F26CA1">
        <w:rPr>
          <w:lang w:val="en-GB"/>
        </w:rPr>
        <w:t>.</w:t>
      </w:r>
    </w:p>
    <w:p w:rsidR="00311528" w:rsidRPr="00F26CA1" w:rsidRDefault="00311528" w:rsidP="00311528">
      <w:pPr>
        <w:pStyle w:val="Sub-sub-section-not-numbered"/>
        <w:rPr>
          <w:lang w:val="en-GB"/>
        </w:rPr>
      </w:pPr>
      <w:r w:rsidRPr="00F26CA1">
        <w:rPr>
          <w:lang w:val="en-GB"/>
        </w:rPr>
        <w:lastRenderedPageBreak/>
        <w:t>Hill climbing with decreasing step size</w:t>
      </w:r>
    </w:p>
    <w:p w:rsidR="002E692A" w:rsidRPr="00F26CA1" w:rsidRDefault="00D26D7B" w:rsidP="002E692A">
      <w:pPr>
        <w:keepNext/>
        <w:jc w:val="center"/>
        <w:rPr>
          <w:lang w:val="en-GB"/>
        </w:rPr>
      </w:pPr>
      <w:r w:rsidRPr="00F26CA1">
        <w:rPr>
          <w:noProof/>
          <w:lang w:val="pl-PL" w:eastAsia="pl-PL" w:bidi="ar-SA"/>
        </w:rPr>
        <w:drawing>
          <wp:inline distT="0" distB="0" distL="0" distR="0">
            <wp:extent cx="5355207" cy="349369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39"/>
                    <a:stretch>
                      <a:fillRect/>
                    </a:stretch>
                  </pic:blipFill>
                  <pic:spPr>
                    <a:xfrm>
                      <a:off x="0" y="0"/>
                      <a:ext cx="5363168" cy="3498892"/>
                    </a:xfrm>
                    <a:prstGeom prst="rect">
                      <a:avLst/>
                    </a:prstGeom>
                  </pic:spPr>
                </pic:pic>
              </a:graphicData>
            </a:graphic>
          </wp:inline>
        </w:drawing>
      </w:r>
    </w:p>
    <w:p w:rsidR="00D26D7B" w:rsidRPr="00F26CA1" w:rsidRDefault="002E692A" w:rsidP="002E692A">
      <w:pPr>
        <w:pStyle w:val="Legenda"/>
        <w:rPr>
          <w:lang w:val="en-GB"/>
        </w:rPr>
      </w:pPr>
      <w:bookmarkStart w:id="169" w:name="_Ref282874592"/>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6</w:t>
      </w:r>
      <w:r w:rsidR="00941A64" w:rsidRPr="00F26CA1">
        <w:rPr>
          <w:lang w:val="en-GB"/>
        </w:rPr>
        <w:fldChar w:fldCharType="end"/>
      </w:r>
      <w:bookmarkEnd w:id="169"/>
      <w:r w:rsidRPr="00F26CA1">
        <w:rPr>
          <w:lang w:val="en-GB"/>
        </w:rPr>
        <w:t xml:space="preserve">: The results in evaluations for modified </w:t>
      </w:r>
      <w:r w:rsidR="00FA72F6" w:rsidRPr="00F26CA1">
        <w:rPr>
          <w:lang w:val="en-GB"/>
        </w:rPr>
        <w:t>H</w:t>
      </w:r>
      <w:r w:rsidRPr="00F26CA1">
        <w:rPr>
          <w:lang w:val="en-GB"/>
        </w:rPr>
        <w:t xml:space="preserve">ill </w:t>
      </w:r>
      <w:r w:rsidR="00FA72F6" w:rsidRPr="00F26CA1">
        <w:rPr>
          <w:lang w:val="en-GB"/>
        </w:rPr>
        <w:t>C</w:t>
      </w:r>
      <w:r w:rsidRPr="00F26CA1">
        <w:rPr>
          <w:lang w:val="en-GB"/>
        </w:rPr>
        <w:t>limbing with step</w:t>
      </w:r>
      <w:r w:rsidR="00311528" w:rsidRPr="00F26CA1">
        <w:rPr>
          <w:lang w:val="en-GB"/>
        </w:rPr>
        <w:t xml:space="preserve"> size</w:t>
      </w:r>
      <w:r w:rsidRPr="00F26CA1">
        <w:rPr>
          <w:lang w:val="en-GB"/>
        </w:rPr>
        <w:t xml:space="preserve"> decreasing</w:t>
      </w:r>
      <w:r w:rsidR="00FA72F6" w:rsidRPr="00F26CA1">
        <w:rPr>
          <w:lang w:val="en-GB"/>
        </w:rPr>
        <w:t xml:space="preserve"> (HCSD)</w:t>
      </w:r>
      <w:r w:rsidRPr="00F26CA1">
        <w:rPr>
          <w:lang w:val="en-GB"/>
        </w:rPr>
        <w:t xml:space="preserve">. </w:t>
      </w:r>
      <w:r w:rsidR="00FA72F6" w:rsidRPr="00F26CA1">
        <w:rPr>
          <w:lang w:val="en-GB"/>
        </w:rPr>
        <w:br/>
      </w:r>
      <w:r w:rsidRPr="00F26CA1">
        <w:rPr>
          <w:lang w:val="en-GB"/>
        </w:rPr>
        <w:t xml:space="preserve">The best result is </w:t>
      </w:r>
      <w:r w:rsidR="00833E27" w:rsidRPr="00F26CA1">
        <w:rPr>
          <w:lang w:val="en-GB"/>
        </w:rPr>
        <w:t>11.4</w:t>
      </w:r>
      <w:r w:rsidRPr="00F26CA1">
        <w:rPr>
          <w:lang w:val="en-GB"/>
        </w:rPr>
        <w:t>.</w:t>
      </w:r>
    </w:p>
    <w:p w:rsidR="003651A1" w:rsidRPr="00F26CA1" w:rsidRDefault="003651A1" w:rsidP="003651A1">
      <w:pPr>
        <w:rPr>
          <w:lang w:val="en-GB"/>
        </w:rPr>
      </w:pPr>
      <w:r w:rsidRPr="00F26CA1">
        <w:rPr>
          <w:lang w:val="en-GB"/>
        </w:rPr>
        <w:t xml:space="preserve">We can see how the </w:t>
      </w:r>
      <w:r w:rsidR="007711C4" w:rsidRPr="00F26CA1">
        <w:rPr>
          <w:lang w:val="en-GB"/>
        </w:rPr>
        <w:t xml:space="preserve">Hill Climbing with step decreasing (HCSD) </w:t>
      </w:r>
      <w:r w:rsidRPr="00F26CA1">
        <w:rPr>
          <w:lang w:val="en-GB"/>
        </w:rPr>
        <w:t xml:space="preserve">algorithm continues the search after iteration </w:t>
      </w:r>
      <w:r w:rsidR="00DE6BE4" w:rsidRPr="00F26CA1">
        <w:rPr>
          <w:lang w:val="en-GB"/>
        </w:rPr>
        <w:t>97</w:t>
      </w:r>
      <w:r w:rsidRPr="00F26CA1">
        <w:rPr>
          <w:lang w:val="en-GB"/>
        </w:rPr>
        <w:t xml:space="preserve">, </w:t>
      </w:r>
      <w:r w:rsidR="00B5300F" w:rsidRPr="00F26CA1">
        <w:rPr>
          <w:lang w:val="en-GB"/>
        </w:rPr>
        <w:t>where</w:t>
      </w:r>
      <w:r w:rsidRPr="00F26CA1">
        <w:rPr>
          <w:lang w:val="en-GB"/>
        </w:rPr>
        <w:t xml:space="preserve"> the version without the step decreasing modification stopped. Also we can notice how the variation of the results is getting lower</w:t>
      </w:r>
      <w:r w:rsidR="005039A3" w:rsidRPr="00F26CA1">
        <w:rPr>
          <w:lang w:val="en-GB"/>
        </w:rPr>
        <w:t xml:space="preserve"> due to smaller step size.</w:t>
      </w:r>
    </w:p>
    <w:p w:rsidR="00EE55CE" w:rsidRPr="00F26CA1" w:rsidRDefault="00EE55CE" w:rsidP="007342D8">
      <w:pPr>
        <w:pStyle w:val="Sub-sub-section-not-numbered"/>
        <w:rPr>
          <w:lang w:val="en-GB"/>
        </w:rPr>
      </w:pPr>
      <w:r w:rsidRPr="00F26CA1">
        <w:rPr>
          <w:lang w:val="en-GB"/>
        </w:rPr>
        <w:lastRenderedPageBreak/>
        <w:t>Finite difference stochastic approximation</w:t>
      </w:r>
    </w:p>
    <w:p w:rsidR="00C37E1C" w:rsidRPr="00F26CA1" w:rsidRDefault="00F161F1" w:rsidP="00C37E1C">
      <w:pPr>
        <w:keepNext/>
        <w:jc w:val="center"/>
        <w:rPr>
          <w:lang w:val="en-GB"/>
        </w:rPr>
      </w:pPr>
      <w:r w:rsidRPr="00F26CA1">
        <w:rPr>
          <w:noProof/>
          <w:lang w:val="pl-PL" w:eastAsia="pl-PL" w:bidi="ar-SA"/>
        </w:rPr>
        <w:drawing>
          <wp:inline distT="0" distB="0" distL="0" distR="0">
            <wp:extent cx="5424218" cy="3508070"/>
            <wp:effectExtent l="19050" t="0" r="5032"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31804" cy="3512976"/>
                    </a:xfrm>
                    <a:prstGeom prst="rect">
                      <a:avLst/>
                    </a:prstGeom>
                  </pic:spPr>
                </pic:pic>
              </a:graphicData>
            </a:graphic>
          </wp:inline>
        </w:drawing>
      </w:r>
    </w:p>
    <w:p w:rsidR="00D26D7B" w:rsidRPr="00F26CA1" w:rsidRDefault="00C37E1C" w:rsidP="00C37E1C">
      <w:pPr>
        <w:pStyle w:val="Legenda"/>
        <w:rPr>
          <w:lang w:val="en-GB"/>
        </w:rPr>
      </w:pPr>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7</w:t>
      </w:r>
      <w:r w:rsidR="00941A64" w:rsidRPr="00F26CA1">
        <w:rPr>
          <w:lang w:val="en-GB"/>
        </w:rPr>
        <w:fldChar w:fldCharType="end"/>
      </w:r>
      <w:r w:rsidRPr="00F26CA1">
        <w:rPr>
          <w:lang w:val="en-GB"/>
        </w:rPr>
        <w:t>: The results in evaluations for the finite-difference stochastic</w:t>
      </w:r>
      <w:r w:rsidR="00326505" w:rsidRPr="00F26CA1">
        <w:rPr>
          <w:lang w:val="en-GB"/>
        </w:rPr>
        <w:t xml:space="preserve"> </w:t>
      </w:r>
      <w:r w:rsidRPr="00F26CA1">
        <w:rPr>
          <w:lang w:val="en-GB"/>
        </w:rPr>
        <w:t xml:space="preserve">approximation algorithm. </w:t>
      </w:r>
      <w:r w:rsidR="00326505" w:rsidRPr="00F26CA1">
        <w:rPr>
          <w:lang w:val="en-GB"/>
        </w:rPr>
        <w:br/>
      </w:r>
      <w:r w:rsidRPr="00F26CA1">
        <w:rPr>
          <w:lang w:val="en-GB"/>
        </w:rPr>
        <w:t xml:space="preserve">The best result is </w:t>
      </w:r>
      <w:r w:rsidR="00EC5655" w:rsidRPr="00F26CA1">
        <w:rPr>
          <w:lang w:val="en-GB"/>
        </w:rPr>
        <w:t>16.45</w:t>
      </w:r>
      <w:r w:rsidRPr="00F26CA1">
        <w:rPr>
          <w:lang w:val="en-GB"/>
        </w:rPr>
        <w:t>.</w:t>
      </w:r>
    </w:p>
    <w:p w:rsidR="00036DA7" w:rsidRPr="00F26CA1" w:rsidRDefault="00B82930" w:rsidP="00B82930">
      <w:pPr>
        <w:rPr>
          <w:lang w:val="en-GB"/>
        </w:rPr>
      </w:pPr>
      <w:r w:rsidRPr="00F26CA1">
        <w:rPr>
          <w:lang w:val="en-GB"/>
        </w:rPr>
        <w:t xml:space="preserve">The best and average result is increasing at approximately constant rate until iteration 300. We can also notice a little higher variation of the results in the beginning of the algorithm.  </w:t>
      </w:r>
    </w:p>
    <w:p w:rsidR="00EE55CE" w:rsidRPr="00F26CA1" w:rsidRDefault="00EE55CE" w:rsidP="007342D8">
      <w:pPr>
        <w:pStyle w:val="Sub-sub-section-not-numbered"/>
        <w:rPr>
          <w:lang w:val="en-GB"/>
        </w:rPr>
      </w:pPr>
      <w:r w:rsidRPr="00F26CA1">
        <w:rPr>
          <w:lang w:val="en-GB"/>
        </w:rPr>
        <w:lastRenderedPageBreak/>
        <w:t>Simulated annealing</w:t>
      </w:r>
    </w:p>
    <w:p w:rsidR="005B6860" w:rsidRPr="00F26CA1" w:rsidRDefault="00D26D7B" w:rsidP="005B6860">
      <w:pPr>
        <w:keepNext/>
        <w:jc w:val="center"/>
        <w:rPr>
          <w:lang w:val="en-GB"/>
        </w:rPr>
      </w:pPr>
      <w:r w:rsidRPr="00F26CA1">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01452" cy="3461187"/>
                    </a:xfrm>
                    <a:prstGeom prst="rect">
                      <a:avLst/>
                    </a:prstGeom>
                  </pic:spPr>
                </pic:pic>
              </a:graphicData>
            </a:graphic>
          </wp:inline>
        </w:drawing>
      </w:r>
    </w:p>
    <w:p w:rsidR="00D26D7B" w:rsidRPr="00F26CA1" w:rsidRDefault="005B6860" w:rsidP="005B6860">
      <w:pPr>
        <w:pStyle w:val="Legenda"/>
        <w:rPr>
          <w:lang w:val="en-GB"/>
        </w:rPr>
      </w:pPr>
      <w:r w:rsidRPr="00F26CA1">
        <w:rPr>
          <w:lang w:val="en-GB"/>
        </w:rPr>
        <w:t xml:space="preserve">Figure </w:t>
      </w:r>
      <w:r w:rsidR="00941A64" w:rsidRPr="00F26CA1">
        <w:rPr>
          <w:lang w:val="en-GB"/>
        </w:rPr>
        <w:fldChar w:fldCharType="begin"/>
      </w:r>
      <w:r w:rsidR="000A28EC" w:rsidRPr="00F26CA1">
        <w:rPr>
          <w:lang w:val="en-GB"/>
        </w:rPr>
        <w:instrText xml:space="preserve"> SEQ Figure \* ARABIC </w:instrText>
      </w:r>
      <w:r w:rsidR="00941A64" w:rsidRPr="00F26CA1">
        <w:rPr>
          <w:lang w:val="en-GB"/>
        </w:rPr>
        <w:fldChar w:fldCharType="separate"/>
      </w:r>
      <w:r w:rsidR="00561B5D">
        <w:rPr>
          <w:noProof/>
          <w:lang w:val="en-GB"/>
        </w:rPr>
        <w:t>18</w:t>
      </w:r>
      <w:r w:rsidR="00941A64" w:rsidRPr="00F26CA1">
        <w:rPr>
          <w:lang w:val="en-GB"/>
        </w:rPr>
        <w:fldChar w:fldCharType="end"/>
      </w:r>
      <w:r w:rsidRPr="00F26CA1">
        <w:rPr>
          <w:lang w:val="en-GB"/>
        </w:rPr>
        <w:t>: The results in evaluations for the simulated annealing algorithm. The best result is 9.25.</w:t>
      </w:r>
    </w:p>
    <w:p w:rsidR="004070CE" w:rsidRPr="00F26CA1" w:rsidRDefault="00B369F2" w:rsidP="00B369F2">
      <w:pPr>
        <w:rPr>
          <w:lang w:val="en-GB"/>
        </w:rPr>
      </w:pPr>
      <w:r w:rsidRPr="00F26CA1">
        <w:rPr>
          <w:lang w:val="en-GB"/>
        </w:rPr>
        <w:t xml:space="preserve">The results of the </w:t>
      </w:r>
      <w:r w:rsidR="003F04C1" w:rsidRPr="00F26CA1">
        <w:rPr>
          <w:lang w:val="en-GB"/>
        </w:rPr>
        <w:t>SIMA</w:t>
      </w:r>
      <w:r w:rsidRPr="00F26CA1">
        <w:rPr>
          <w:lang w:val="en-GB"/>
        </w:rPr>
        <w:t xml:space="preserve"> algorithm have a higher variance and, similarly to localized ra</w:t>
      </w:r>
      <w:r w:rsidRPr="00F26CA1">
        <w:rPr>
          <w:lang w:val="en-GB"/>
        </w:rPr>
        <w:t>n</w:t>
      </w:r>
      <w:r w:rsidRPr="00F26CA1">
        <w:rPr>
          <w:lang w:val="en-GB"/>
        </w:rPr>
        <w:t>dom search, we can see that the average result is increasing</w:t>
      </w:r>
      <w:r w:rsidR="00776542" w:rsidRPr="00F26CA1">
        <w:rPr>
          <w:lang w:val="en-GB"/>
        </w:rPr>
        <w:t>, which can be the effect of choo</w:t>
      </w:r>
      <w:r w:rsidR="00776542" w:rsidRPr="00F26CA1">
        <w:rPr>
          <w:lang w:val="en-GB"/>
        </w:rPr>
        <w:t>s</w:t>
      </w:r>
      <w:r w:rsidR="00776542" w:rsidRPr="00F26CA1">
        <w:rPr>
          <w:lang w:val="en-GB"/>
        </w:rPr>
        <w:t>ing the new random configurations basing on the best currently known configuration</w:t>
      </w:r>
      <w:r w:rsidRPr="00F26CA1">
        <w:rPr>
          <w:lang w:val="en-GB"/>
        </w:rPr>
        <w:t>.</w:t>
      </w:r>
    </w:p>
    <w:p w:rsidR="00226C57" w:rsidRPr="00F26CA1" w:rsidRDefault="00226C57" w:rsidP="00367D46">
      <w:pPr>
        <w:pStyle w:val="Nagwek2"/>
        <w:rPr>
          <w:lang w:val="en-GB"/>
        </w:rPr>
      </w:pPr>
      <w:bookmarkStart w:id="170" w:name="_Toc283076937"/>
      <w:bookmarkStart w:id="171" w:name="_Toc283494245"/>
      <w:r w:rsidRPr="00F26CA1">
        <w:rPr>
          <w:lang w:val="en-GB"/>
        </w:rPr>
        <w:t>Algorithms comparison</w:t>
      </w:r>
      <w:bookmarkEnd w:id="170"/>
      <w:bookmarkEnd w:id="171"/>
    </w:p>
    <w:p w:rsidR="00C21E4C" w:rsidRPr="00F26CA1" w:rsidRDefault="00203B47" w:rsidP="00C21E4C">
      <w:pPr>
        <w:rPr>
          <w:lang w:val="en-GB"/>
        </w:rPr>
      </w:pPr>
      <w:r w:rsidRPr="00F26CA1">
        <w:rPr>
          <w:lang w:val="en-GB"/>
        </w:rPr>
        <w:t xml:space="preserve">The </w:t>
      </w:r>
      <w:r w:rsidR="004A166E" w:rsidRPr="00F26CA1">
        <w:rPr>
          <w:lang w:val="en-GB"/>
        </w:rPr>
        <w:t>FDSA</w:t>
      </w:r>
      <w:r w:rsidRPr="00F26CA1">
        <w:rPr>
          <w:lang w:val="en-GB"/>
        </w:rPr>
        <w:t xml:space="preserve"> algorithm optimized the LearnBot’</w:t>
      </w:r>
      <w:r w:rsidR="005B219B" w:rsidRPr="00F26CA1">
        <w:rPr>
          <w:lang w:val="en-GB"/>
        </w:rPr>
        <w:t>s configuration best, reaching the result of 16.45, which is over 5 points better than</w:t>
      </w:r>
      <w:r w:rsidR="00690303" w:rsidRPr="00F26CA1">
        <w:rPr>
          <w:lang w:val="en-GB"/>
        </w:rPr>
        <w:t xml:space="preserve"> the second result of</w:t>
      </w:r>
      <w:r w:rsidR="005B219B" w:rsidRPr="00F26CA1">
        <w:rPr>
          <w:lang w:val="en-GB"/>
        </w:rPr>
        <w:t xml:space="preserve"> HCSD. </w:t>
      </w:r>
      <w:r w:rsidR="00C21E4C" w:rsidRPr="00F26CA1">
        <w:rPr>
          <w:lang w:val="en-GB"/>
        </w:rPr>
        <w:t xml:space="preserve">The difference between the results of algorithms on consecutive places </w:t>
      </w:r>
      <w:r w:rsidR="00690303" w:rsidRPr="00F26CA1">
        <w:rPr>
          <w:lang w:val="en-GB"/>
        </w:rPr>
        <w:t>is</w:t>
      </w:r>
      <w:r w:rsidR="00C21E4C" w:rsidRPr="00F26CA1">
        <w:rPr>
          <w:lang w:val="en-GB"/>
        </w:rPr>
        <w:t xml:space="preserve"> approximately 1 point. The comparison of algorithms’ best results is illustrated on </w:t>
      </w:r>
      <w:r w:rsidR="00941A64" w:rsidRPr="00F26CA1">
        <w:rPr>
          <w:lang w:val="en-GB"/>
        </w:rPr>
        <w:fldChar w:fldCharType="begin"/>
      </w:r>
      <w:r w:rsidR="00C21E4C" w:rsidRPr="00F26CA1">
        <w:rPr>
          <w:lang w:val="en-GB"/>
        </w:rPr>
        <w:instrText xml:space="preserve"> REF _Ref282892785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19</w:t>
      </w:r>
      <w:r w:rsidR="00941A64" w:rsidRPr="00F26CA1">
        <w:rPr>
          <w:lang w:val="en-GB"/>
        </w:rPr>
        <w:fldChar w:fldCharType="end"/>
      </w:r>
      <w:r w:rsidR="00C21E4C" w:rsidRPr="00F26CA1">
        <w:rPr>
          <w:lang w:val="en-GB"/>
        </w:rPr>
        <w:t>.</w:t>
      </w:r>
    </w:p>
    <w:p w:rsidR="00567488" w:rsidRPr="00F26CA1" w:rsidRDefault="005A4598" w:rsidP="00567488">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11"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2"/>
                    <a:stretch>
                      <a:fillRect/>
                    </a:stretch>
                  </pic:blipFill>
                  <pic:spPr>
                    <a:xfrm>
                      <a:off x="0" y="0"/>
                      <a:ext cx="5557558" cy="3849600"/>
                    </a:xfrm>
                    <a:prstGeom prst="rect">
                      <a:avLst/>
                    </a:prstGeom>
                  </pic:spPr>
                </pic:pic>
              </a:graphicData>
            </a:graphic>
          </wp:inline>
        </w:drawing>
      </w:r>
    </w:p>
    <w:p w:rsidR="005A4598" w:rsidRPr="00F26CA1" w:rsidRDefault="00567488" w:rsidP="00567488">
      <w:pPr>
        <w:pStyle w:val="Legenda"/>
        <w:rPr>
          <w:lang w:val="en-GB"/>
        </w:rPr>
      </w:pPr>
      <w:bookmarkStart w:id="172" w:name="_Ref282892785"/>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19</w:t>
      </w:r>
      <w:r w:rsidR="00941A64" w:rsidRPr="00F26CA1">
        <w:rPr>
          <w:lang w:val="en-GB"/>
        </w:rPr>
        <w:fldChar w:fldCharType="end"/>
      </w:r>
      <w:bookmarkEnd w:id="172"/>
      <w:r w:rsidRPr="00F26CA1">
        <w:rPr>
          <w:lang w:val="en-GB"/>
        </w:rPr>
        <w:t>: Comparison between best results of each algorithm in evaluation</w:t>
      </w:r>
      <w:r w:rsidR="003D3953" w:rsidRPr="00F26CA1">
        <w:rPr>
          <w:lang w:val="en-GB"/>
        </w:rPr>
        <w:t>s</w:t>
      </w:r>
      <w:r w:rsidRPr="00F26CA1">
        <w:rPr>
          <w:lang w:val="en-GB"/>
        </w:rPr>
        <w:t>.</w:t>
      </w:r>
    </w:p>
    <w:p w:rsidR="00C21E4C" w:rsidRPr="00F26CA1" w:rsidRDefault="00C21E4C" w:rsidP="00C21E4C">
      <w:pPr>
        <w:rPr>
          <w:lang w:val="en-GB"/>
        </w:rPr>
      </w:pPr>
      <w:r w:rsidRPr="00F26CA1">
        <w:rPr>
          <w:lang w:val="en-GB"/>
        </w:rPr>
        <w:t>We can also compare the moving average result of last, say 40, evaluations of each alg</w:t>
      </w:r>
      <w:r w:rsidRPr="00F26CA1">
        <w:rPr>
          <w:lang w:val="en-GB"/>
        </w:rPr>
        <w:t>o</w:t>
      </w:r>
      <w:r w:rsidRPr="00F26CA1">
        <w:rPr>
          <w:lang w:val="en-GB"/>
        </w:rPr>
        <w:t xml:space="preserve">rithm – </w:t>
      </w:r>
      <w:r w:rsidR="00941A64" w:rsidRPr="00F26CA1">
        <w:rPr>
          <w:lang w:val="en-GB"/>
        </w:rPr>
        <w:fldChar w:fldCharType="begin"/>
      </w:r>
      <w:r w:rsidRPr="00F26CA1">
        <w:rPr>
          <w:lang w:val="en-GB"/>
        </w:rPr>
        <w:instrText xml:space="preserve"> REF _Ref282892915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20</w:t>
      </w:r>
      <w:r w:rsidR="00941A64" w:rsidRPr="00F26CA1">
        <w:rPr>
          <w:lang w:val="en-GB"/>
        </w:rPr>
        <w:fldChar w:fldCharType="end"/>
      </w:r>
      <w:r w:rsidRPr="00F26CA1">
        <w:rPr>
          <w:lang w:val="en-GB"/>
        </w:rPr>
        <w:t xml:space="preserve">. We can notice, that the HCSD algorithm was </w:t>
      </w:r>
      <w:r w:rsidR="001A206D" w:rsidRPr="00F26CA1">
        <w:rPr>
          <w:lang w:val="en-GB"/>
        </w:rPr>
        <w:t>leading until around 125</w:t>
      </w:r>
      <w:r w:rsidR="001A206D" w:rsidRPr="00F26CA1">
        <w:rPr>
          <w:vertAlign w:val="superscript"/>
          <w:lang w:val="en-GB"/>
        </w:rPr>
        <w:t>th</w:t>
      </w:r>
      <w:r w:rsidR="001A206D" w:rsidRPr="00F26CA1">
        <w:rPr>
          <w:lang w:val="en-GB"/>
        </w:rPr>
        <w:t xml:space="preserve"> evaluation</w:t>
      </w:r>
      <w:r w:rsidRPr="00F26CA1">
        <w:rPr>
          <w:lang w:val="en-GB"/>
        </w:rPr>
        <w:t>.</w:t>
      </w:r>
      <w:r w:rsidR="001A206D" w:rsidRPr="00F26CA1">
        <w:rPr>
          <w:lang w:val="en-GB"/>
        </w:rPr>
        <w:t xml:space="preserve"> The global search algorithms RAND and SIMA, as they generate new solutions randomly in order to explore the search space more, have </w:t>
      </w:r>
      <w:r w:rsidR="00CD6B76">
        <w:rPr>
          <w:lang w:val="en-GB"/>
        </w:rPr>
        <w:t xml:space="preserve">relatively </w:t>
      </w:r>
      <w:r w:rsidR="001A206D" w:rsidRPr="00F26CA1">
        <w:rPr>
          <w:lang w:val="en-GB"/>
        </w:rPr>
        <w:t>lower levels of average result than FDSA and HCSD.</w:t>
      </w:r>
    </w:p>
    <w:p w:rsidR="0075096D" w:rsidRPr="00F26CA1" w:rsidRDefault="0075096D" w:rsidP="0075096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12"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3"/>
                    <a:stretch>
                      <a:fillRect/>
                    </a:stretch>
                  </pic:blipFill>
                  <pic:spPr>
                    <a:xfrm>
                      <a:off x="0" y="0"/>
                      <a:ext cx="5489258" cy="3849600"/>
                    </a:xfrm>
                    <a:prstGeom prst="rect">
                      <a:avLst/>
                    </a:prstGeom>
                  </pic:spPr>
                </pic:pic>
              </a:graphicData>
            </a:graphic>
          </wp:inline>
        </w:drawing>
      </w:r>
    </w:p>
    <w:p w:rsidR="0075096D" w:rsidRPr="00F26CA1" w:rsidRDefault="0075096D" w:rsidP="0075096D">
      <w:pPr>
        <w:pStyle w:val="Legenda"/>
        <w:rPr>
          <w:lang w:val="en-GB"/>
        </w:rPr>
      </w:pPr>
      <w:bookmarkStart w:id="173" w:name="_Ref282892915"/>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20</w:t>
      </w:r>
      <w:r w:rsidR="00941A64" w:rsidRPr="00F26CA1">
        <w:rPr>
          <w:lang w:val="en-GB"/>
        </w:rPr>
        <w:fldChar w:fldCharType="end"/>
      </w:r>
      <w:bookmarkEnd w:id="173"/>
      <w:r w:rsidRPr="00F26CA1">
        <w:rPr>
          <w:lang w:val="en-GB"/>
        </w:rPr>
        <w:t xml:space="preserve">: The comparison between moving averages of 40 previous </w:t>
      </w:r>
      <w:r w:rsidR="00711857" w:rsidRPr="00F26CA1">
        <w:rPr>
          <w:lang w:val="en-GB"/>
        </w:rPr>
        <w:br/>
      </w:r>
      <w:r w:rsidRPr="00F26CA1">
        <w:rPr>
          <w:lang w:val="en-GB"/>
        </w:rPr>
        <w:t xml:space="preserve">evaluations of the results of each algorithm. </w:t>
      </w:r>
    </w:p>
    <w:p w:rsidR="0075096D" w:rsidRPr="00F26CA1" w:rsidRDefault="0075096D" w:rsidP="0075096D">
      <w:pPr>
        <w:rPr>
          <w:lang w:val="en-GB"/>
        </w:rPr>
      </w:pPr>
    </w:p>
    <w:p w:rsidR="00367D46" w:rsidRPr="00F26CA1" w:rsidRDefault="0048586D" w:rsidP="00367D46">
      <w:pPr>
        <w:pStyle w:val="Nagwek2"/>
        <w:rPr>
          <w:lang w:val="en-GB"/>
        </w:rPr>
      </w:pPr>
      <w:bookmarkStart w:id="174" w:name="_Toc283076938"/>
      <w:bookmarkStart w:id="175" w:name="_Toc283494246"/>
      <w:r w:rsidRPr="00F26CA1">
        <w:rPr>
          <w:lang w:val="en-GB"/>
        </w:rPr>
        <w:t>Evaluation</w:t>
      </w:r>
      <w:bookmarkEnd w:id="174"/>
      <w:bookmarkEnd w:id="175"/>
    </w:p>
    <w:p w:rsidR="00E7352B" w:rsidRPr="00F26CA1" w:rsidRDefault="00F95DDB" w:rsidP="00E7352B">
      <w:pPr>
        <w:rPr>
          <w:lang w:val="en-GB"/>
        </w:rPr>
      </w:pPr>
      <w:r w:rsidRPr="00F26CA1">
        <w:rPr>
          <w:lang w:val="en-GB"/>
        </w:rPr>
        <w:t>In evaluation experiment, the LearnBot is using the best configuration found during the o</w:t>
      </w:r>
      <w:r w:rsidRPr="00F26CA1">
        <w:rPr>
          <w:lang w:val="en-GB"/>
        </w:rPr>
        <w:t>p</w:t>
      </w:r>
      <w:r w:rsidRPr="00F26CA1">
        <w:rPr>
          <w:lang w:val="en-GB"/>
        </w:rPr>
        <w:t xml:space="preserve">timization process – the result of the </w:t>
      </w:r>
      <w:r w:rsidR="003E4495" w:rsidRPr="00F26CA1">
        <w:rPr>
          <w:lang w:val="en-GB"/>
        </w:rPr>
        <w:t>FDSA</w:t>
      </w:r>
      <w:r w:rsidRPr="00F26CA1">
        <w:rPr>
          <w:lang w:val="en-GB"/>
        </w:rPr>
        <w:t xml:space="preserve"> algorithm.</w:t>
      </w:r>
      <w:r w:rsidR="00DE1F04" w:rsidRPr="00F26CA1">
        <w:rPr>
          <w:lang w:val="en-GB"/>
        </w:rPr>
        <w:t xml:space="preserve"> </w:t>
      </w:r>
      <w:r w:rsidR="00034AEA" w:rsidRPr="00F26CA1">
        <w:rPr>
          <w:lang w:val="en-GB"/>
        </w:rPr>
        <w:t xml:space="preserve">The LearnBot </w:t>
      </w:r>
      <w:r w:rsidR="001B1283" w:rsidRPr="00F26CA1">
        <w:rPr>
          <w:lang w:val="en-GB"/>
        </w:rPr>
        <w:t xml:space="preserve">most of the time </w:t>
      </w:r>
      <w:r w:rsidR="00034AEA" w:rsidRPr="00F26CA1">
        <w:rPr>
          <w:lang w:val="en-GB"/>
        </w:rPr>
        <w:t xml:space="preserve">has a little higher score than the EraserBot </w:t>
      </w:r>
      <w:r w:rsidR="00DE1F04" w:rsidRPr="00F26CA1">
        <w:rPr>
          <w:lang w:val="en-GB"/>
        </w:rPr>
        <w:t xml:space="preserve"> </w:t>
      </w:r>
      <w:r w:rsidR="00034AEA" w:rsidRPr="00F26CA1">
        <w:rPr>
          <w:lang w:val="en-GB"/>
        </w:rPr>
        <w:t>throughout the whole game. At the end, the final diffe</w:t>
      </w:r>
      <w:r w:rsidR="00034AEA" w:rsidRPr="00F26CA1">
        <w:rPr>
          <w:lang w:val="en-GB"/>
        </w:rPr>
        <w:t>r</w:t>
      </w:r>
      <w:r w:rsidR="00034AEA" w:rsidRPr="00F26CA1">
        <w:rPr>
          <w:lang w:val="en-GB"/>
        </w:rPr>
        <w:t>ence between bots</w:t>
      </w:r>
      <w:r w:rsidR="00E7115E" w:rsidRPr="00F26CA1">
        <w:rPr>
          <w:lang w:val="en-GB"/>
        </w:rPr>
        <w:t>’</w:t>
      </w:r>
      <w:r w:rsidR="00034AEA" w:rsidRPr="00F26CA1">
        <w:rPr>
          <w:lang w:val="en-GB"/>
        </w:rPr>
        <w:t xml:space="preserve"> scores is approximately </w:t>
      </w:r>
      <m:oMath>
        <m:r>
          <w:rPr>
            <w:rFonts w:ascii="Cambria Math" w:hAnsi="Cambria Math"/>
            <w:lang w:val="en-GB"/>
          </w:rPr>
          <m:t>1</m:t>
        </m:r>
      </m:oMath>
      <w:r w:rsidR="00034AEA" w:rsidRPr="00F26CA1">
        <w:rPr>
          <w:lang w:val="en-GB"/>
        </w:rPr>
        <w:t>.</w:t>
      </w:r>
    </w:p>
    <w:p w:rsidR="008A3A1F" w:rsidRPr="00F26CA1" w:rsidRDefault="00BB471A" w:rsidP="008A3A1F">
      <w:pPr>
        <w:keepNext/>
        <w:jc w:val="center"/>
        <w:rPr>
          <w:lang w:val="en-GB"/>
        </w:rPr>
      </w:pPr>
      <w:r w:rsidRPr="00F26CA1">
        <w:rPr>
          <w:noProof/>
          <w:lang w:val="pl-PL" w:eastAsia="pl-PL" w:bidi="ar-SA"/>
        </w:rPr>
        <w:lastRenderedPageBreak/>
        <w:drawing>
          <wp:inline distT="0" distB="0" distL="0" distR="0">
            <wp:extent cx="5553614" cy="3847381"/>
            <wp:effectExtent l="19050" t="0" r="8986" b="0"/>
            <wp:docPr id="6"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4"/>
                    <a:stretch>
                      <a:fillRect/>
                    </a:stretch>
                  </pic:blipFill>
                  <pic:spPr>
                    <a:xfrm>
                      <a:off x="0" y="0"/>
                      <a:ext cx="5556817" cy="3849600"/>
                    </a:xfrm>
                    <a:prstGeom prst="rect">
                      <a:avLst/>
                    </a:prstGeom>
                    <a:ln w="12700">
                      <a:noFill/>
                    </a:ln>
                  </pic:spPr>
                </pic:pic>
              </a:graphicData>
            </a:graphic>
          </wp:inline>
        </w:drawing>
      </w:r>
    </w:p>
    <w:p w:rsidR="00BB471A" w:rsidRPr="00F26CA1" w:rsidRDefault="008A3A1F" w:rsidP="00711857">
      <w:pPr>
        <w:pStyle w:val="Legenda"/>
        <w:jc w:val="both"/>
        <w:rPr>
          <w:lang w:val="en-GB"/>
        </w:rPr>
      </w:pPr>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21</w:t>
      </w:r>
      <w:r w:rsidR="00941A64" w:rsidRPr="00F26CA1">
        <w:rPr>
          <w:lang w:val="en-GB"/>
        </w:rPr>
        <w:fldChar w:fldCharType="end"/>
      </w:r>
      <w:r w:rsidRPr="00F26CA1">
        <w:rPr>
          <w:lang w:val="en-GB"/>
        </w:rPr>
        <w:t xml:space="preserve">: The </w:t>
      </w:r>
      <w:r w:rsidR="00C73F9B" w:rsidRPr="00F26CA1">
        <w:rPr>
          <w:lang w:val="en-GB"/>
        </w:rPr>
        <w:t xml:space="preserve">average score of EraserBot and LearnBot in the evaluating experiments. The LearnBot uses the </w:t>
      </w:r>
      <w:r w:rsidR="0028066D" w:rsidRPr="00F26CA1">
        <w:rPr>
          <w:lang w:val="en-GB"/>
        </w:rPr>
        <w:t>b</w:t>
      </w:r>
      <w:r w:rsidR="00C73F9B" w:rsidRPr="00F26CA1">
        <w:rPr>
          <w:lang w:val="en-GB"/>
        </w:rPr>
        <w:t xml:space="preserve">est configuration found using the </w:t>
      </w:r>
      <w:r w:rsidR="00A05DAB" w:rsidRPr="00F26CA1">
        <w:rPr>
          <w:lang w:val="en-GB"/>
        </w:rPr>
        <w:t>FDSA</w:t>
      </w:r>
      <w:r w:rsidR="00C73F9B" w:rsidRPr="00F26CA1">
        <w:rPr>
          <w:lang w:val="en-GB"/>
        </w:rPr>
        <w:t xml:space="preserve"> algorithm.</w:t>
      </w:r>
    </w:p>
    <w:p w:rsidR="00BB006F" w:rsidRPr="00F26CA1" w:rsidRDefault="00C579C0" w:rsidP="00594980">
      <w:pPr>
        <w:rPr>
          <w:lang w:val="en-GB"/>
        </w:rPr>
      </w:pPr>
      <w:r w:rsidRPr="00F26CA1">
        <w:rPr>
          <w:lang w:val="en-GB"/>
        </w:rPr>
        <w:t xml:space="preserve">During the game, the LearnBot, similarly to ReferenceBot, </w:t>
      </w:r>
      <w:r w:rsidR="00BB006F" w:rsidRPr="00F26CA1">
        <w:rPr>
          <w:lang w:val="en-GB"/>
        </w:rPr>
        <w:t xml:space="preserve">did not explore the world as much as the EraserBot. It was, however, collecting </w:t>
      </w:r>
      <w:r w:rsidR="005758E6" w:rsidRPr="00F26CA1">
        <w:rPr>
          <w:lang w:val="en-GB"/>
        </w:rPr>
        <w:t>more different items</w:t>
      </w:r>
      <w:r w:rsidR="00204CAC" w:rsidRPr="00F26CA1">
        <w:rPr>
          <w:lang w:val="en-GB"/>
        </w:rPr>
        <w:t xml:space="preserve"> than the Referenc</w:t>
      </w:r>
      <w:r w:rsidR="00204CAC" w:rsidRPr="00F26CA1">
        <w:rPr>
          <w:lang w:val="en-GB"/>
        </w:rPr>
        <w:t>e</w:t>
      </w:r>
      <w:r w:rsidR="00204CAC" w:rsidRPr="00F26CA1">
        <w:rPr>
          <w:lang w:val="en-GB"/>
        </w:rPr>
        <w:t>Bot</w:t>
      </w:r>
      <w:r w:rsidR="005758E6" w:rsidRPr="00F26CA1">
        <w:rPr>
          <w:lang w:val="en-GB"/>
        </w:rPr>
        <w:t>.</w:t>
      </w:r>
    </w:p>
    <w:p w:rsidR="00A843F9" w:rsidRPr="00F26CA1" w:rsidRDefault="004A27FD" w:rsidP="00594980">
      <w:pPr>
        <w:rPr>
          <w:lang w:val="en-GB"/>
        </w:rPr>
      </w:pPr>
      <w:r w:rsidRPr="00F26CA1">
        <w:rPr>
          <w:lang w:val="en-GB"/>
        </w:rPr>
        <w:t xml:space="preserve">We can </w:t>
      </w:r>
      <w:r w:rsidR="00FE5154" w:rsidRPr="00F26CA1">
        <w:rPr>
          <w:lang w:val="en-GB"/>
        </w:rPr>
        <w:t>take a look at what item</w:t>
      </w:r>
      <w:r w:rsidR="00E3606F" w:rsidRPr="00F26CA1">
        <w:rPr>
          <w:lang w:val="en-GB"/>
        </w:rPr>
        <w:t xml:space="preserve"> categories</w:t>
      </w:r>
      <w:r w:rsidR="00FE5154" w:rsidRPr="00F26CA1">
        <w:rPr>
          <w:lang w:val="en-GB"/>
        </w:rPr>
        <w:t xml:space="preserve"> was collecting the </w:t>
      </w:r>
      <w:r w:rsidR="007479D5" w:rsidRPr="00F26CA1">
        <w:rPr>
          <w:lang w:val="en-GB"/>
        </w:rPr>
        <w:t xml:space="preserve">ReferenceBot </w:t>
      </w:r>
      <w:r w:rsidR="00FE5154" w:rsidRPr="00F26CA1">
        <w:rPr>
          <w:lang w:val="en-GB"/>
        </w:rPr>
        <w:t>and the LearnBot with the configuration found using FDSA algorithm (</w:t>
      </w:r>
      <w:r w:rsidR="00941A64" w:rsidRPr="00F26CA1">
        <w:rPr>
          <w:lang w:val="en-GB"/>
        </w:rPr>
        <w:fldChar w:fldCharType="begin"/>
      </w:r>
      <w:r w:rsidR="00FE5154" w:rsidRPr="00F26CA1">
        <w:rPr>
          <w:lang w:val="en-GB"/>
        </w:rPr>
        <w:instrText xml:space="preserve"> REF _Ref282895341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22</w:t>
      </w:r>
      <w:r w:rsidR="00941A64" w:rsidRPr="00F26CA1">
        <w:rPr>
          <w:lang w:val="en-GB"/>
        </w:rPr>
        <w:fldChar w:fldCharType="end"/>
      </w:r>
      <w:r w:rsidR="00FE5154" w:rsidRPr="00F26CA1">
        <w:rPr>
          <w:lang w:val="en-GB"/>
        </w:rPr>
        <w:t>)</w:t>
      </w:r>
      <w:r w:rsidR="003C1CC8" w:rsidRPr="00F26CA1">
        <w:rPr>
          <w:lang w:val="en-GB"/>
        </w:rPr>
        <w:t>.</w:t>
      </w:r>
      <w:r w:rsidR="00A843F9" w:rsidRPr="00F26CA1">
        <w:rPr>
          <w:lang w:val="en-GB"/>
        </w:rPr>
        <w:t xml:space="preserve"> </w:t>
      </w:r>
      <w:r w:rsidR="00594980" w:rsidRPr="00F26CA1">
        <w:rPr>
          <w:lang w:val="en-GB"/>
        </w:rPr>
        <w:t>We cans see, that t</w:t>
      </w:r>
      <w:r w:rsidR="00A843F9" w:rsidRPr="00F26CA1">
        <w:rPr>
          <w:lang w:val="en-GB"/>
        </w:rPr>
        <w:t xml:space="preserve">he </w:t>
      </w:r>
      <w:r w:rsidR="007479D5" w:rsidRPr="00F26CA1">
        <w:rPr>
          <w:lang w:val="en-GB"/>
        </w:rPr>
        <w:t>LearnBot</w:t>
      </w:r>
      <w:r w:rsidR="00A843F9" w:rsidRPr="00F26CA1">
        <w:rPr>
          <w:lang w:val="en-GB"/>
        </w:rPr>
        <w:t xml:space="preserve"> was more often picking up weapons and armour than the </w:t>
      </w:r>
      <w:r w:rsidR="008926E0" w:rsidRPr="00F26CA1">
        <w:rPr>
          <w:lang w:val="en-GB"/>
        </w:rPr>
        <w:t>manually configured ReferenceBot</w:t>
      </w:r>
      <w:r w:rsidR="00A843F9" w:rsidRPr="00F26CA1">
        <w:rPr>
          <w:lang w:val="en-GB"/>
        </w:rPr>
        <w:t xml:space="preserve">. </w:t>
      </w:r>
    </w:p>
    <w:p w:rsidR="003C704F" w:rsidRPr="00F26CA1" w:rsidRDefault="00A843F9" w:rsidP="00594980">
      <w:pPr>
        <w:rPr>
          <w:lang w:val="en-GB"/>
        </w:rPr>
      </w:pPr>
      <w:r w:rsidRPr="00F26CA1">
        <w:rPr>
          <w:lang w:val="en-GB"/>
        </w:rPr>
        <w:t>Armour could be a significant factor in agent’s</w:t>
      </w:r>
      <w:r w:rsidR="00591370" w:rsidRPr="00F26CA1">
        <w:rPr>
          <w:lang w:val="en-GB"/>
        </w:rPr>
        <w:t xml:space="preserve"> result</w:t>
      </w:r>
      <w:r w:rsidRPr="00F26CA1">
        <w:rPr>
          <w:lang w:val="en-GB"/>
        </w:rPr>
        <w:t xml:space="preserve"> improvement, as a bot can collect up to 200 units of armour, whilst just 100 units of health. </w:t>
      </w:r>
      <w:r w:rsidR="00594980" w:rsidRPr="00F26CA1">
        <w:rPr>
          <w:lang w:val="en-GB"/>
        </w:rPr>
        <w:t>Also, t</w:t>
      </w:r>
      <w:r w:rsidRPr="00F26CA1">
        <w:rPr>
          <w:lang w:val="en-GB"/>
        </w:rPr>
        <w:t xml:space="preserve">he initial level of health is 100, and the initial level of armour is 0. When the bot is hurt by the enemy, first the armour points are decreased, </w:t>
      </w:r>
      <w:r w:rsidR="00841CD8" w:rsidRPr="00F26CA1">
        <w:rPr>
          <w:lang w:val="en-GB"/>
        </w:rPr>
        <w:t xml:space="preserve">and </w:t>
      </w:r>
      <w:r w:rsidRPr="00F26CA1">
        <w:rPr>
          <w:lang w:val="en-GB"/>
        </w:rPr>
        <w:t xml:space="preserve">only after it reaches 0 level, the health </w:t>
      </w:r>
      <w:r w:rsidR="00841CD8" w:rsidRPr="00F26CA1">
        <w:rPr>
          <w:lang w:val="en-GB"/>
        </w:rPr>
        <w:t xml:space="preserve">points </w:t>
      </w:r>
      <w:r w:rsidRPr="00F26CA1">
        <w:rPr>
          <w:lang w:val="en-GB"/>
        </w:rPr>
        <w:t xml:space="preserve">will start to </w:t>
      </w:r>
      <w:r w:rsidR="00841CD8" w:rsidRPr="00F26CA1">
        <w:rPr>
          <w:lang w:val="en-GB"/>
        </w:rPr>
        <w:t>decrease</w:t>
      </w:r>
      <w:r w:rsidRPr="00F26CA1">
        <w:rPr>
          <w:lang w:val="en-GB"/>
        </w:rPr>
        <w:t>.</w:t>
      </w:r>
      <w:r w:rsidR="003C704F" w:rsidRPr="00F26CA1">
        <w:rPr>
          <w:lang w:val="en-GB"/>
        </w:rPr>
        <w:t xml:space="preserve"> </w:t>
      </w:r>
    </w:p>
    <w:p w:rsidR="004A27FD" w:rsidRPr="00F26CA1" w:rsidRDefault="003C704F" w:rsidP="00594980">
      <w:pPr>
        <w:rPr>
          <w:lang w:val="en-GB"/>
        </w:rPr>
      </w:pPr>
      <w:r w:rsidRPr="00F26CA1">
        <w:rPr>
          <w:lang w:val="en-GB"/>
        </w:rPr>
        <w:t xml:space="preserve">However, </w:t>
      </w:r>
      <w:r w:rsidR="00EA7CE5" w:rsidRPr="00F26CA1">
        <w:rPr>
          <w:lang w:val="en-GB"/>
        </w:rPr>
        <w:t xml:space="preserve">the </w:t>
      </w:r>
      <w:r w:rsidR="00941A64" w:rsidRPr="00F26CA1">
        <w:rPr>
          <w:lang w:val="en-GB"/>
        </w:rPr>
        <w:fldChar w:fldCharType="begin"/>
      </w:r>
      <w:r w:rsidR="00EA7CE5" w:rsidRPr="00F26CA1">
        <w:rPr>
          <w:lang w:val="en-GB"/>
        </w:rPr>
        <w:instrText xml:space="preserve"> REF _Ref282895341 \h </w:instrText>
      </w:r>
      <w:r w:rsidR="00941A64" w:rsidRPr="00F26CA1">
        <w:rPr>
          <w:lang w:val="en-GB"/>
        </w:rPr>
      </w:r>
      <w:r w:rsidR="00941A64" w:rsidRPr="00F26CA1">
        <w:rPr>
          <w:lang w:val="en-GB"/>
        </w:rPr>
        <w:fldChar w:fldCharType="separate"/>
      </w:r>
      <w:r w:rsidR="00561B5D" w:rsidRPr="00F26CA1">
        <w:rPr>
          <w:lang w:val="en-GB"/>
        </w:rPr>
        <w:t xml:space="preserve">Figure </w:t>
      </w:r>
      <w:r w:rsidR="00561B5D">
        <w:rPr>
          <w:noProof/>
          <w:lang w:val="en-GB"/>
        </w:rPr>
        <w:t>22</w:t>
      </w:r>
      <w:r w:rsidR="00941A64" w:rsidRPr="00F26CA1">
        <w:rPr>
          <w:lang w:val="en-GB"/>
        </w:rPr>
        <w:fldChar w:fldCharType="end"/>
      </w:r>
      <w:r w:rsidR="00EA7CE5" w:rsidRPr="00F26CA1">
        <w:rPr>
          <w:lang w:val="en-GB"/>
        </w:rPr>
        <w:t xml:space="preserve"> does not specify under what circumstances the armour and wea</w:t>
      </w:r>
      <w:r w:rsidR="00EA7CE5" w:rsidRPr="00F26CA1">
        <w:rPr>
          <w:lang w:val="en-GB"/>
        </w:rPr>
        <w:t>p</w:t>
      </w:r>
      <w:r w:rsidR="00EA7CE5" w:rsidRPr="00F26CA1">
        <w:rPr>
          <w:lang w:val="en-GB"/>
        </w:rPr>
        <w:t xml:space="preserve">ons were picked up – the configuration parameters are strongly interdependent and </w:t>
      </w:r>
      <w:r w:rsidR="00594980" w:rsidRPr="00F26CA1">
        <w:rPr>
          <w:lang w:val="en-GB"/>
        </w:rPr>
        <w:t xml:space="preserve">simply </w:t>
      </w:r>
      <w:r w:rsidRPr="00F26CA1">
        <w:rPr>
          <w:lang w:val="en-GB"/>
        </w:rPr>
        <w:t xml:space="preserve">setting the armour weight to some higher value </w:t>
      </w:r>
      <w:r w:rsidR="00505087" w:rsidRPr="00F26CA1">
        <w:rPr>
          <w:lang w:val="en-GB"/>
        </w:rPr>
        <w:t>did</w:t>
      </w:r>
      <w:r w:rsidRPr="00F26CA1">
        <w:rPr>
          <w:lang w:val="en-GB"/>
        </w:rPr>
        <w:t xml:space="preserve"> not increase agent’s </w:t>
      </w:r>
      <w:commentRangeStart w:id="176"/>
      <w:r w:rsidR="0001749C">
        <w:rPr>
          <w:lang w:val="en-GB"/>
        </w:rPr>
        <w:t>effectiveness</w:t>
      </w:r>
      <w:r w:rsidRPr="00F26CA1">
        <w:rPr>
          <w:lang w:val="en-GB"/>
        </w:rPr>
        <w:t xml:space="preserve"> </w:t>
      </w:r>
      <w:commentRangeEnd w:id="176"/>
      <w:r w:rsidR="0001749C">
        <w:rPr>
          <w:rStyle w:val="Odwoaniedokomentarza"/>
          <w:rFonts w:eastAsiaTheme="minorHAnsi"/>
        </w:rPr>
        <w:commentReference w:id="176"/>
      </w:r>
      <w:r w:rsidRPr="00F26CA1">
        <w:rPr>
          <w:lang w:val="en-GB"/>
        </w:rPr>
        <w:t>as the configuration found with FDSA algorithm does</w:t>
      </w:r>
      <w:r w:rsidR="00EA7CE5" w:rsidRPr="00F26CA1">
        <w:rPr>
          <w:lang w:val="en-GB"/>
        </w:rPr>
        <w:t>.</w:t>
      </w:r>
      <w:r w:rsidRPr="00F26CA1">
        <w:rPr>
          <w:lang w:val="en-GB"/>
        </w:rPr>
        <w:t xml:space="preserve"> </w:t>
      </w:r>
    </w:p>
    <w:p w:rsidR="004A27FD" w:rsidRPr="00F26CA1" w:rsidRDefault="004A27FD" w:rsidP="004A27FD">
      <w:pPr>
        <w:keepNext/>
        <w:jc w:val="center"/>
        <w:rPr>
          <w:lang w:val="en-GB"/>
        </w:rPr>
      </w:pPr>
      <w:r w:rsidRPr="00F26CA1">
        <w:rPr>
          <w:noProof/>
          <w:lang w:val="pl-PL" w:eastAsia="pl-PL" w:bidi="ar-SA"/>
        </w:rPr>
        <w:lastRenderedPageBreak/>
        <w:drawing>
          <wp:inline distT="0" distB="0" distL="0" distR="0">
            <wp:extent cx="5225811" cy="2987651"/>
            <wp:effectExtent l="0" t="0" r="0" b="0"/>
            <wp:docPr id="7"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A27FD" w:rsidRPr="00F26CA1" w:rsidRDefault="004A27FD" w:rsidP="00711857">
      <w:pPr>
        <w:pStyle w:val="Legenda"/>
        <w:jc w:val="both"/>
        <w:rPr>
          <w:lang w:val="en-GB"/>
        </w:rPr>
      </w:pPr>
      <w:bookmarkStart w:id="177" w:name="_Ref282895341"/>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22</w:t>
      </w:r>
      <w:r w:rsidR="00941A64" w:rsidRPr="00F26CA1">
        <w:rPr>
          <w:lang w:val="en-GB"/>
        </w:rPr>
        <w:fldChar w:fldCharType="end"/>
      </w:r>
      <w:bookmarkEnd w:id="177"/>
      <w:r w:rsidRPr="00F26CA1">
        <w:rPr>
          <w:lang w:val="en-GB"/>
        </w:rPr>
        <w:t xml:space="preserve">: The item pickups by their categories for the </w:t>
      </w:r>
      <w:r w:rsidR="00FC2FE2" w:rsidRPr="00F26CA1">
        <w:rPr>
          <w:lang w:val="en-GB"/>
        </w:rPr>
        <w:t xml:space="preserve">ReferenceBot </w:t>
      </w:r>
      <w:r w:rsidRPr="00F26CA1">
        <w:rPr>
          <w:lang w:val="en-GB"/>
        </w:rPr>
        <w:t xml:space="preserve">and the </w:t>
      </w:r>
      <w:r w:rsidR="00FC2FE2" w:rsidRPr="00F26CA1">
        <w:rPr>
          <w:lang w:val="en-GB"/>
        </w:rPr>
        <w:t>LearnBot using the configur</w:t>
      </w:r>
      <w:r w:rsidR="00FC2FE2" w:rsidRPr="00F26CA1">
        <w:rPr>
          <w:lang w:val="en-GB"/>
        </w:rPr>
        <w:t>a</w:t>
      </w:r>
      <w:r w:rsidR="00FC2FE2" w:rsidRPr="00F26CA1">
        <w:rPr>
          <w:lang w:val="en-GB"/>
        </w:rPr>
        <w:t xml:space="preserve">tion </w:t>
      </w:r>
      <w:r w:rsidRPr="00F26CA1">
        <w:rPr>
          <w:lang w:val="en-GB"/>
        </w:rPr>
        <w:t xml:space="preserve">found </w:t>
      </w:r>
      <w:r w:rsidR="00FC2FE2" w:rsidRPr="00F26CA1">
        <w:rPr>
          <w:lang w:val="en-GB"/>
        </w:rPr>
        <w:t>with</w:t>
      </w:r>
      <w:r w:rsidRPr="00F26CA1">
        <w:rPr>
          <w:lang w:val="en-GB"/>
        </w:rPr>
        <w:t xml:space="preserve"> </w:t>
      </w:r>
      <w:r w:rsidR="00FC2FE2" w:rsidRPr="00F26CA1">
        <w:rPr>
          <w:lang w:val="en-GB"/>
        </w:rPr>
        <w:t xml:space="preserve">the </w:t>
      </w:r>
      <w:r w:rsidRPr="00F26CA1">
        <w:rPr>
          <w:lang w:val="en-GB"/>
        </w:rPr>
        <w:t>FDSA algorithm.</w:t>
      </w:r>
    </w:p>
    <w:p w:rsidR="00CE3A45" w:rsidRPr="00F26CA1" w:rsidRDefault="00941A64" w:rsidP="00CE3A45">
      <w:pPr>
        <w:rPr>
          <w:lang w:val="en-GB"/>
        </w:rPr>
      </w:pPr>
      <w:r w:rsidRPr="00F26CA1">
        <w:rPr>
          <w:lang w:val="en-GB"/>
        </w:rPr>
        <w:fldChar w:fldCharType="begin"/>
      </w:r>
      <w:r w:rsidR="00CE3A45" w:rsidRPr="00F26CA1">
        <w:rPr>
          <w:lang w:val="en-GB"/>
        </w:rPr>
        <w:instrText xml:space="preserve"> REF _Ref282896994 \h </w:instrText>
      </w:r>
      <w:r w:rsidRPr="00F26CA1">
        <w:rPr>
          <w:lang w:val="en-GB"/>
        </w:rPr>
      </w:r>
      <w:r w:rsidRPr="00F26CA1">
        <w:rPr>
          <w:lang w:val="en-GB"/>
        </w:rPr>
        <w:fldChar w:fldCharType="separate"/>
      </w:r>
      <w:r w:rsidR="00561B5D" w:rsidRPr="00F26CA1">
        <w:rPr>
          <w:lang w:val="en-GB"/>
        </w:rPr>
        <w:t xml:space="preserve">Figure </w:t>
      </w:r>
      <w:r w:rsidR="00561B5D">
        <w:rPr>
          <w:noProof/>
          <w:lang w:val="en-GB"/>
        </w:rPr>
        <w:t>23</w:t>
      </w:r>
      <w:r w:rsidRPr="00F26CA1">
        <w:rPr>
          <w:lang w:val="en-GB"/>
        </w:rPr>
        <w:fldChar w:fldCharType="end"/>
      </w:r>
      <w:r w:rsidR="00CE3A45" w:rsidRPr="00F26CA1">
        <w:rPr>
          <w:lang w:val="en-GB"/>
        </w:rPr>
        <w:t xml:space="preserve"> presents the </w:t>
      </w:r>
      <w:r w:rsidR="009E34A4" w:rsidRPr="00F26CA1">
        <w:rPr>
          <w:lang w:val="en-GB"/>
        </w:rPr>
        <w:t>actual values of the weights in analyzed</w:t>
      </w:r>
      <w:r w:rsidR="00CE3A45" w:rsidRPr="00F26CA1">
        <w:rPr>
          <w:lang w:val="en-GB"/>
        </w:rPr>
        <w:t xml:space="preserve"> configurations.</w:t>
      </w:r>
      <w:r w:rsidR="00BB006F" w:rsidRPr="00F26CA1">
        <w:rPr>
          <w:lang w:val="en-GB"/>
        </w:rPr>
        <w:t xml:space="preserve"> We can </w:t>
      </w:r>
      <w:r w:rsidR="002F2DFC" w:rsidRPr="00F26CA1">
        <w:rPr>
          <w:lang w:val="en-GB"/>
        </w:rPr>
        <w:t>n</w:t>
      </w:r>
      <w:r w:rsidR="002F2DFC" w:rsidRPr="00F26CA1">
        <w:rPr>
          <w:lang w:val="en-GB"/>
        </w:rPr>
        <w:t>o</w:t>
      </w:r>
      <w:r w:rsidR="002F2DFC" w:rsidRPr="00F26CA1">
        <w:rPr>
          <w:lang w:val="en-GB"/>
        </w:rPr>
        <w:t>tice</w:t>
      </w:r>
      <w:r w:rsidR="00074020" w:rsidRPr="00F26CA1">
        <w:rPr>
          <w:lang w:val="en-GB"/>
        </w:rPr>
        <w:t>, for instance,</w:t>
      </w:r>
      <w:r w:rsidR="002F2DFC" w:rsidRPr="00F26CA1">
        <w:rPr>
          <w:lang w:val="en-GB"/>
        </w:rPr>
        <w:t xml:space="preserve"> that while FDSA decreased the aggressiveness weight, the </w:t>
      </w:r>
      <w:r w:rsidR="008F61CF" w:rsidRPr="00F26CA1">
        <w:rPr>
          <w:lang w:val="en-GB"/>
        </w:rPr>
        <w:t>enemy cost weight was also decreased. It means that the agent will less often engage the enemy directly, but</w:t>
      </w:r>
      <w:r w:rsidR="00074020" w:rsidRPr="00F26CA1">
        <w:rPr>
          <w:lang w:val="en-GB"/>
        </w:rPr>
        <w:t xml:space="preserve"> at the same time it</w:t>
      </w:r>
      <w:r w:rsidR="008F61CF" w:rsidRPr="00F26CA1">
        <w:rPr>
          <w:lang w:val="en-GB"/>
        </w:rPr>
        <w:t xml:space="preserve"> is more likely to go towards the enemy if there is some useful item it can pick up there.</w:t>
      </w:r>
    </w:p>
    <w:p w:rsidR="003559C7" w:rsidRPr="00F26CA1" w:rsidRDefault="003559C7" w:rsidP="003559C7">
      <w:pPr>
        <w:keepNext/>
        <w:jc w:val="center"/>
        <w:rPr>
          <w:lang w:val="en-GB"/>
        </w:rPr>
      </w:pPr>
      <w:r w:rsidRPr="00F26CA1">
        <w:rPr>
          <w:noProof/>
          <w:lang w:val="pl-PL" w:eastAsia="pl-PL" w:bidi="ar-SA"/>
        </w:rPr>
        <w:drawing>
          <wp:inline distT="0" distB="0" distL="0" distR="0">
            <wp:extent cx="5000626" cy="3171826"/>
            <wp:effectExtent l="0" t="0" r="0" b="0"/>
            <wp:docPr id="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4A27FD" w:rsidRPr="00F26CA1" w:rsidRDefault="003559C7" w:rsidP="003559C7">
      <w:pPr>
        <w:pStyle w:val="Legenda"/>
        <w:rPr>
          <w:lang w:val="en-GB"/>
        </w:rPr>
      </w:pPr>
      <w:bookmarkStart w:id="178" w:name="_Ref282896994"/>
      <w:r w:rsidRPr="00F26CA1">
        <w:rPr>
          <w:lang w:val="en-GB"/>
        </w:rPr>
        <w:t xml:space="preserve">Figure </w:t>
      </w:r>
      <w:r w:rsidR="00941A64" w:rsidRPr="00F26CA1">
        <w:rPr>
          <w:lang w:val="en-GB"/>
        </w:rPr>
        <w:fldChar w:fldCharType="begin"/>
      </w:r>
      <w:r w:rsidR="00010FDB" w:rsidRPr="00F26CA1">
        <w:rPr>
          <w:lang w:val="en-GB"/>
        </w:rPr>
        <w:instrText xml:space="preserve"> SEQ Figure \* ARABIC </w:instrText>
      </w:r>
      <w:r w:rsidR="00941A64" w:rsidRPr="00F26CA1">
        <w:rPr>
          <w:lang w:val="en-GB"/>
        </w:rPr>
        <w:fldChar w:fldCharType="separate"/>
      </w:r>
      <w:r w:rsidR="00561B5D">
        <w:rPr>
          <w:noProof/>
          <w:lang w:val="en-GB"/>
        </w:rPr>
        <w:t>23</w:t>
      </w:r>
      <w:r w:rsidR="00941A64" w:rsidRPr="00F26CA1">
        <w:rPr>
          <w:lang w:val="en-GB"/>
        </w:rPr>
        <w:fldChar w:fldCharType="end"/>
      </w:r>
      <w:bookmarkEnd w:id="178"/>
      <w:r w:rsidRPr="00F26CA1">
        <w:rPr>
          <w:lang w:val="en-GB"/>
        </w:rPr>
        <w:t xml:space="preserve">: The </w:t>
      </w:r>
      <w:r w:rsidR="00B56717" w:rsidRPr="00F26CA1">
        <w:rPr>
          <w:lang w:val="en-GB"/>
        </w:rPr>
        <w:t xml:space="preserve">actual </w:t>
      </w:r>
      <w:r w:rsidRPr="00F26CA1">
        <w:rPr>
          <w:lang w:val="en-GB"/>
        </w:rPr>
        <w:t xml:space="preserve">level of weights for the initial configuration </w:t>
      </w:r>
      <w:r w:rsidR="003328A7" w:rsidRPr="00F26CA1">
        <w:rPr>
          <w:lang w:val="en-GB"/>
        </w:rPr>
        <w:t>used by ReferenceBot</w:t>
      </w:r>
      <w:r w:rsidR="00BD5FD2" w:rsidRPr="00F26CA1">
        <w:rPr>
          <w:lang w:val="en-GB"/>
        </w:rPr>
        <w:br/>
      </w:r>
      <w:r w:rsidRPr="00F26CA1">
        <w:rPr>
          <w:lang w:val="en-GB"/>
        </w:rPr>
        <w:t>and the configuration found using FDSA algorithm.</w:t>
      </w:r>
    </w:p>
    <w:p w:rsidR="00367D46" w:rsidRPr="00F26CA1" w:rsidRDefault="000D3E73" w:rsidP="000D3E73">
      <w:pPr>
        <w:pStyle w:val="Nagwek3"/>
        <w:rPr>
          <w:lang w:val="en-GB"/>
        </w:rPr>
      </w:pPr>
      <w:bookmarkStart w:id="179" w:name="_Toc283076939"/>
      <w:bookmarkStart w:id="180" w:name="_Toc283494247"/>
      <w:r w:rsidRPr="00F26CA1">
        <w:rPr>
          <w:lang w:val="en-GB"/>
        </w:rPr>
        <w:lastRenderedPageBreak/>
        <w:t>H</w:t>
      </w:r>
      <w:r w:rsidR="00367D46" w:rsidRPr="00F26CA1">
        <w:rPr>
          <w:lang w:val="en-GB"/>
        </w:rPr>
        <w:t xml:space="preserve">uman </w:t>
      </w:r>
      <w:r w:rsidRPr="00F26CA1">
        <w:rPr>
          <w:lang w:val="en-GB"/>
        </w:rPr>
        <w:t>player study</w:t>
      </w:r>
      <w:bookmarkEnd w:id="179"/>
      <w:bookmarkEnd w:id="180"/>
    </w:p>
    <w:p w:rsidR="000D3E73" w:rsidRPr="00F26CA1" w:rsidRDefault="00AC112B" w:rsidP="000D3E73">
      <w:pPr>
        <w:rPr>
          <w:lang w:val="en-GB"/>
        </w:rPr>
      </w:pPr>
      <w:r>
        <w:rPr>
          <w:lang w:val="en-GB"/>
        </w:rPr>
        <w:t xml:space="preserve">To find out how optimized bot performs against human opponent, a small experiment was performed. Two subjects played with LearnBot with the </w:t>
      </w:r>
      <w:r w:rsidR="00290E97">
        <w:rPr>
          <w:lang w:val="en-GB"/>
        </w:rPr>
        <w:t>optimized</w:t>
      </w:r>
      <w:r w:rsidR="00E4413C">
        <w:rPr>
          <w:lang w:val="en-GB"/>
        </w:rPr>
        <w:t xml:space="preserve"> by FDSA</w:t>
      </w:r>
      <w:r>
        <w:rPr>
          <w:lang w:val="en-GB"/>
        </w:rPr>
        <w:t xml:space="preserve"> configuration for 30 minutes. </w:t>
      </w:r>
      <w:r w:rsidR="00290E97">
        <w:rPr>
          <w:lang w:val="en-GB"/>
        </w:rPr>
        <w:t xml:space="preserve">Subject 1 </w:t>
      </w:r>
      <w:r w:rsidR="00365DE5">
        <w:rPr>
          <w:lang w:val="en-GB"/>
        </w:rPr>
        <w:t xml:space="preserve">has a relatively little and the </w:t>
      </w:r>
      <w:r w:rsidR="00290E97">
        <w:rPr>
          <w:lang w:val="en-GB"/>
        </w:rPr>
        <w:t xml:space="preserve">Subject 2 </w:t>
      </w:r>
      <w:r w:rsidR="00365DE5">
        <w:rPr>
          <w:lang w:val="en-GB"/>
        </w:rPr>
        <w:t>has a rather</w:t>
      </w:r>
      <w:r w:rsidR="00290E97">
        <w:rPr>
          <w:lang w:val="en-GB"/>
        </w:rPr>
        <w:t xml:space="preserve"> </w:t>
      </w:r>
      <w:r w:rsidR="0073564B">
        <w:rPr>
          <w:lang w:val="en-GB"/>
        </w:rPr>
        <w:t>moderate</w:t>
      </w:r>
      <w:r w:rsidR="00365DE5">
        <w:rPr>
          <w:lang w:val="en-GB"/>
        </w:rPr>
        <w:t xml:space="preserve"> level of</w:t>
      </w:r>
      <w:r w:rsidR="00290E97">
        <w:rPr>
          <w:lang w:val="en-GB"/>
        </w:rPr>
        <w:t xml:space="preserve"> experience in playing Quake II game</w:t>
      </w:r>
      <w:r w:rsidR="00365DE5">
        <w:rPr>
          <w:lang w:val="en-GB"/>
        </w:rPr>
        <w:t>, however both of them are quite familiar with all the aspects of the game, and they know the map on which they play quite well</w:t>
      </w:r>
      <w:r w:rsidR="00290E97">
        <w:rPr>
          <w:lang w:val="en-GB"/>
        </w:rPr>
        <w:t>.</w:t>
      </w:r>
      <w:r w:rsidR="00A57E5B">
        <w:rPr>
          <w:lang w:val="en-GB"/>
        </w:rPr>
        <w:t xml:space="preserve"> The results of experiments for Subject 1 and 2 are presented on </w:t>
      </w:r>
      <w:r w:rsidR="00941A64">
        <w:rPr>
          <w:lang w:val="en-GB"/>
        </w:rPr>
        <w:fldChar w:fldCharType="begin"/>
      </w:r>
      <w:r w:rsidR="00A57E5B">
        <w:rPr>
          <w:lang w:val="en-GB"/>
        </w:rPr>
        <w:instrText xml:space="preserve"> REF _Ref283462895 \h </w:instrText>
      </w:r>
      <w:r w:rsidR="00941A64">
        <w:rPr>
          <w:lang w:val="en-GB"/>
        </w:rPr>
      </w:r>
      <w:r w:rsidR="00941A64">
        <w:rPr>
          <w:lang w:val="en-GB"/>
        </w:rPr>
        <w:fldChar w:fldCharType="separate"/>
      </w:r>
      <w:r w:rsidR="00561B5D">
        <w:t xml:space="preserve">Figure </w:t>
      </w:r>
      <w:r w:rsidR="00561B5D">
        <w:rPr>
          <w:noProof/>
        </w:rPr>
        <w:t>24</w:t>
      </w:r>
      <w:r w:rsidR="00941A64">
        <w:rPr>
          <w:lang w:val="en-GB"/>
        </w:rPr>
        <w:fldChar w:fldCharType="end"/>
      </w:r>
      <w:r w:rsidR="00A57E5B">
        <w:rPr>
          <w:lang w:val="en-GB"/>
        </w:rPr>
        <w:t xml:space="preserve"> and </w:t>
      </w:r>
      <w:r w:rsidR="00941A64">
        <w:rPr>
          <w:lang w:val="en-GB"/>
        </w:rPr>
        <w:fldChar w:fldCharType="begin"/>
      </w:r>
      <w:r w:rsidR="00A57E5B">
        <w:rPr>
          <w:lang w:val="en-GB"/>
        </w:rPr>
        <w:instrText xml:space="preserve"> REF _Ref283462909 \h </w:instrText>
      </w:r>
      <w:r w:rsidR="00941A64">
        <w:rPr>
          <w:lang w:val="en-GB"/>
        </w:rPr>
      </w:r>
      <w:r w:rsidR="00941A64">
        <w:rPr>
          <w:lang w:val="en-GB"/>
        </w:rPr>
        <w:fldChar w:fldCharType="separate"/>
      </w:r>
      <w:r w:rsidR="00561B5D">
        <w:t xml:space="preserve">Figure </w:t>
      </w:r>
      <w:r w:rsidR="00561B5D">
        <w:rPr>
          <w:noProof/>
        </w:rPr>
        <w:t>25</w:t>
      </w:r>
      <w:r w:rsidR="00941A64">
        <w:rPr>
          <w:lang w:val="en-GB"/>
        </w:rPr>
        <w:fldChar w:fldCharType="end"/>
      </w:r>
      <w:r w:rsidR="00A57E5B">
        <w:rPr>
          <w:lang w:val="en-GB"/>
        </w:rPr>
        <w:t xml:space="preserve"> respectively.</w:t>
      </w:r>
    </w:p>
    <w:p w:rsidR="006D138E" w:rsidRDefault="00216323" w:rsidP="006D138E">
      <w:pPr>
        <w:keepNext/>
        <w:jc w:val="center"/>
      </w:pPr>
      <w:r>
        <w:rPr>
          <w:noProof/>
          <w:lang w:val="pl-PL" w:eastAsia="pl-PL" w:bidi="ar-SA"/>
        </w:rPr>
        <w:drawing>
          <wp:inline distT="0" distB="0" distL="0" distR="0">
            <wp:extent cx="5485192" cy="3583172"/>
            <wp:effectExtent l="19050" t="0" r="1208" b="0"/>
            <wp:docPr id="14"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47"/>
                    <a:stretch>
                      <a:fillRect/>
                    </a:stretch>
                  </pic:blipFill>
                  <pic:spPr>
                    <a:xfrm>
                      <a:off x="0" y="0"/>
                      <a:ext cx="5485192" cy="3583172"/>
                    </a:xfrm>
                    <a:prstGeom prst="rect">
                      <a:avLst/>
                    </a:prstGeom>
                  </pic:spPr>
                </pic:pic>
              </a:graphicData>
            </a:graphic>
          </wp:inline>
        </w:drawing>
      </w:r>
    </w:p>
    <w:p w:rsidR="00891DAB" w:rsidRDefault="006D138E" w:rsidP="006D138E">
      <w:pPr>
        <w:pStyle w:val="Legenda"/>
        <w:rPr>
          <w:lang w:val="en-GB"/>
        </w:rPr>
      </w:pPr>
      <w:bookmarkStart w:id="181" w:name="_Ref283462895"/>
      <w:r>
        <w:t xml:space="preserve">Figure </w:t>
      </w:r>
      <w:fldSimple w:instr=" SEQ Figure \* ARABIC ">
        <w:r w:rsidR="00561B5D">
          <w:rPr>
            <w:noProof/>
          </w:rPr>
          <w:t>24</w:t>
        </w:r>
      </w:fldSimple>
      <w:bookmarkEnd w:id="181"/>
      <w:r>
        <w:t xml:space="preserve">: The score in time of the LearnBot FDSA vs. human Subject 1. </w:t>
      </w:r>
      <w:r w:rsidR="000C083C">
        <w:br/>
      </w:r>
      <w:r>
        <w:t xml:space="preserve">The Subject 1 scored 11, whilst </w:t>
      </w:r>
      <w:r w:rsidR="00365DE5">
        <w:t xml:space="preserve">the </w:t>
      </w:r>
      <w:r>
        <w:t>LearnBot scored 25.</w:t>
      </w:r>
    </w:p>
    <w:p w:rsidR="00216323" w:rsidRDefault="00216323" w:rsidP="00367D46">
      <w:pPr>
        <w:rPr>
          <w:lang w:val="en-GB"/>
        </w:rPr>
      </w:pPr>
    </w:p>
    <w:p w:rsidR="00DA779E" w:rsidRDefault="00216323" w:rsidP="00DA779E">
      <w:pPr>
        <w:keepNext/>
        <w:jc w:val="center"/>
      </w:pPr>
      <w:r>
        <w:rPr>
          <w:noProof/>
          <w:lang w:val="pl-PL" w:eastAsia="pl-PL" w:bidi="ar-SA"/>
        </w:rPr>
        <w:lastRenderedPageBreak/>
        <w:drawing>
          <wp:inline distT="0" distB="0" distL="0" distR="0">
            <wp:extent cx="5591175" cy="3524250"/>
            <wp:effectExtent l="19050" t="0" r="0" b="0"/>
            <wp:docPr id="18"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48"/>
                    <a:stretch>
                      <a:fillRect/>
                    </a:stretch>
                  </pic:blipFill>
                  <pic:spPr>
                    <a:xfrm>
                      <a:off x="0" y="0"/>
                      <a:ext cx="5591076" cy="3524188"/>
                    </a:xfrm>
                    <a:prstGeom prst="rect">
                      <a:avLst/>
                    </a:prstGeom>
                  </pic:spPr>
                </pic:pic>
              </a:graphicData>
            </a:graphic>
          </wp:inline>
        </w:drawing>
      </w:r>
    </w:p>
    <w:p w:rsidR="00DA779E" w:rsidRDefault="00DA779E" w:rsidP="00DA779E">
      <w:pPr>
        <w:pStyle w:val="Legenda"/>
        <w:rPr>
          <w:lang w:val="en-GB"/>
        </w:rPr>
      </w:pPr>
      <w:bookmarkStart w:id="182" w:name="_Ref283462909"/>
      <w:bookmarkStart w:id="183" w:name="_Ref283462903"/>
      <w:r>
        <w:t xml:space="preserve">Figure </w:t>
      </w:r>
      <w:fldSimple w:instr=" SEQ Figure \* ARABIC ">
        <w:r w:rsidR="00561B5D">
          <w:rPr>
            <w:noProof/>
          </w:rPr>
          <w:t>25</w:t>
        </w:r>
      </w:fldSimple>
      <w:bookmarkEnd w:id="182"/>
      <w:r>
        <w:t>:</w:t>
      </w:r>
      <w:r w:rsidRPr="00DA779E">
        <w:t xml:space="preserve"> </w:t>
      </w:r>
      <w:r>
        <w:t xml:space="preserve">The score in time of the LearnBot FDSA vs. human Subject 2. </w:t>
      </w:r>
      <w:r w:rsidR="000C083C">
        <w:br/>
      </w:r>
      <w:r>
        <w:t>The Subject 2 scored 1</w:t>
      </w:r>
      <w:r w:rsidR="00365DE5">
        <w:t>3</w:t>
      </w:r>
      <w:r>
        <w:t xml:space="preserve">, whilst </w:t>
      </w:r>
      <w:r w:rsidR="00365DE5">
        <w:t xml:space="preserve">the </w:t>
      </w:r>
      <w:r>
        <w:t xml:space="preserve">LearnBot scored </w:t>
      </w:r>
      <w:r w:rsidR="00365DE5">
        <w:t>19</w:t>
      </w:r>
      <w:r>
        <w:t>.</w:t>
      </w:r>
      <w:bookmarkEnd w:id="183"/>
    </w:p>
    <w:p w:rsidR="00216323" w:rsidRDefault="00216323" w:rsidP="00DA779E">
      <w:pPr>
        <w:pStyle w:val="Legenda"/>
        <w:rPr>
          <w:lang w:val="en-GB"/>
        </w:rPr>
      </w:pPr>
    </w:p>
    <w:p w:rsidR="0073564B" w:rsidRDefault="0073564B" w:rsidP="0073564B">
      <w:pPr>
        <w:rPr>
          <w:lang w:val="en-GB"/>
        </w:rPr>
      </w:pPr>
      <w:r>
        <w:rPr>
          <w:lang w:val="en-GB"/>
        </w:rPr>
        <w:t>As we can see, the LearnBot performs slightly better than human subjects.</w:t>
      </w:r>
      <w:r w:rsidR="00F86B4B">
        <w:rPr>
          <w:lang w:val="en-GB"/>
        </w:rPr>
        <w:t xml:space="preserve"> As expected, the Subject 2 had better result than Subject 1. We can also see, that the LearnBot scored less in the duel with Subject 2, as it was more difficult game.</w:t>
      </w:r>
    </w:p>
    <w:p w:rsidR="00D454FC" w:rsidRPr="00D454FC" w:rsidRDefault="0073564B" w:rsidP="0073564B">
      <w:pPr>
        <w:rPr>
          <w:lang w:val="en-GB"/>
        </w:rPr>
        <w:sectPr w:rsidR="00D454FC" w:rsidRPr="00D454FC" w:rsidSect="003D6691">
          <w:pgSz w:w="11906" w:h="16838"/>
          <w:pgMar w:top="1417" w:right="1417" w:bottom="1417" w:left="1417" w:header="708" w:footer="708" w:gutter="0"/>
          <w:cols w:space="708"/>
          <w:titlePg/>
          <w:docGrid w:linePitch="360"/>
        </w:sectPr>
      </w:pPr>
      <w:r>
        <w:rPr>
          <w:lang w:val="en-GB"/>
        </w:rPr>
        <w:t>The expert level players, who</w:t>
      </w:r>
      <w:r w:rsidR="00944C0D">
        <w:rPr>
          <w:lang w:val="en-GB"/>
        </w:rPr>
        <w:t>,</w:t>
      </w:r>
      <w:r>
        <w:rPr>
          <w:lang w:val="en-GB"/>
        </w:rPr>
        <w:t xml:space="preserve"> </w:t>
      </w:r>
      <w:r w:rsidR="00944C0D">
        <w:rPr>
          <w:lang w:val="en-GB"/>
        </w:rPr>
        <w:t xml:space="preserve">for instance, </w:t>
      </w:r>
      <w:r>
        <w:rPr>
          <w:lang w:val="en-GB"/>
        </w:rPr>
        <w:t xml:space="preserve">start in international competitions, are able to win against EraserBot, therefore it is quite likely they are also able to win the duel against the LearnBot. However, the LearnBot is able to win with moderately experienced </w:t>
      </w:r>
      <w:r w:rsidR="0041334A">
        <w:rPr>
          <w:lang w:val="en-GB"/>
        </w:rPr>
        <w:t xml:space="preserve">human </w:t>
      </w:r>
      <w:r>
        <w:rPr>
          <w:lang w:val="en-GB"/>
        </w:rPr>
        <w:t>players.</w:t>
      </w:r>
    </w:p>
    <w:p w:rsidR="00367D46" w:rsidRDefault="00367D46" w:rsidP="00367D46">
      <w:pPr>
        <w:pStyle w:val="Nagwek1"/>
        <w:rPr>
          <w:lang w:val="en-GB"/>
        </w:rPr>
      </w:pPr>
      <w:bookmarkStart w:id="184" w:name="_Toc281943919"/>
      <w:bookmarkStart w:id="185" w:name="_Toc283076940"/>
      <w:bookmarkStart w:id="186" w:name="_Toc283494248"/>
      <w:r w:rsidRPr="00F26CA1">
        <w:rPr>
          <w:lang w:val="en-GB"/>
        </w:rPr>
        <w:lastRenderedPageBreak/>
        <w:t>Conclusions</w:t>
      </w:r>
      <w:bookmarkEnd w:id="184"/>
      <w:bookmarkEnd w:id="185"/>
      <w:bookmarkEnd w:id="186"/>
    </w:p>
    <w:p w:rsidR="001428F7" w:rsidRDefault="001428F7" w:rsidP="00B9743D">
      <w:pPr>
        <w:rPr>
          <w:lang w:val="en-GB"/>
        </w:rPr>
      </w:pPr>
      <w:r>
        <w:rPr>
          <w:lang w:val="en-GB"/>
        </w:rPr>
        <w:t xml:space="preserve">This thesis demonstrates the example of the 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Pr>
          <w:lang w:val="en-GB"/>
        </w:rPr>
        <w:t xml:space="preserve">n section </w:t>
      </w:r>
      <w:r w:rsidR="00941A64">
        <w:rPr>
          <w:lang w:val="en-GB"/>
        </w:rPr>
        <w:fldChar w:fldCharType="begin"/>
      </w:r>
      <w:r>
        <w:rPr>
          <w:lang w:val="en-GB"/>
        </w:rPr>
        <w:instrText xml:space="preserve"> REF _Ref283463809 \r \h </w:instrText>
      </w:r>
      <w:r w:rsidR="00941A64">
        <w:rPr>
          <w:lang w:val="en-GB"/>
        </w:rPr>
      </w:r>
      <w:r w:rsidR="00941A64">
        <w:rPr>
          <w:lang w:val="en-GB"/>
        </w:rPr>
        <w:fldChar w:fldCharType="separate"/>
      </w:r>
      <w:r w:rsidR="00561B5D">
        <w:rPr>
          <w:lang w:val="en-GB"/>
        </w:rPr>
        <w:t>1.5</w:t>
      </w:r>
      <w:r w:rsidR="00941A64">
        <w:rPr>
          <w:lang w:val="en-GB"/>
        </w:rPr>
        <w:fldChar w:fldCharType="end"/>
      </w:r>
      <w:r>
        <w:rPr>
          <w:lang w:val="en-GB"/>
        </w:rPr>
        <w:t>, we stated two main research questions that we tried to answer throughout this thesis.</w:t>
      </w:r>
      <w:r w:rsidR="005E6B60">
        <w:rPr>
          <w:lang w:val="en-GB"/>
        </w:rPr>
        <w:t xml:space="preserve"> This chapter pr</w:t>
      </w:r>
      <w:r w:rsidR="005E6B60">
        <w:rPr>
          <w:lang w:val="en-GB"/>
        </w:rPr>
        <w:t>e</w:t>
      </w:r>
      <w:r w:rsidR="005E6B60">
        <w:rPr>
          <w:lang w:val="en-GB"/>
        </w:rPr>
        <w:t xml:space="preserve">sents the conclusions and the short summary of </w:t>
      </w:r>
      <w:r w:rsidR="00BF24BD">
        <w:rPr>
          <w:lang w:val="en-GB"/>
        </w:rPr>
        <w:t>main contributions of th</w:t>
      </w:r>
      <w:r w:rsidR="005330E2">
        <w:rPr>
          <w:lang w:val="en-GB"/>
        </w:rPr>
        <w:t>is</w:t>
      </w:r>
      <w:r w:rsidR="00BF24BD">
        <w:rPr>
          <w:lang w:val="en-GB"/>
        </w:rPr>
        <w:t xml:space="preserve"> </w:t>
      </w:r>
      <w:r w:rsidR="005E6B60">
        <w:rPr>
          <w:lang w:val="en-GB"/>
        </w:rPr>
        <w:t>thesi</w:t>
      </w:r>
      <w:r w:rsidR="00BF24BD">
        <w:rPr>
          <w:lang w:val="en-GB"/>
        </w:rPr>
        <w:t>s.</w:t>
      </w:r>
    </w:p>
    <w:p w:rsidR="00C1605C" w:rsidRDefault="00C1605C" w:rsidP="00B9743D">
      <w:pPr>
        <w:rPr>
          <w:lang w:val="en-GB"/>
        </w:rPr>
      </w:pPr>
      <w:r>
        <w:rPr>
          <w:lang w:val="en-GB"/>
        </w:rPr>
        <w:t>It is extremely difficult to objectively compare algorithms in stochastic environments, as they are very sensitive to their initial configuration and require tremendous number of fun</w:t>
      </w:r>
      <w:r>
        <w:rPr>
          <w:lang w:val="en-GB"/>
        </w:rPr>
        <w:t>c</w:t>
      </w:r>
      <w:r>
        <w:rPr>
          <w:lang w:val="en-GB"/>
        </w:rPr>
        <w:t xml:space="preserve">tion evaluations – each algorithm should be run several times in order to observe its average performance. However, when our goal is to </w:t>
      </w:r>
      <w:r w:rsidR="005C45CF">
        <w:rPr>
          <w:lang w:val="en-GB"/>
        </w:rPr>
        <w:t>effectively</w:t>
      </w:r>
      <w:r>
        <w:rPr>
          <w:lang w:val="en-GB"/>
        </w:rPr>
        <w:t xml:space="preserve"> optimize our gain function, it is good to use few different algorithms, as, depending on the problem, some of them may perform better.</w:t>
      </w:r>
    </w:p>
    <w:p w:rsidR="00E34709" w:rsidRDefault="00C1605C" w:rsidP="00C1605C">
      <w:pPr>
        <w:rPr>
          <w:lang w:val="en-GB"/>
        </w:rPr>
      </w:pPr>
      <w:r>
        <w:rPr>
          <w:lang w:val="en-GB"/>
        </w:rPr>
        <w:t>In our case, a</w:t>
      </w:r>
      <w:r w:rsidR="000A1324">
        <w:rPr>
          <w:lang w:val="en-GB"/>
        </w:rPr>
        <w:t>lthough the game environment is stochastic, t</w:t>
      </w:r>
      <w:r w:rsidR="00E34709">
        <w:rPr>
          <w:lang w:val="en-GB"/>
        </w:rPr>
        <w:t xml:space="preserve">he </w:t>
      </w:r>
      <w:r w:rsidR="000A1324">
        <w:rPr>
          <w:lang w:val="en-GB"/>
        </w:rPr>
        <w:t xml:space="preserve">appropriate </w:t>
      </w:r>
      <w:r w:rsidR="00E34709">
        <w:rPr>
          <w:lang w:val="en-GB"/>
        </w:rPr>
        <w:t>optimization a</w:t>
      </w:r>
      <w:r w:rsidR="00E34709">
        <w:rPr>
          <w:lang w:val="en-GB"/>
        </w:rPr>
        <w:t>l</w:t>
      </w:r>
      <w:r w:rsidR="00E34709">
        <w:rPr>
          <w:lang w:val="en-GB"/>
        </w:rPr>
        <w:t xml:space="preserve">gorithms helped to </w:t>
      </w:r>
      <w:r w:rsidR="007D0DDC">
        <w:rPr>
          <w:lang w:val="en-GB"/>
        </w:rPr>
        <w:t xml:space="preserve">noticeably </w:t>
      </w:r>
      <w:r w:rsidR="00E34709">
        <w:rPr>
          <w:lang w:val="en-GB"/>
        </w:rPr>
        <w:t xml:space="preserve">improve agent’s performance. The finite-difference stochastic optimiza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 xml:space="preserve">Our optimized configuration’s result was higher by 5.83 points relative to initial configuration’s result against </w:t>
      </w:r>
      <w:r w:rsidR="00407A6E">
        <w:rPr>
          <w:lang w:val="en-GB"/>
        </w:rPr>
        <w:t>the third-party</w:t>
      </w:r>
      <w:r w:rsidR="007D0DDC">
        <w:rPr>
          <w:lang w:val="en-GB"/>
        </w:rPr>
        <w:t xml:space="preserve"> agent</w:t>
      </w:r>
      <w:r w:rsidR="001C7872">
        <w:rPr>
          <w:lang w:val="en-GB"/>
        </w:rPr>
        <w:t>, although it was optimized using different map from the one used for evaluations experiments</w:t>
      </w:r>
      <w:r w:rsidR="00407A6E">
        <w:rPr>
          <w:lang w:val="en-GB"/>
        </w:rPr>
        <w:t>.</w:t>
      </w:r>
    </w:p>
    <w:p w:rsidR="000E500C" w:rsidRDefault="000E500C" w:rsidP="00C1605C">
      <w:pPr>
        <w:rPr>
          <w:lang w:val="en-GB"/>
        </w:rPr>
      </w:pPr>
      <w:r>
        <w:rPr>
          <w:lang w:val="en-GB"/>
        </w:rPr>
        <w:t xml:space="preserve">Looking at </w:t>
      </w:r>
      <w:r w:rsidR="00CD6B76">
        <w:rPr>
          <w:lang w:val="en-GB"/>
        </w:rPr>
        <w:t xml:space="preserve">the </w:t>
      </w:r>
      <w:r>
        <w:rPr>
          <w:lang w:val="en-GB"/>
        </w:rPr>
        <w:t>results of algorithms</w:t>
      </w:r>
      <w:r w:rsidR="00CD6B76">
        <w:rPr>
          <w:lang w:val="en-GB"/>
        </w:rPr>
        <w:t xml:space="preserve"> (</w:t>
      </w:r>
      <w:r w:rsidR="00941A64">
        <w:rPr>
          <w:lang w:val="en-GB"/>
        </w:rPr>
        <w:fldChar w:fldCharType="begin"/>
      </w:r>
      <w:r w:rsidR="00CD6B76">
        <w:rPr>
          <w:lang w:val="en-GB"/>
        </w:rPr>
        <w:instrText xml:space="preserve"> REF _Ref282892785 \h </w:instrText>
      </w:r>
      <w:r w:rsidR="00941A64">
        <w:rPr>
          <w:lang w:val="en-GB"/>
        </w:rPr>
      </w:r>
      <w:r w:rsidR="00941A64">
        <w:rPr>
          <w:lang w:val="en-GB"/>
        </w:rPr>
        <w:fldChar w:fldCharType="separate"/>
      </w:r>
      <w:r w:rsidR="00561B5D" w:rsidRPr="00F26CA1">
        <w:rPr>
          <w:lang w:val="en-GB"/>
        </w:rPr>
        <w:t xml:space="preserve">Figure </w:t>
      </w:r>
      <w:r w:rsidR="00561B5D">
        <w:rPr>
          <w:noProof/>
          <w:lang w:val="en-GB"/>
        </w:rPr>
        <w:t>19</w:t>
      </w:r>
      <w:r w:rsidR="00941A64">
        <w:rPr>
          <w:lang w:val="en-GB"/>
        </w:rPr>
        <w:fldChar w:fldCharType="end"/>
      </w:r>
      <w:r w:rsidR="00CD6B76">
        <w:rPr>
          <w:lang w:val="en-GB"/>
        </w:rPr>
        <w:t>),</w:t>
      </w:r>
      <w:r>
        <w:rPr>
          <w:lang w:val="en-GB"/>
        </w:rPr>
        <w:t xml:space="preserve"> we can observe, that the global optimiz</w:t>
      </w:r>
      <w:r>
        <w:rPr>
          <w:lang w:val="en-GB"/>
        </w:rPr>
        <w:t>a</w:t>
      </w:r>
      <w:r>
        <w:rPr>
          <w:lang w:val="en-GB"/>
        </w:rPr>
        <w:t xml:space="preserve">tion algorithms in our case performed worse than the local search. One of the reasons for </w:t>
      </w:r>
      <w:r w:rsidR="001C7872">
        <w:rPr>
          <w:lang w:val="en-GB"/>
        </w:rPr>
        <w:t>this</w:t>
      </w:r>
      <w:r>
        <w:rPr>
          <w:lang w:val="en-GB"/>
        </w:rPr>
        <w:t xml:space="preserve"> could be that the global optimization algorithms require greater number of evaluations, which in our case would be problematic, as 500 evaluation</w:t>
      </w:r>
      <w:r w:rsidR="00E6740F">
        <w:rPr>
          <w:lang w:val="en-GB"/>
        </w:rPr>
        <w:t>s</w:t>
      </w:r>
      <w:r>
        <w:rPr>
          <w:lang w:val="en-GB"/>
        </w:rPr>
        <w:t xml:space="preserve"> take approximately </w:t>
      </w:r>
      <w:r w:rsidR="00E6740F">
        <w:rPr>
          <w:lang w:val="en-GB"/>
        </w:rPr>
        <w:t>22 hours and 30 minutes.</w:t>
      </w:r>
    </w:p>
    <w:p w:rsidR="00F94C63" w:rsidRDefault="001C7872" w:rsidP="00C1605C">
      <w:pPr>
        <w:rPr>
          <w:lang w:val="en-GB"/>
        </w:rPr>
      </w:pPr>
      <w:r>
        <w:rPr>
          <w:lang w:val="en-GB"/>
        </w:rPr>
        <w:t xml:space="preserve">Answering the second research question – whether optimization is an </w:t>
      </w:r>
      <w:r w:rsidR="006F79A5">
        <w:rPr>
          <w:lang w:val="en-GB"/>
        </w:rPr>
        <w:t>effective</w:t>
      </w:r>
      <w:r>
        <w:rPr>
          <w:lang w:val="en-GB"/>
        </w:rPr>
        <w:t xml:space="preserve"> way to achieve more intelligent behaviour of th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 implementation of each algorithm and their testing environment is similar to the complexity of the agent’s logic itself. However, choosing appr</w:t>
      </w:r>
      <w:r w:rsidR="00F94C63">
        <w:rPr>
          <w:lang w:val="en-GB"/>
        </w:rPr>
        <w:t>o</w:t>
      </w:r>
      <w:r w:rsidR="00F94C63">
        <w:rPr>
          <w:lang w:val="en-GB"/>
        </w:rPr>
        <w:t xml:space="preserve">priate initial parameters for the optimization algorithms can be quite time consuming. </w:t>
      </w:r>
    </w:p>
    <w:p w:rsidR="006D2954" w:rsidRDefault="00F94C63" w:rsidP="00C1605C">
      <w:pPr>
        <w:rPr>
          <w:lang w:val="en-GB"/>
        </w:rPr>
      </w:pPr>
      <w:r>
        <w:rPr>
          <w:lang w:val="en-GB"/>
        </w:rPr>
        <w:lastRenderedPageBreak/>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make the reliable observation, we need to perform many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configured are highly interdependent and </w:t>
      </w:r>
      <w:r w:rsidR="00955684">
        <w:rPr>
          <w:lang w:val="en-GB"/>
        </w:rPr>
        <w:t xml:space="preserve">the gain function’s sensitivity to change of each parameter </w:t>
      </w:r>
      <w:r w:rsidR="00070C10">
        <w:rPr>
          <w:lang w:val="en-GB"/>
        </w:rPr>
        <w:t>differs.</w:t>
      </w:r>
    </w:p>
    <w:p w:rsidR="006D2954" w:rsidRPr="00B9743D" w:rsidRDefault="006D2954" w:rsidP="00C1605C">
      <w:pPr>
        <w:rPr>
          <w:lang w:val="en-GB"/>
        </w:rPr>
      </w:pPr>
      <w:r>
        <w:rPr>
          <w:lang w:val="en-GB"/>
        </w:rPr>
        <w:t xml:space="preserve">The </w:t>
      </w:r>
      <w:r w:rsidR="00955684">
        <w:rPr>
          <w:lang w:val="en-GB"/>
        </w:rPr>
        <w:t xml:space="preserve">stochastic </w:t>
      </w:r>
      <w:r>
        <w:rPr>
          <w:lang w:val="en-GB"/>
        </w:rPr>
        <w:t xml:space="preserve">optimization methods are in our case a good alternative to </w:t>
      </w:r>
      <w:r w:rsidR="00F9493F">
        <w:rPr>
          <w:lang w:val="en-GB"/>
        </w:rPr>
        <w:t>effectively</w:t>
      </w:r>
      <w:r>
        <w:rPr>
          <w:lang w:val="en-GB"/>
        </w:rPr>
        <w:t xml:space="preserve"> opt</w:t>
      </w:r>
      <w:r>
        <w:rPr>
          <w:lang w:val="en-GB"/>
        </w:rPr>
        <w:t>i</w:t>
      </w:r>
      <w:r>
        <w:rPr>
          <w:lang w:val="en-GB"/>
        </w:rPr>
        <w:t>mize the agent’s behaviour.</w:t>
      </w:r>
    </w:p>
    <w:p w:rsidR="00F65664" w:rsidRDefault="00F65664" w:rsidP="00F65664">
      <w:pPr>
        <w:pStyle w:val="Nagwek2"/>
        <w:rPr>
          <w:lang w:val="en-GB"/>
        </w:rPr>
      </w:pPr>
      <w:bookmarkStart w:id="187" w:name="_Toc283494249"/>
      <w:r>
        <w:rPr>
          <w:lang w:val="en-GB"/>
        </w:rPr>
        <w:t>Main contributions</w:t>
      </w:r>
      <w:bookmarkEnd w:id="187"/>
    </w:p>
    <w:p w:rsidR="00DE3524" w:rsidRDefault="00DE3524" w:rsidP="00DE3524">
      <w:pPr>
        <w:rPr>
          <w:lang w:val="en-GB"/>
        </w:rPr>
      </w:pPr>
      <w:r>
        <w:rPr>
          <w:lang w:val="en-GB"/>
        </w:rPr>
        <w:t>The</w:t>
      </w:r>
      <w:r w:rsidR="00F11A7C">
        <w:rPr>
          <w:lang w:val="en-GB"/>
        </w:rPr>
        <w:t xml:space="preserve"> main</w:t>
      </w:r>
      <w:r>
        <w:rPr>
          <w:lang w:val="en-GB"/>
        </w:rPr>
        <w:t xml:space="preserve"> ideas and </w:t>
      </w:r>
      <w:r w:rsidR="009C7C0B">
        <w:rPr>
          <w:lang w:val="en-GB"/>
        </w:rPr>
        <w:t>efforts</w:t>
      </w:r>
      <w:r>
        <w:rPr>
          <w:lang w:val="en-GB"/>
        </w:rPr>
        <w:t xml:space="preserve"> </w:t>
      </w:r>
      <w:r w:rsidR="00262DA5">
        <w:rPr>
          <w:lang w:val="en-GB"/>
        </w:rPr>
        <w:t>developed</w:t>
      </w:r>
      <w:r>
        <w:rPr>
          <w:lang w:val="en-GB"/>
        </w:rPr>
        <w:t xml:space="preserve"> in this thesis can be summarized as follows:</w:t>
      </w:r>
    </w:p>
    <w:p w:rsidR="00912914" w:rsidRDefault="00912914" w:rsidP="004813BC">
      <w:pPr>
        <w:pStyle w:val="Akapitzlist"/>
        <w:numPr>
          <w:ilvl w:val="0"/>
          <w:numId w:val="24"/>
        </w:numPr>
        <w:rPr>
          <w:lang w:val="en-GB"/>
        </w:rPr>
      </w:pPr>
      <w:r>
        <w:rPr>
          <w:lang w:val="en-GB"/>
        </w:rPr>
        <w:t>The</w:t>
      </w:r>
      <w:r w:rsidR="002A3930">
        <w:rPr>
          <w:lang w:val="en-GB"/>
        </w:rPr>
        <w:t xml:space="preserve"> autonomous</w:t>
      </w:r>
      <w:r w:rsidR="00281F2D">
        <w:rPr>
          <w:lang w:val="en-GB"/>
        </w:rPr>
        <w:t xml:space="preserve"> </w:t>
      </w:r>
      <w:r>
        <w:rPr>
          <w:lang w:val="en-GB"/>
        </w:rPr>
        <w:t xml:space="preserve">Quake II bot was developed using the architecture proposed in </w:t>
      </w:r>
      <w:r w:rsidR="00941A64">
        <w:rPr>
          <w:lang w:val="en-GB"/>
        </w:rPr>
        <w:fldChar w:fldCharType="begin"/>
      </w:r>
      <w:r>
        <w:rPr>
          <w:lang w:val="en-GB"/>
        </w:rPr>
        <w:instrText xml:space="preserve"> ADDIN ZOTERO_ITEM {"sort":true,"citationItems":[{"position":1,"uri":["http://zotero.org/users/local/Op1rMxOJ/items/U9BUGIRH"]}]} </w:instrText>
      </w:r>
      <w:r w:rsidR="00941A64">
        <w:rPr>
          <w:lang w:val="en-GB"/>
        </w:rPr>
        <w:fldChar w:fldCharType="separate"/>
      </w:r>
      <w:r w:rsidRPr="00912914">
        <w:rPr>
          <w:rFonts w:cs="Times New Roman"/>
        </w:rPr>
        <w:t>[12]</w:t>
      </w:r>
      <w:r w:rsidR="00941A64">
        <w:rPr>
          <w:lang w:val="en-GB"/>
        </w:rPr>
        <w:fldChar w:fldCharType="end"/>
      </w:r>
      <w:r>
        <w:rPr>
          <w:lang w:val="en-GB"/>
        </w:rPr>
        <w:t xml:space="preserve"> and the </w:t>
      </w:r>
      <w:r w:rsidR="00281F2D">
        <w:rPr>
          <w:lang w:val="en-GB"/>
        </w:rPr>
        <w:t xml:space="preserve">world knowledge representation based on a </w:t>
      </w:r>
      <w:r>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A fuzzy logic based solution is proposed to implement bot’s navigation module with adjustable weights that can be used to modify agent’s behaviour.</w:t>
      </w:r>
    </w:p>
    <w:p w:rsidR="00723535" w:rsidRDefault="00723535" w:rsidP="004813BC">
      <w:pPr>
        <w:pStyle w:val="Akapitzlist"/>
        <w:numPr>
          <w:ilvl w:val="0"/>
          <w:numId w:val="24"/>
        </w:numPr>
        <w:rPr>
          <w:lang w:val="en-GB"/>
        </w:rPr>
      </w:pPr>
      <w:r>
        <w:rPr>
          <w:lang w:val="en-GB"/>
        </w:rPr>
        <w:t>The experiments framework is developed allowing to evaluate different configur</w:t>
      </w:r>
      <w:r>
        <w:rPr>
          <w:lang w:val="en-GB"/>
        </w:rPr>
        <w:t>a</w:t>
      </w:r>
      <w:r>
        <w:rPr>
          <w:lang w:val="en-GB"/>
        </w:rPr>
        <w:t>tions of the bot and perform their optimization. It allows to increase the speed of the game</w:t>
      </w:r>
      <w:r w:rsidR="001E0C5E">
        <w:rPr>
          <w:lang w:val="en-GB"/>
        </w:rPr>
        <w:t>, which helps to deal with the stochastic nature of the game environmen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a finite difference stochastic approximation algorithm and the modified version of hill climbing algorithm with decreasing step size. </w:t>
      </w:r>
    </w:p>
    <w:p w:rsidR="001E0C5E" w:rsidRDefault="001E0C5E" w:rsidP="004813BC">
      <w:pPr>
        <w:pStyle w:val="Akapitzlist"/>
        <w:numPr>
          <w:ilvl w:val="0"/>
          <w:numId w:val="24"/>
        </w:numPr>
        <w:rPr>
          <w:lang w:val="en-GB"/>
        </w:rPr>
      </w:pPr>
      <w:r>
        <w:rPr>
          <w:lang w:val="en-GB"/>
        </w:rPr>
        <w:t xml:space="preserve">Optimized solution has been shown to perform better than the manually adjusted configuration and </w:t>
      </w:r>
      <w:r w:rsidR="007D0DDC">
        <w:rPr>
          <w:lang w:val="en-GB"/>
        </w:rPr>
        <w:t xml:space="preserve">on a similar </w:t>
      </w:r>
      <w:r w:rsidR="00F74BD7">
        <w:rPr>
          <w:lang w:val="en-GB"/>
        </w:rPr>
        <w:t xml:space="preserve">level as </w:t>
      </w:r>
      <w:r>
        <w:rPr>
          <w:lang w:val="en-GB"/>
        </w:rPr>
        <w:t xml:space="preserve">a </w:t>
      </w:r>
      <w:r w:rsidR="00AA216F">
        <w:rPr>
          <w:lang w:val="en-GB"/>
        </w:rPr>
        <w:t xml:space="preserve">popular </w:t>
      </w:r>
      <w:r>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rformed </w:t>
      </w:r>
      <w:r w:rsidR="009630BE">
        <w:rPr>
          <w:lang w:val="en-GB"/>
        </w:rPr>
        <w:t>slightly</w:t>
      </w:r>
      <w:r w:rsidR="00F74BD7">
        <w:rPr>
          <w:lang w:val="en-GB"/>
        </w:rPr>
        <w:t xml:space="preserve"> better than </w:t>
      </w:r>
      <w:r w:rsidR="007D0DDC">
        <w:rPr>
          <w:lang w:val="en-GB"/>
        </w:rPr>
        <w:t xml:space="preserve">the </w:t>
      </w:r>
      <w:r w:rsidR="00F74BD7">
        <w:rPr>
          <w:lang w:val="en-GB"/>
        </w:rPr>
        <w:t>test subjects.</w:t>
      </w:r>
    </w:p>
    <w:p w:rsidR="00F65664" w:rsidRPr="00F65664" w:rsidRDefault="00F65664" w:rsidP="00F65664">
      <w:pPr>
        <w:pStyle w:val="Nagwek2"/>
        <w:rPr>
          <w:lang w:val="en-GB"/>
        </w:rPr>
      </w:pPr>
      <w:bookmarkStart w:id="188" w:name="_Toc283494250"/>
      <w:r>
        <w:rPr>
          <w:lang w:val="en-GB"/>
        </w:rPr>
        <w:lastRenderedPageBreak/>
        <w:t>Further work</w:t>
      </w:r>
      <w:bookmarkEnd w:id="188"/>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 in a more </w:t>
      </w:r>
      <w:r w:rsidR="00C54271">
        <w:rPr>
          <w:lang w:val="en-GB"/>
        </w:rPr>
        <w:t>informed and efficient</w:t>
      </w:r>
      <w:r>
        <w:rPr>
          <w:lang w:val="en-GB"/>
        </w:rPr>
        <w:t xml:space="preserve"> manner, </w:t>
      </w:r>
      <w:r w:rsidR="00C54271">
        <w:rPr>
          <w:lang w:val="en-GB"/>
        </w:rPr>
        <w:t>such as</w:t>
      </w:r>
      <w:r>
        <w:rPr>
          <w:lang w:val="en-GB"/>
        </w:rPr>
        <w:t xml:space="preserve"> the item picking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612531">
        <w:rPr>
          <w:lang w:val="en-GB"/>
        </w:rPr>
        <w:t>bot’s behaviour</w:t>
      </w:r>
      <w:r>
        <w:rPr>
          <w:lang w:val="en-GB"/>
        </w:rPr>
        <w:t xml:space="preserve"> on-line, i.e. learn while the singl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i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941A64">
        <w:rPr>
          <w:lang w:val="en-GB"/>
        </w:rPr>
        <w:fldChar w:fldCharType="begin"/>
      </w:r>
      <w:r w:rsidR="002C7B75">
        <w:rPr>
          <w:lang w:val="en-GB"/>
        </w:rPr>
        <w:instrText xml:space="preserve"> ADDIN ZOTERO_ITEM {"sort":true,"citationItems":[{"uri":["http://zotero.org/users/local/Op1rMxOJ/items/WMQNJF5J"]}]} </w:instrText>
      </w:r>
      <w:r w:rsidR="00941A64">
        <w:rPr>
          <w:lang w:val="en-GB"/>
        </w:rPr>
        <w:fldChar w:fldCharType="separate"/>
      </w:r>
      <w:r w:rsidR="002C7B75" w:rsidRPr="002C7B75">
        <w:rPr>
          <w:rFonts w:cs="Times New Roman"/>
        </w:rPr>
        <w:t>[29]</w:t>
      </w:r>
      <w:r w:rsidR="00941A64">
        <w:rPr>
          <w:lang w:val="en-GB"/>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89" w:name="_Toc281943920"/>
      <w:bookmarkStart w:id="190" w:name="_Toc283076941"/>
      <w:bookmarkStart w:id="191" w:name="_Toc283494251"/>
      <w:r>
        <w:rPr>
          <w:lang w:val="en-GB"/>
        </w:rPr>
        <w:br w:type="page"/>
      </w:r>
    </w:p>
    <w:p w:rsidR="00367D46" w:rsidRPr="00F26CA1" w:rsidRDefault="00367D46" w:rsidP="00367D46">
      <w:pPr>
        <w:pStyle w:val="Nagwek1"/>
        <w:rPr>
          <w:lang w:val="en-GB"/>
        </w:rPr>
      </w:pPr>
      <w:commentRangeStart w:id="192"/>
      <w:r w:rsidRPr="00F26CA1">
        <w:rPr>
          <w:lang w:val="en-GB"/>
        </w:rPr>
        <w:lastRenderedPageBreak/>
        <w:t>Attachments</w:t>
      </w:r>
      <w:commentRangeEnd w:id="192"/>
      <w:r w:rsidRPr="00F26CA1">
        <w:rPr>
          <w:rStyle w:val="Odwoaniedokomentarza"/>
          <w:lang w:val="en-GB"/>
        </w:rPr>
        <w:commentReference w:id="192"/>
      </w:r>
      <w:bookmarkEnd w:id="189"/>
      <w:bookmarkEnd w:id="190"/>
      <w:bookmarkEnd w:id="191"/>
    </w:p>
    <w:p w:rsidR="00027D43" w:rsidRDefault="00027D43" w:rsidP="00027D43">
      <w:pPr>
        <w:pStyle w:val="Nagwek2"/>
        <w:rPr>
          <w:lang w:val="en-GB"/>
        </w:rPr>
      </w:pPr>
      <w:bookmarkStart w:id="193" w:name="_Toc283494252"/>
      <w:r>
        <w:rPr>
          <w:lang w:val="en-GB"/>
        </w:rPr>
        <w:t>Glossary</w:t>
      </w:r>
      <w:bookmarkEnd w:id="193"/>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3D6691">
          <w:pgSz w:w="11906" w:h="16838"/>
          <w:pgMar w:top="1417" w:right="1417" w:bottom="1417" w:left="1417" w:header="708" w:footer="708" w:gutter="0"/>
          <w:cols w:space="708"/>
          <w:titlePg/>
          <w:docGrid w:linePitch="360"/>
        </w:sectPr>
      </w:pPr>
    </w:p>
    <w:p w:rsidR="004275D9" w:rsidRPr="00F26CA1" w:rsidRDefault="007F473E" w:rsidP="007F473E">
      <w:pPr>
        <w:pStyle w:val="Nagwek1"/>
        <w:rPr>
          <w:lang w:val="en-GB"/>
        </w:rPr>
      </w:pPr>
      <w:bookmarkStart w:id="194" w:name="_Toc283076942"/>
      <w:bookmarkStart w:id="195" w:name="_Toc283494253"/>
      <w:r w:rsidRPr="00F26CA1">
        <w:rPr>
          <w:lang w:val="en-GB"/>
        </w:rPr>
        <w:lastRenderedPageBreak/>
        <w:t>Bibliography</w:t>
      </w:r>
      <w:bookmarkEnd w:id="194"/>
      <w:bookmarkEnd w:id="195"/>
    </w:p>
    <w:p w:rsidR="0077797D" w:rsidRPr="00F26CA1" w:rsidRDefault="0077797D" w:rsidP="00814CA4">
      <w:pPr>
        <w:pStyle w:val="bibliografia"/>
        <w:rPr>
          <w:lang w:val="en-GB"/>
        </w:rPr>
      </w:pPr>
    </w:p>
    <w:p w:rsidR="002C7B75" w:rsidRPr="002C7B75" w:rsidRDefault="00941A64">
      <w:pPr>
        <w:widowControl w:val="0"/>
        <w:tabs>
          <w:tab w:val="left" w:pos="504"/>
        </w:tabs>
        <w:autoSpaceDE w:val="0"/>
        <w:autoSpaceDN w:val="0"/>
        <w:adjustRightInd w:val="0"/>
        <w:spacing w:after="0" w:line="240" w:lineRule="auto"/>
        <w:ind w:left="504" w:hanging="504"/>
        <w:rPr>
          <w:rFonts w:cs="Times New Roman"/>
          <w:szCs w:val="24"/>
        </w:rPr>
      </w:pPr>
      <w:r w:rsidRPr="00941A64">
        <w:rPr>
          <w:lang w:val="en-GB"/>
        </w:rPr>
        <w:fldChar w:fldCharType="begin"/>
      </w:r>
      <w:r w:rsidR="00913337" w:rsidRPr="00F26CA1">
        <w:rPr>
          <w:lang w:val="en-GB"/>
        </w:rPr>
        <w:instrText xml:space="preserve"> ADDIN ZOTERO_BIBL  </w:instrText>
      </w:r>
      <w:r w:rsidRPr="00941A64">
        <w:rPr>
          <w:lang w:val="en-GB"/>
        </w:rPr>
        <w:fldChar w:fldCharType="separate"/>
      </w:r>
      <w:r w:rsidR="002C7B75" w:rsidRPr="002C7B75">
        <w:rPr>
          <w:rFonts w:cs="Times New Roman"/>
          <w:szCs w:val="24"/>
        </w:rPr>
        <w:t>[1]</w:t>
      </w:r>
      <w:r w:rsidR="002C7B75" w:rsidRPr="002C7B75">
        <w:rPr>
          <w:rFonts w:cs="Times New Roman"/>
          <w:szCs w:val="24"/>
        </w:rPr>
        <w:tab/>
        <w:t xml:space="preserve">G. Luger, </w:t>
      </w:r>
      <w:r w:rsidR="002C7B75" w:rsidRPr="002C7B75">
        <w:rPr>
          <w:rFonts w:cs="Times New Roman"/>
          <w:i/>
          <w:iCs/>
          <w:szCs w:val="24"/>
        </w:rPr>
        <w:t>Artificial intelligence : structures and strategies for complex problem solving</w:t>
      </w:r>
      <w:r w:rsidR="002C7B75" w:rsidRPr="002C7B75">
        <w:rPr>
          <w:rFonts w:cs="Times New Roman"/>
          <w:szCs w:val="24"/>
        </w:rPr>
        <w:t>, 5. ed. Harlow  England ;;New York: Addison-Wesley,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w:t>
      </w:r>
      <w:r w:rsidRPr="002C7B75">
        <w:rPr>
          <w:rFonts w:cs="Times New Roman"/>
          <w:szCs w:val="24"/>
        </w:rPr>
        <w:tab/>
        <w:t>A. Nareyek, “Computer Games - Boon or Bane for AI Research?.”</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3]</w:t>
      </w:r>
      <w:r w:rsidRPr="002C7B75">
        <w:rPr>
          <w:rFonts w:cs="Times New Roman"/>
          <w:szCs w:val="24"/>
        </w:rPr>
        <w:tab/>
        <w:t xml:space="preserve">“human intelligence,” </w:t>
      </w:r>
      <w:r w:rsidRPr="002C7B75">
        <w:rPr>
          <w:rFonts w:cs="Times New Roman"/>
          <w:i/>
          <w:iCs/>
          <w:szCs w:val="24"/>
        </w:rPr>
        <w:t>Encyclopedia Britannica</w:t>
      </w:r>
      <w:r w:rsidRPr="002C7B75">
        <w:rPr>
          <w:rFonts w:cs="Times New Roman"/>
          <w:szCs w:val="24"/>
        </w:rPr>
        <w:t>, 16-Jan-2011. [Online]. Available: http://www.britannica.com/EBchecked/topic/289766/human-intelligence.</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4]</w:t>
      </w:r>
      <w:r w:rsidRPr="002C7B75">
        <w:rPr>
          <w:rFonts w:cs="Times New Roman"/>
          <w:szCs w:val="24"/>
        </w:rPr>
        <w:tab/>
        <w:t xml:space="preserve">S. Russell, </w:t>
      </w:r>
      <w:r w:rsidRPr="002C7B75">
        <w:rPr>
          <w:rFonts w:cs="Times New Roman"/>
          <w:i/>
          <w:iCs/>
          <w:szCs w:val="24"/>
        </w:rPr>
        <w:t>Artificial intelligence : a modern approach</w:t>
      </w:r>
      <w:r w:rsidRPr="002C7B75">
        <w:rPr>
          <w:rFonts w:cs="Times New Roman"/>
          <w:szCs w:val="24"/>
        </w:rPr>
        <w:t>, 3. ed. Upper Saddle River  N.J.: Prentice Hall,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5]</w:t>
      </w:r>
      <w:r w:rsidRPr="002C7B75">
        <w:rPr>
          <w:rFonts w:cs="Times New Roman"/>
          <w:szCs w:val="24"/>
        </w:rPr>
        <w:tab/>
        <w:t xml:space="preserve">Encyclopaedia Britannica, inc., </w:t>
      </w:r>
      <w:r w:rsidRPr="002C7B75">
        <w:rPr>
          <w:rFonts w:cs="Times New Roman"/>
          <w:i/>
          <w:iCs/>
          <w:szCs w:val="24"/>
        </w:rPr>
        <w:t>The New Encyclopaedia Britannica.</w:t>
      </w:r>
      <w:r w:rsidRPr="002C7B75">
        <w:rPr>
          <w:rFonts w:cs="Times New Roman"/>
          <w:szCs w:val="24"/>
        </w:rPr>
        <w:t>, 15. ed. Chicago: Encyclopaedia Britannica, 200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6]</w:t>
      </w:r>
      <w:r w:rsidRPr="002C7B75">
        <w:rPr>
          <w:rFonts w:cs="Times New Roman"/>
          <w:szCs w:val="24"/>
        </w:rPr>
        <w:tab/>
        <w:t>J. Gettler, “The First Video Game?.” [Online]. Available: http://www.bnl.gov/bnlweb/history/higinbotham.asp. [Accessed: 01-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7]</w:t>
      </w:r>
      <w:r w:rsidRPr="002C7B75">
        <w:rPr>
          <w:rFonts w:cs="Times New Roman"/>
          <w:szCs w:val="24"/>
        </w:rPr>
        <w:tab/>
        <w:t xml:space="preserve">Entertainment Software Association, </w:t>
      </w:r>
      <w:r w:rsidRPr="002C7B75">
        <w:rPr>
          <w:rFonts w:cs="Times New Roman"/>
          <w:i/>
          <w:iCs/>
          <w:szCs w:val="24"/>
        </w:rPr>
        <w:t>2009 Sales, demographic and usage data</w:t>
      </w:r>
      <w:r w:rsidRPr="002C7B75">
        <w:rPr>
          <w:rFonts w:cs="Times New Roman"/>
          <w:szCs w:val="24"/>
        </w:rPr>
        <w:t>. .</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8]</w:t>
      </w:r>
      <w:r w:rsidRPr="002C7B75">
        <w:rPr>
          <w:rFonts w:cs="Times New Roman"/>
          <w:szCs w:val="24"/>
        </w:rPr>
        <w:tab/>
        <w:t xml:space="preserve">P. Tozour, “The Evolution of Game AI,”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9]</w:t>
      </w:r>
      <w:r w:rsidRPr="002C7B75">
        <w:rPr>
          <w:rFonts w:cs="Times New Roman"/>
          <w:szCs w:val="24"/>
        </w:rPr>
        <w:tab/>
        <w:t>B. Gorman, M. Fredriksson, and M. Humphrys, “QUASE: An integrated API for imit</w:t>
      </w:r>
      <w:r w:rsidRPr="002C7B75">
        <w:rPr>
          <w:rFonts w:cs="Times New Roman"/>
          <w:szCs w:val="24"/>
        </w:rPr>
        <w:t>a</w:t>
      </w:r>
      <w:r w:rsidRPr="002C7B75">
        <w:rPr>
          <w:rFonts w:cs="Times New Roman"/>
          <w:szCs w:val="24"/>
        </w:rPr>
        <w:t xml:space="preserve">tion and general AI research in commercial computer games,” </w:t>
      </w:r>
      <w:r w:rsidRPr="002C7B75">
        <w:rPr>
          <w:rFonts w:cs="Times New Roman"/>
          <w:i/>
          <w:iCs/>
          <w:szCs w:val="24"/>
        </w:rPr>
        <w:t>Proceedings of CGAMES'05 conference</w:t>
      </w:r>
      <w:r w:rsidRPr="002C7B75">
        <w:rPr>
          <w:rFonts w:cs="Times New Roman"/>
          <w:szCs w:val="24"/>
        </w:rPr>
        <w:t>,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0]</w:t>
      </w:r>
      <w:r w:rsidRPr="002C7B75">
        <w:rPr>
          <w:rFonts w:cs="Times New Roman"/>
          <w:szCs w:val="24"/>
        </w:rPr>
        <w:tab/>
        <w:t xml:space="preserve">P. Hingston, “A Turing Test for Computer Game Bots,” </w:t>
      </w:r>
      <w:r w:rsidRPr="002C7B75">
        <w:rPr>
          <w:rFonts w:cs="Times New Roman"/>
          <w:i/>
          <w:iCs/>
          <w:szCs w:val="24"/>
        </w:rPr>
        <w:t>IEEE Transactions on Comp</w:t>
      </w:r>
      <w:r w:rsidRPr="002C7B75">
        <w:rPr>
          <w:rFonts w:cs="Times New Roman"/>
          <w:i/>
          <w:iCs/>
          <w:szCs w:val="24"/>
        </w:rPr>
        <w:t>u</w:t>
      </w:r>
      <w:r w:rsidRPr="002C7B75">
        <w:rPr>
          <w:rFonts w:cs="Times New Roman"/>
          <w:i/>
          <w:iCs/>
          <w:szCs w:val="24"/>
        </w:rPr>
        <w:t>tational Intelligence and AI in Games</w:t>
      </w:r>
      <w:r w:rsidRPr="002C7B75">
        <w:rPr>
          <w:rFonts w:cs="Times New Roman"/>
          <w:szCs w:val="24"/>
        </w:rPr>
        <w:t>, vol. 1, no. 3, pp. 169-186,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1]</w:t>
      </w:r>
      <w:r w:rsidRPr="002C7B75">
        <w:rPr>
          <w:rFonts w:cs="Times New Roman"/>
          <w:szCs w:val="24"/>
        </w:rPr>
        <w:tab/>
        <w:t>“Botprize contest homepage.” [Online]. Available: http://botprize.org/index.html. [A</w:t>
      </w:r>
      <w:r w:rsidRPr="002C7B75">
        <w:rPr>
          <w:rFonts w:cs="Times New Roman"/>
          <w:szCs w:val="24"/>
        </w:rPr>
        <w:t>c</w:t>
      </w:r>
      <w:r w:rsidRPr="002C7B75">
        <w:rPr>
          <w:rFonts w:cs="Times New Roman"/>
          <w:szCs w:val="24"/>
        </w:rPr>
        <w:t>cessed: 07-Aug-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2]</w:t>
      </w:r>
      <w:r w:rsidRPr="002C7B75">
        <w:rPr>
          <w:rFonts w:cs="Times New Roman"/>
          <w:szCs w:val="24"/>
        </w:rPr>
        <w:tab/>
        <w:t xml:space="preserve">P. Tozour, “First-Person Shooter AI Architecture,”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3]</w:t>
      </w:r>
      <w:r w:rsidRPr="002C7B75">
        <w:rPr>
          <w:rFonts w:cs="Times New Roman"/>
          <w:szCs w:val="24"/>
        </w:rPr>
        <w:tab/>
        <w:t>J. van Waveren, “The Quake III Arena Bot,” Delft University of Tehchnology,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4]</w:t>
      </w:r>
      <w:r w:rsidRPr="002C7B75">
        <w:rPr>
          <w:rFonts w:cs="Times New Roman"/>
          <w:szCs w:val="24"/>
        </w:rPr>
        <w:tab/>
        <w:t xml:space="preserve">R. Straatman, W. van der Sterren, and A. Beij, </w:t>
      </w:r>
      <w:r w:rsidRPr="002C7B75">
        <w:rPr>
          <w:rFonts w:cs="Times New Roman"/>
          <w:i/>
          <w:iCs/>
          <w:szCs w:val="24"/>
        </w:rPr>
        <w:t>Killzone's AI: dynamic procedural co</w:t>
      </w:r>
      <w:r w:rsidRPr="002C7B75">
        <w:rPr>
          <w:rFonts w:cs="Times New Roman"/>
          <w:i/>
          <w:iCs/>
          <w:szCs w:val="24"/>
        </w:rPr>
        <w:t>m</w:t>
      </w:r>
      <w:r w:rsidRPr="002C7B75">
        <w:rPr>
          <w:rFonts w:cs="Times New Roman"/>
          <w:i/>
          <w:iCs/>
          <w:szCs w:val="24"/>
        </w:rPr>
        <w:t>bat tactics</w:t>
      </w:r>
      <w:r w:rsidRPr="002C7B75">
        <w:rPr>
          <w:rFonts w:cs="Times New Roman"/>
          <w:szCs w:val="24"/>
        </w:rPr>
        <w:t>. Amsterdam: Guerilla Games, 2005.</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5]</w:t>
      </w:r>
      <w:r w:rsidRPr="002C7B75">
        <w:rPr>
          <w:rFonts w:cs="Times New Roman"/>
          <w:szCs w:val="24"/>
        </w:rPr>
        <w:tab/>
        <w:t>D. H. Hale, G. M. Youngblood, and N. S. Ketkar, “Using Intelligent Agents to Build Navigation Meshes,” 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6]</w:t>
      </w:r>
      <w:r w:rsidRPr="002C7B75">
        <w:rPr>
          <w:rFonts w:cs="Times New Roman"/>
          <w:szCs w:val="24"/>
        </w:rPr>
        <w:tab/>
        <w:t xml:space="preserve">P. Tozour, “Building a Near-Optimal Navigation Mesh,” in </w:t>
      </w:r>
      <w:r w:rsidRPr="002C7B75">
        <w:rPr>
          <w:rFonts w:cs="Times New Roman"/>
          <w:i/>
          <w:iCs/>
          <w:szCs w:val="24"/>
        </w:rPr>
        <w:t>AI Game Programming Wis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7]</w:t>
      </w:r>
      <w:r w:rsidRPr="002C7B75">
        <w:rPr>
          <w:rFonts w:cs="Times New Roman"/>
          <w:szCs w:val="24"/>
        </w:rPr>
        <w:tab/>
        <w:t xml:space="preserve">C. Alavala and ebrary, Inc., </w:t>
      </w:r>
      <w:r w:rsidRPr="002C7B75">
        <w:rPr>
          <w:rFonts w:cs="Times New Roman"/>
          <w:i/>
          <w:iCs/>
          <w:szCs w:val="24"/>
        </w:rPr>
        <w:t>Fuzzy logic and neural networks basic concepts and appl</w:t>
      </w:r>
      <w:r w:rsidRPr="002C7B75">
        <w:rPr>
          <w:rFonts w:cs="Times New Roman"/>
          <w:i/>
          <w:iCs/>
          <w:szCs w:val="24"/>
        </w:rPr>
        <w:t>i</w:t>
      </w:r>
      <w:r w:rsidRPr="002C7B75">
        <w:rPr>
          <w:rFonts w:cs="Times New Roman"/>
          <w:i/>
          <w:iCs/>
          <w:szCs w:val="24"/>
        </w:rPr>
        <w:t>cation</w:t>
      </w:r>
      <w:r w:rsidRPr="002C7B75">
        <w:rPr>
          <w:rFonts w:cs="Times New Roman"/>
          <w:szCs w:val="24"/>
        </w:rPr>
        <w:t>. New Delhi :: New Age International (P) Ltd., Publishers,</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8]</w:t>
      </w:r>
      <w:r w:rsidRPr="002C7B75">
        <w:rPr>
          <w:rFonts w:cs="Times New Roman"/>
          <w:szCs w:val="24"/>
        </w:rPr>
        <w:tab/>
        <w:t xml:space="preserve">M. Zarozinski, “An Open-Source Fuzzy Logic Library,” in </w:t>
      </w:r>
      <w:r w:rsidRPr="002C7B75">
        <w:rPr>
          <w:rFonts w:cs="Times New Roman"/>
          <w:i/>
          <w:iCs/>
          <w:szCs w:val="24"/>
        </w:rPr>
        <w:t>AI Game Programming Wi</w:t>
      </w:r>
      <w:r w:rsidRPr="002C7B75">
        <w:rPr>
          <w:rFonts w:cs="Times New Roman"/>
          <w:i/>
          <w:iCs/>
          <w:szCs w:val="24"/>
        </w:rPr>
        <w:t>s</w:t>
      </w:r>
      <w:r w:rsidRPr="002C7B75">
        <w:rPr>
          <w:rFonts w:cs="Times New Roman"/>
          <w:i/>
          <w:iCs/>
          <w:szCs w:val="24"/>
        </w:rPr>
        <w:t>dom</w:t>
      </w:r>
      <w:r w:rsidRPr="002C7B75">
        <w:rPr>
          <w:rFonts w:cs="Times New Roman"/>
          <w:szCs w:val="24"/>
        </w:rPr>
        <w:t>, 200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19]</w:t>
      </w:r>
      <w:r w:rsidRPr="002C7B75">
        <w:rPr>
          <w:rFonts w:cs="Times New Roman"/>
          <w:szCs w:val="24"/>
        </w:rPr>
        <w:tab/>
        <w:t xml:space="preserve">M. DeLoura, </w:t>
      </w:r>
      <w:r w:rsidRPr="002C7B75">
        <w:rPr>
          <w:rFonts w:cs="Times New Roman"/>
          <w:i/>
          <w:iCs/>
          <w:szCs w:val="24"/>
        </w:rPr>
        <w:t>Game programming gems 2</w:t>
      </w:r>
      <w:r w:rsidRPr="002C7B75">
        <w:rPr>
          <w:rFonts w:cs="Times New Roman"/>
          <w:szCs w:val="24"/>
        </w:rPr>
        <w:t>. Hingham  Mass.: Charles River Media, 200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0]</w:t>
      </w:r>
      <w:r w:rsidRPr="002C7B75">
        <w:rPr>
          <w:rFonts w:cs="Times New Roman"/>
          <w:szCs w:val="24"/>
        </w:rPr>
        <w:tab/>
        <w:t xml:space="preserve">R. Yager, “An Approach to Inference in Approximate Reasoning,” </w:t>
      </w:r>
      <w:r w:rsidRPr="002C7B75">
        <w:rPr>
          <w:rFonts w:cs="Times New Roman"/>
          <w:i/>
          <w:iCs/>
          <w:szCs w:val="24"/>
        </w:rPr>
        <w:t>Intl. Journal of Man - Machine Studies</w:t>
      </w:r>
      <w:r w:rsidRPr="002C7B75">
        <w:rPr>
          <w:rFonts w:cs="Times New Roman"/>
          <w:szCs w:val="24"/>
        </w:rPr>
        <w:t>, no. 12, pp. 323-338, 198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1]</w:t>
      </w:r>
      <w:r w:rsidRPr="002C7B75">
        <w:rPr>
          <w:rFonts w:cs="Times New Roman"/>
          <w:szCs w:val="24"/>
        </w:rPr>
        <w:tab/>
        <w:t xml:space="preserve">S. Rao, </w:t>
      </w:r>
      <w:r w:rsidRPr="002C7B75">
        <w:rPr>
          <w:rFonts w:cs="Times New Roman"/>
          <w:i/>
          <w:iCs/>
          <w:szCs w:val="24"/>
        </w:rPr>
        <w:t>Engineering optimization : theory and practice</w:t>
      </w:r>
      <w:r w:rsidRPr="002C7B75">
        <w:rPr>
          <w:rFonts w:cs="Times New Roman"/>
          <w:szCs w:val="24"/>
        </w:rPr>
        <w:t>. New York: Wiley, 1996.</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2]</w:t>
      </w:r>
      <w:r w:rsidRPr="002C7B75">
        <w:rPr>
          <w:rFonts w:cs="Times New Roman"/>
          <w:szCs w:val="24"/>
        </w:rPr>
        <w:tab/>
        <w:t xml:space="preserve">R. Bellman, </w:t>
      </w:r>
      <w:r w:rsidRPr="002C7B75">
        <w:rPr>
          <w:rFonts w:cs="Times New Roman"/>
          <w:i/>
          <w:iCs/>
          <w:szCs w:val="24"/>
        </w:rPr>
        <w:t>Dynamic programming</w:t>
      </w:r>
      <w:r w:rsidRPr="002C7B75">
        <w:rPr>
          <w:rFonts w:cs="Times New Roman"/>
          <w:szCs w:val="24"/>
        </w:rPr>
        <w:t>, 6. ed. Princeton  N.J.: Univ. Pr., 1972.</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3]</w:t>
      </w:r>
      <w:r w:rsidRPr="002C7B75">
        <w:rPr>
          <w:rFonts w:cs="Times New Roman"/>
          <w:szCs w:val="24"/>
        </w:rPr>
        <w:tab/>
        <w:t xml:space="preserve">J. Spall, </w:t>
      </w:r>
      <w:r w:rsidRPr="002C7B75">
        <w:rPr>
          <w:rFonts w:cs="Times New Roman"/>
          <w:i/>
          <w:iCs/>
          <w:szCs w:val="24"/>
        </w:rPr>
        <w:t>Introduction to stochastic search and optimization : estimation, simulation, and control</w:t>
      </w:r>
      <w:r w:rsidRPr="002C7B75">
        <w:rPr>
          <w:rFonts w:cs="Times New Roman"/>
          <w:szCs w:val="24"/>
        </w:rPr>
        <w:t>. Hoboken  N.J.: Wiley-Interscience, 2003.</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4]</w:t>
      </w:r>
      <w:r w:rsidRPr="002C7B75">
        <w:rPr>
          <w:rFonts w:cs="Times New Roman"/>
          <w:szCs w:val="24"/>
        </w:rPr>
        <w:tab/>
        <w:t xml:space="preserve">P. Laarhoven, </w:t>
      </w:r>
      <w:r w:rsidRPr="002C7B75">
        <w:rPr>
          <w:rFonts w:cs="Times New Roman"/>
          <w:i/>
          <w:iCs/>
          <w:szCs w:val="24"/>
        </w:rPr>
        <w:t>Simulated annealing : theory and applications</w:t>
      </w:r>
      <w:r w:rsidRPr="002C7B75">
        <w:rPr>
          <w:rFonts w:cs="Times New Roman"/>
          <w:szCs w:val="24"/>
        </w:rPr>
        <w:t xml:space="preserve">. Dordrecht ;;Boston  ;Norwell  MA  U.S.A.: D. Reidel ;;Sold and distributed in the U.S.A. and Canada by </w:t>
      </w:r>
      <w:r w:rsidRPr="002C7B75">
        <w:rPr>
          <w:rFonts w:cs="Times New Roman"/>
          <w:szCs w:val="24"/>
        </w:rPr>
        <w:lastRenderedPageBreak/>
        <w:t>Kluwer Academic Publishers, 1987.</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5]</w:t>
      </w:r>
      <w:r w:rsidRPr="002C7B75">
        <w:rPr>
          <w:rFonts w:cs="Times New Roman"/>
          <w:szCs w:val="24"/>
        </w:rPr>
        <w:tab/>
        <w:t>“Id Software: History.” [Online]. Available: http://www.idsoftware.com/business/history/.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6]</w:t>
      </w:r>
      <w:r w:rsidRPr="002C7B75">
        <w:rPr>
          <w:rFonts w:cs="Times New Roman"/>
          <w:szCs w:val="24"/>
        </w:rPr>
        <w:tab/>
        <w:t xml:space="preserve">C. D. Harvey, F. Collman, D. A. Dombeck, and D. W. Tank, “Intracellular dynamics of hippocampal place cells during virtual navigation,” </w:t>
      </w:r>
      <w:r w:rsidRPr="002C7B75">
        <w:rPr>
          <w:rFonts w:cs="Times New Roman"/>
          <w:i/>
          <w:iCs/>
          <w:szCs w:val="24"/>
        </w:rPr>
        <w:t>Nature</w:t>
      </w:r>
      <w:r w:rsidRPr="002C7B75">
        <w:rPr>
          <w:rFonts w:cs="Times New Roman"/>
          <w:szCs w:val="24"/>
        </w:rPr>
        <w:t>, no. 461, pp. 941-946, Oct. 2009.</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7]</w:t>
      </w:r>
      <w:r w:rsidRPr="002C7B75">
        <w:rPr>
          <w:rFonts w:cs="Times New Roman"/>
          <w:szCs w:val="24"/>
        </w:rPr>
        <w:tab/>
        <w:t>“Internet Growth Statistics - Global Village Online.” [Online]. Available: http://www.internetworldstats.com/emarketing.htm. [Accessed: 08-Jan-2011].</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8]</w:t>
      </w:r>
      <w:r w:rsidRPr="002C7B75">
        <w:rPr>
          <w:rFonts w:cs="Times New Roman"/>
          <w:szCs w:val="24"/>
        </w:rPr>
        <w:tab/>
        <w:t xml:space="preserve">“Deathmatch - Quake II,” </w:t>
      </w:r>
      <w:r w:rsidRPr="002C7B75">
        <w:rPr>
          <w:rFonts w:cs="Times New Roman"/>
          <w:i/>
          <w:iCs/>
          <w:szCs w:val="24"/>
        </w:rPr>
        <w:t>Quake wiki</w:t>
      </w:r>
      <w:r w:rsidRPr="002C7B75">
        <w:rPr>
          <w:rFonts w:cs="Times New Roman"/>
          <w:szCs w:val="24"/>
        </w:rPr>
        <w:t>. [Online]. Available: http://www.quakewiki.net/archives/deathmatch101/q2/guide33bc.html?page=q2dm14.htm. [Accessed: 19-Dec-2010].</w:t>
      </w:r>
    </w:p>
    <w:p w:rsidR="002C7B75" w:rsidRPr="002C7B75" w:rsidRDefault="002C7B75">
      <w:pPr>
        <w:widowControl w:val="0"/>
        <w:tabs>
          <w:tab w:val="left" w:pos="504"/>
        </w:tabs>
        <w:autoSpaceDE w:val="0"/>
        <w:autoSpaceDN w:val="0"/>
        <w:adjustRightInd w:val="0"/>
        <w:spacing w:after="0" w:line="240" w:lineRule="auto"/>
        <w:ind w:left="504" w:hanging="504"/>
        <w:rPr>
          <w:rFonts w:cs="Times New Roman"/>
          <w:szCs w:val="24"/>
        </w:rPr>
      </w:pPr>
      <w:r w:rsidRPr="002C7B75">
        <w:rPr>
          <w:rFonts w:cs="Times New Roman"/>
          <w:szCs w:val="24"/>
        </w:rPr>
        <w:t>[29]</w:t>
      </w:r>
      <w:r w:rsidRPr="002C7B75">
        <w:rPr>
          <w:rFonts w:cs="Times New Roman"/>
          <w:szCs w:val="24"/>
        </w:rPr>
        <w:tab/>
        <w:t xml:space="preserve">M. McPartland and M. Gallagher, “Learning to be a Bot: Reinforcement Learning in Shooter Games,” </w:t>
      </w:r>
      <w:r w:rsidRPr="002C7B75">
        <w:rPr>
          <w:rFonts w:cs="Times New Roman"/>
          <w:i/>
          <w:iCs/>
          <w:szCs w:val="24"/>
        </w:rPr>
        <w:t>Proceedings of the Fourth Artificial Intelligence and Interactive Dig</w:t>
      </w:r>
      <w:r w:rsidRPr="002C7B75">
        <w:rPr>
          <w:rFonts w:cs="Times New Roman"/>
          <w:i/>
          <w:iCs/>
          <w:szCs w:val="24"/>
        </w:rPr>
        <w:t>i</w:t>
      </w:r>
      <w:r w:rsidRPr="002C7B75">
        <w:rPr>
          <w:rFonts w:cs="Times New Roman"/>
          <w:i/>
          <w:iCs/>
          <w:szCs w:val="24"/>
        </w:rPr>
        <w:t>tal Entertainment Conference</w:t>
      </w:r>
      <w:r w:rsidRPr="002C7B75">
        <w:rPr>
          <w:rFonts w:cs="Times New Roman"/>
          <w:szCs w:val="24"/>
        </w:rPr>
        <w:t>, pp. 78-83, 2008.</w:t>
      </w:r>
    </w:p>
    <w:p w:rsidR="007F473E" w:rsidRPr="00F26CA1" w:rsidRDefault="00941A64" w:rsidP="002D37C1">
      <w:pPr>
        <w:pStyle w:val="StylZlewej0cmWysunicie089cmPo0ptInterlinia1"/>
        <w:ind w:left="0" w:firstLine="0"/>
        <w:rPr>
          <w:lang w:val="en-GB"/>
        </w:rPr>
      </w:pPr>
      <w:r w:rsidRPr="00F26CA1">
        <w:rPr>
          <w:lang w:val="en-GB"/>
        </w:rPr>
        <w:fldChar w:fldCharType="end"/>
      </w:r>
    </w:p>
    <w:sectPr w:rsidR="007F473E" w:rsidRPr="00F26CA1"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1-01-22T20:36:00Z" w:initials="PG">
    <w:p w:rsidR="00F74ABB" w:rsidRPr="00F74ABB" w:rsidRDefault="00F74ABB">
      <w:pPr>
        <w:pStyle w:val="Tekstkomentarza"/>
        <w:rPr>
          <w:lang w:val="pl-PL"/>
        </w:rPr>
      </w:pPr>
      <w:r>
        <w:rPr>
          <w:rStyle w:val="Odwoaniedokomentarza"/>
        </w:rPr>
        <w:annotationRef/>
      </w:r>
      <w:r w:rsidRPr="00F74ABB">
        <w:rPr>
          <w:lang w:val="pl-PL"/>
        </w:rPr>
        <w:t>Nie do końca NPC</w:t>
      </w:r>
    </w:p>
  </w:comment>
  <w:comment w:id="5" w:author="Piotr Gwizdała" w:date="2011-01-20T23:10:00Z" w:initials="PG">
    <w:p w:rsidR="00F74ABB" w:rsidRPr="00F74ABB" w:rsidRDefault="00F74ABB">
      <w:pPr>
        <w:pStyle w:val="Tekstkomentarza"/>
        <w:rPr>
          <w:lang w:val="pl-PL"/>
        </w:rPr>
      </w:pPr>
      <w:r>
        <w:rPr>
          <w:rStyle w:val="Odwoaniedokomentarza"/>
        </w:rPr>
        <w:annotationRef/>
      </w:r>
      <w:r w:rsidRPr="00F74ABB">
        <w:rPr>
          <w:lang w:val="pl-PL"/>
        </w:rPr>
        <w:t>Było top-down</w:t>
      </w:r>
    </w:p>
  </w:comment>
  <w:comment w:id="17" w:author="Piotr Gwizdała" w:date="2011-01-22T15:09:00Z" w:initials="PG">
    <w:p w:rsidR="00F74ABB" w:rsidRDefault="00F74ABB">
      <w:pPr>
        <w:pStyle w:val="Tekstkomentarza"/>
      </w:pPr>
      <w:r>
        <w:rPr>
          <w:rStyle w:val="Odwoaniedokomentarza"/>
        </w:rPr>
        <w:annotationRef/>
      </w:r>
      <w:r>
        <w:t>Changed from “efficient”</w:t>
      </w:r>
    </w:p>
  </w:comment>
  <w:comment w:id="58" w:author="Piotr Gwizdała" w:date="2011-01-22T21:09:00Z" w:initials="PG">
    <w:p w:rsidR="00F74ABB" w:rsidRPr="00F74ABB" w:rsidRDefault="00F74ABB">
      <w:pPr>
        <w:pStyle w:val="Tekstkomentarza"/>
      </w:pPr>
      <w:r>
        <w:rPr>
          <w:rStyle w:val="Odwoaniedokomentarza"/>
        </w:rPr>
        <w:annotationRef/>
      </w:r>
      <w:r w:rsidRPr="00F74ABB">
        <w:t>Was: efficient</w:t>
      </w:r>
    </w:p>
  </w:comment>
  <w:comment w:id="75" w:author="Piotr Gwizdała" w:date="2011-01-22T21:10:00Z" w:initials="PG">
    <w:p w:rsidR="00F74ABB" w:rsidRPr="00F74ABB" w:rsidRDefault="00F74ABB">
      <w:pPr>
        <w:pStyle w:val="Tekstkomentarza"/>
      </w:pPr>
      <w:r>
        <w:rPr>
          <w:rStyle w:val="Odwoaniedokomentarza"/>
        </w:rPr>
        <w:annotationRef/>
      </w:r>
      <w:r w:rsidRPr="00F74ABB">
        <w:t>Was: efficiency</w:t>
      </w:r>
    </w:p>
  </w:comment>
  <w:comment w:id="80" w:author="Piotr Gwizdała" w:date="2010-12-19T18:44:00Z" w:initials="PG">
    <w:p w:rsidR="00F74ABB" w:rsidRDefault="00F74ABB">
      <w:pPr>
        <w:pStyle w:val="Tekstkomentarza"/>
      </w:pPr>
      <w:r>
        <w:rPr>
          <w:rStyle w:val="Odwoaniedokomentarza"/>
        </w:rPr>
        <w:annotationRef/>
      </w:r>
      <w:r>
        <w:t>Reference to a</w:t>
      </w:r>
      <w:r>
        <w:t>t</w:t>
      </w:r>
      <w:r>
        <w:t>tachment with entities table?</w:t>
      </w:r>
    </w:p>
  </w:comment>
  <w:comment w:id="94" w:author="Piotr Gwizdała" w:date="2011-01-18T01:06:00Z" w:initials="PG">
    <w:p w:rsidR="00F74ABB" w:rsidRPr="00354FAF" w:rsidRDefault="00F74ABB">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0" w:author="Piotr Gwizdała" w:date="2011-01-18T01:07:00Z" w:initials="PG">
    <w:p w:rsidR="00F74ABB" w:rsidRPr="00F74ABB" w:rsidRDefault="00F74ABB">
      <w:pPr>
        <w:pStyle w:val="Tekstkomentarza"/>
      </w:pPr>
      <w:r>
        <w:rPr>
          <w:rStyle w:val="Odwoaniedokomentarza"/>
        </w:rPr>
        <w:annotationRef/>
      </w:r>
      <w:r>
        <w:rPr>
          <w:lang w:val="pl-PL"/>
        </w:rPr>
        <w:t>Czy</w:t>
      </w:r>
      <w:r w:rsidRPr="004255F2">
        <w:rPr>
          <w:lang w:val="pl-PL"/>
        </w:rPr>
        <w:t xml:space="preserve"> trzeba dod</w:t>
      </w:r>
      <w:r>
        <w:rPr>
          <w:lang w:val="pl-PL"/>
        </w:rPr>
        <w:t xml:space="preserve">ać opis co to jest w Background ? </w:t>
      </w:r>
      <w:r w:rsidRPr="00F74ABB">
        <w:t>Czy może wystarczy footnotes?</w:t>
      </w:r>
    </w:p>
  </w:comment>
  <w:comment w:id="110" w:author="Piotr Gwizdała" w:date="2011-01-22T21:11:00Z" w:initials="PG">
    <w:p w:rsidR="00F74ABB" w:rsidRDefault="00F74ABB">
      <w:pPr>
        <w:pStyle w:val="Tekstkomentarza"/>
      </w:pPr>
      <w:r>
        <w:rPr>
          <w:rStyle w:val="Odwoaniedokomentarza"/>
        </w:rPr>
        <w:annotationRef/>
      </w:r>
      <w:r>
        <w:t>Was efficient</w:t>
      </w:r>
    </w:p>
  </w:comment>
  <w:comment w:id="124" w:author="Piotr Gwizdała" w:date="2011-01-22T21:11:00Z" w:initials="PG">
    <w:p w:rsidR="00F74ABB" w:rsidRDefault="00F74ABB">
      <w:pPr>
        <w:pStyle w:val="Tekstkomentarza"/>
      </w:pPr>
      <w:r>
        <w:rPr>
          <w:rStyle w:val="Odwoaniedokomentarza"/>
        </w:rPr>
        <w:annotationRef/>
      </w:r>
      <w:r>
        <w:t>Was: efficient</w:t>
      </w:r>
    </w:p>
  </w:comment>
  <w:comment w:id="127" w:author="Piotr Gwizdała" w:date="2011-01-22T21:12:00Z" w:initials="PG">
    <w:p w:rsidR="00F74ABB" w:rsidRPr="00F74ABB" w:rsidRDefault="00F74ABB">
      <w:pPr>
        <w:pStyle w:val="Tekstkomentarza"/>
        <w:rPr>
          <w:lang w:val="pl-PL"/>
        </w:rPr>
      </w:pPr>
      <w:r>
        <w:rPr>
          <w:rStyle w:val="Odwoaniedokomentarza"/>
        </w:rPr>
        <w:annotationRef/>
      </w:r>
      <w:r w:rsidRPr="00F74ABB">
        <w:rPr>
          <w:lang w:val="pl-PL"/>
        </w:rPr>
        <w:t>Was: efficient</w:t>
      </w:r>
    </w:p>
  </w:comment>
  <w:comment w:id="133" w:author="Piotr Gwizdała" w:date="2011-01-18T01:11:00Z" w:initials="PG">
    <w:p w:rsidR="00F74ABB" w:rsidRPr="00F77BB8" w:rsidRDefault="00F74ABB">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50" w:author="Piotr Gwizdała" w:date="2011-01-22T21:13:00Z" w:initials="PG">
    <w:p w:rsidR="00F74ABB" w:rsidRPr="00F74ABB" w:rsidRDefault="00F74ABB">
      <w:pPr>
        <w:pStyle w:val="Tekstkomentarza"/>
        <w:rPr>
          <w:lang w:val="pl-PL"/>
        </w:rPr>
      </w:pPr>
      <w:r>
        <w:rPr>
          <w:rStyle w:val="Odwoaniedokomentarza"/>
        </w:rPr>
        <w:annotationRef/>
      </w:r>
      <w:r w:rsidRPr="00F74ABB">
        <w:rPr>
          <w:lang w:val="pl-PL"/>
        </w:rPr>
        <w:t>Was: efficient</w:t>
      </w:r>
    </w:p>
  </w:comment>
  <w:comment w:id="159" w:author="Piotr Gwizdała" w:date="2011-01-18T01:12:00Z" w:initials="PG">
    <w:p w:rsidR="00F74ABB" w:rsidRPr="00F77BB8" w:rsidRDefault="00F74ABB">
      <w:pPr>
        <w:pStyle w:val="Tekstkomentarza"/>
        <w:rPr>
          <w:lang w:val="pl-PL"/>
        </w:rPr>
      </w:pPr>
      <w:r>
        <w:rPr>
          <w:rStyle w:val="Odwoaniedokomentarza"/>
        </w:rPr>
        <w:annotationRef/>
      </w:r>
      <w:r w:rsidRPr="00F77BB8">
        <w:rPr>
          <w:lang w:val="pl-PL"/>
        </w:rPr>
        <w:t xml:space="preserve">Więcej? Opisać </w:t>
      </w:r>
      <w:r>
        <w:rPr>
          <w:lang w:val="pl-PL"/>
        </w:rPr>
        <w:t>dokładniej?</w:t>
      </w:r>
    </w:p>
  </w:comment>
  <w:comment w:id="176" w:author="Piotr Gwizdała" w:date="2011-01-22T21:13:00Z" w:initials="PG">
    <w:p w:rsidR="00F74ABB" w:rsidRPr="00F74ABB" w:rsidRDefault="00F74ABB">
      <w:pPr>
        <w:pStyle w:val="Tekstkomentarza"/>
        <w:rPr>
          <w:lang w:val="pl-PL"/>
        </w:rPr>
      </w:pPr>
      <w:r>
        <w:rPr>
          <w:rStyle w:val="Odwoaniedokomentarza"/>
        </w:rPr>
        <w:annotationRef/>
      </w:r>
      <w:r w:rsidRPr="00F74ABB">
        <w:rPr>
          <w:lang w:val="pl-PL"/>
        </w:rPr>
        <w:t>Was: efficiency</w:t>
      </w:r>
    </w:p>
  </w:comment>
  <w:comment w:id="192" w:author="Piotr Gwizdała" w:date="2011-01-22T22:08:00Z" w:initials="PG">
    <w:p w:rsidR="00F74ABB" w:rsidRPr="00F74ABB" w:rsidRDefault="00F74ABB"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F74ABB" w:rsidRPr="00AC112B" w:rsidRDefault="00F74ABB" w:rsidP="00367D46">
      <w:pPr>
        <w:pStyle w:val="Tekstkomentarza"/>
      </w:pPr>
      <w:r w:rsidRPr="00F74ABB">
        <w:rPr>
          <w:lang w:val="pl-PL"/>
        </w:rPr>
        <w:t>Glossary – co jeszcze dodać?</w:t>
      </w:r>
      <w:r w:rsidRPr="00F74ABB">
        <w:rPr>
          <w:lang w:val="pl-PL"/>
        </w:rPr>
        <w:br/>
      </w:r>
      <w:r w:rsidRPr="00AC112B">
        <w:t>Quake II items list?</w:t>
      </w:r>
    </w:p>
    <w:p w:rsidR="00F74ABB" w:rsidRPr="00AC112B" w:rsidRDefault="00F74ABB" w:rsidP="00367D46">
      <w:pPr>
        <w:pStyle w:val="Tekstkomentarza"/>
      </w:pPr>
    </w:p>
    <w:p w:rsidR="00F74ABB" w:rsidRPr="00AC112B" w:rsidRDefault="00F74ABB"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71AF" w:rsidRDefault="000571AF" w:rsidP="00FD02CB">
      <w:pPr>
        <w:spacing w:after="0" w:line="240" w:lineRule="auto"/>
      </w:pPr>
      <w:r>
        <w:separator/>
      </w:r>
    </w:p>
  </w:endnote>
  <w:endnote w:type="continuationSeparator" w:id="1">
    <w:p w:rsidR="000571AF" w:rsidRDefault="000571AF"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ABB" w:rsidRDefault="00F74ABB">
    <w:pPr>
      <w:pStyle w:val="Stopka"/>
      <w:jc w:val="center"/>
    </w:pPr>
  </w:p>
  <w:p w:rsidR="00F74ABB" w:rsidRDefault="00F74ABB">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02"/>
      <w:docPartObj>
        <w:docPartGallery w:val="Page Numbers (Bottom of Page)"/>
        <w:docPartUnique/>
      </w:docPartObj>
    </w:sdtPr>
    <w:sdtContent>
      <w:p w:rsidR="00F74ABB" w:rsidRDefault="00F74ABB">
        <w:pPr>
          <w:pStyle w:val="Stopka"/>
          <w:jc w:val="center"/>
        </w:pPr>
        <w:fldSimple w:instr=" PAGE   \* MERGEFORMAT ">
          <w:r w:rsidR="00523E8D">
            <w:rPr>
              <w:noProof/>
            </w:rPr>
            <w:t>7</w:t>
          </w:r>
        </w:fldSimple>
      </w:p>
    </w:sdtContent>
  </w:sdt>
  <w:p w:rsidR="00F74ABB" w:rsidRDefault="00F74ABB">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71AF" w:rsidRDefault="000571AF" w:rsidP="00FD02CB">
      <w:pPr>
        <w:spacing w:after="0" w:line="240" w:lineRule="auto"/>
      </w:pPr>
      <w:r>
        <w:separator/>
      </w:r>
    </w:p>
  </w:footnote>
  <w:footnote w:type="continuationSeparator" w:id="1">
    <w:p w:rsidR="000571AF" w:rsidRDefault="000571AF" w:rsidP="00FD02CB">
      <w:pPr>
        <w:spacing w:after="0" w:line="240" w:lineRule="auto"/>
      </w:pPr>
      <w:r>
        <w:continuationSeparator/>
      </w:r>
    </w:p>
  </w:footnote>
  <w:footnote w:id="2">
    <w:p w:rsidR="00F74ABB" w:rsidRPr="00995C49" w:rsidRDefault="00F74ABB"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F74ABB" w:rsidRPr="00995C49" w:rsidRDefault="00F74ABB"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F74ABB" w:rsidRPr="00D065CF" w:rsidRDefault="00F74ABB">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F74ABB" w:rsidRPr="008709C2" w:rsidRDefault="00F74ABB">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ABB" w:rsidRDefault="00F74ABB">
    <w:pPr>
      <w:pStyle w:val="Nagwek"/>
    </w:pPr>
  </w:p>
  <w:p w:rsidR="00F74ABB" w:rsidRDefault="00F74ABB" w:rsidP="007F7C74">
    <w:pPr>
      <w:pStyle w:val="Nagwek"/>
      <w:tabs>
        <w:tab w:val="clear" w:pos="4536"/>
      </w:tabs>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6"/>
      <w:gridCol w:w="4606"/>
    </w:tblGrid>
    <w:tr w:rsidR="00F74ABB" w:rsidTr="007F7C74">
      <w:tc>
        <w:tcPr>
          <w:tcW w:w="4606" w:type="dxa"/>
        </w:tcPr>
        <w:p w:rsidR="00F74ABB" w:rsidRDefault="00F74ABB"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left"/>
          </w:pPr>
        </w:p>
      </w:tc>
      <w:tc>
        <w:tcPr>
          <w:tcW w:w="4606" w:type="dxa"/>
        </w:tcPr>
        <w:p w:rsidR="00F74ABB" w:rsidRDefault="00F74ABB"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jc w:val="right"/>
          </w:pPr>
        </w:p>
      </w:tc>
    </w:tr>
  </w:tbl>
  <w:p w:rsidR="00F74ABB" w:rsidRPr="007F7C74" w:rsidRDefault="00F74ABB"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7"/>
      <w:docPartObj>
        <w:docPartGallery w:val="Page Numbers (Top of Page)"/>
        <w:docPartUnique/>
      </w:docPartObj>
    </w:sdtPr>
    <w:sdtContent>
      <w:p w:rsidR="00F74ABB" w:rsidRDefault="00F74ABB">
        <w:pPr>
          <w:pStyle w:val="Nagwek"/>
        </w:pPr>
        <w:fldSimple w:instr=" PAGE   \* MERGEFORMAT ">
          <w:r w:rsidR="007116A6">
            <w:rPr>
              <w:noProof/>
            </w:rPr>
            <w:t>VI</w:t>
          </w:r>
        </w:fldSimple>
      </w:p>
    </w:sdtContent>
  </w:sdt>
  <w:p w:rsidR="00F74ABB" w:rsidRDefault="00F74ABB" w:rsidP="007F7C74">
    <w:pPr>
      <w:pStyle w:val="Nagwek"/>
      <w:tabs>
        <w:tab w:val="clear" w:pos="4536"/>
      </w:tabs>
      <w:ind w:firstLine="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4"/>
      <w:docPartObj>
        <w:docPartGallery w:val="Page Numbers (Top of Page)"/>
        <w:docPartUnique/>
      </w:docPartObj>
    </w:sdtPr>
    <w:sdtContent>
      <w:p w:rsidR="00F74ABB" w:rsidRDefault="00F74ABB">
        <w:pPr>
          <w:pStyle w:val="Nagwek"/>
          <w:jc w:val="right"/>
        </w:pPr>
        <w:fldSimple w:instr=" PAGE   \* MERGEFORMAT ">
          <w:r w:rsidR="007116A6">
            <w:rPr>
              <w:noProof/>
            </w:rPr>
            <w:t>V</w:t>
          </w:r>
        </w:fldSimple>
      </w:p>
    </w:sdtContent>
  </w:sdt>
  <w:p w:rsidR="00F74ABB" w:rsidRPr="007F7C74" w:rsidRDefault="00F74ABB" w:rsidP="007F7C74">
    <w:pPr>
      <w:pStyle w:val="Nagwek"/>
      <w:tabs>
        <w:tab w:val="clear" w:pos="4536"/>
        <w:tab w:val="clear" w:pos="9072"/>
        <w:tab w:val="left" w:pos="708"/>
        <w:tab w:val="left" w:pos="1416"/>
        <w:tab w:val="left" w:pos="2124"/>
        <w:tab w:val="left" w:pos="2832"/>
        <w:tab w:val="left" w:pos="3540"/>
        <w:tab w:val="left" w:pos="4248"/>
        <w:tab w:val="left" w:pos="4956"/>
        <w:tab w:val="left" w:pos="5664"/>
        <w:tab w:val="left" w:pos="6372"/>
        <w:tab w:val="left" w:pos="7080"/>
      </w:tabs>
      <w:ind w:firstLine="0"/>
      <w:rPr>
        <w:rStyle w:val="Odwoaniedelikatne"/>
        <w:smallCaps w:val="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ABB" w:rsidRDefault="00F74ABB">
    <w:pPr>
      <w:pStyle w:val="Nagwek"/>
    </w:pPr>
  </w:p>
  <w:p w:rsidR="00F74ABB" w:rsidRDefault="00F74ABB">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799"/>
      <w:docPartObj>
        <w:docPartGallery w:val="Page Numbers (Top of Page)"/>
        <w:docPartUnique/>
      </w:docPartObj>
    </w:sdtPr>
    <w:sdtContent>
      <w:tbl>
        <w:tblPr>
          <w:tblStyle w:val="rwnania"/>
          <w:tblW w:w="0" w:type="auto"/>
          <w:tblLook w:val="04A0"/>
        </w:tblPr>
        <w:tblGrid>
          <w:gridCol w:w="1809"/>
          <w:gridCol w:w="7403"/>
        </w:tblGrid>
        <w:tr w:rsidR="00F74ABB" w:rsidTr="00084F03">
          <w:tc>
            <w:tcPr>
              <w:tcW w:w="1809" w:type="dxa"/>
            </w:tcPr>
            <w:p w:rsidR="00F74ABB" w:rsidRDefault="00F74ABB" w:rsidP="00084F03">
              <w:pPr>
                <w:pStyle w:val="Nagwek"/>
                <w:ind w:firstLine="0"/>
                <w:jc w:val="left"/>
              </w:pPr>
              <w:fldSimple w:instr=" PAGE   \* MERGEFORMAT ">
                <w:r w:rsidR="00523E8D">
                  <w:rPr>
                    <w:noProof/>
                  </w:rPr>
                  <w:t>74</w:t>
                </w:r>
              </w:fldSimple>
            </w:p>
          </w:tc>
          <w:tc>
            <w:tcPr>
              <w:tcW w:w="7403" w:type="dxa"/>
            </w:tcPr>
            <w:p w:rsidR="00F74ABB" w:rsidRDefault="00F74ABB" w:rsidP="00084F03">
              <w:pPr>
                <w:pStyle w:val="Nagwek"/>
                <w:tabs>
                  <w:tab w:val="clear" w:pos="4536"/>
                </w:tabs>
                <w:jc w:val="right"/>
              </w:pPr>
              <w:r w:rsidRPr="003D6691">
                <w:rPr>
                  <w:rStyle w:val="Odwoaniedelikatne"/>
                </w:rPr>
                <w:t xml:space="preserve">Chapter </w:t>
              </w:r>
              <w:fldSimple w:instr=" STYLEREF  &quot;Nagłówek 1&quot; \w  \* MERGEFORMAT ">
                <w:r w:rsidR="00523E8D" w:rsidRPr="00523E8D">
                  <w:rPr>
                    <w:rStyle w:val="Odwoaniedelikatne"/>
                    <w:noProof/>
                  </w:rPr>
                  <w:t>8</w:t>
                </w:r>
              </w:fldSimple>
              <w:r w:rsidRPr="003D6691">
                <w:rPr>
                  <w:rStyle w:val="Odwoaniedelikatne"/>
                </w:rPr>
                <w:t xml:space="preserve">. </w:t>
              </w:r>
              <w:fldSimple w:instr=" STYLEREF  &quot;Nagłówek 1&quot;  \* MERGEFORMAT ">
                <w:r w:rsidR="00523E8D">
                  <w:rPr>
                    <w:noProof/>
                  </w:rPr>
                  <w:t>Bibliography</w:t>
                </w:r>
              </w:fldSimple>
            </w:p>
          </w:tc>
        </w:tr>
      </w:tbl>
      <w:p w:rsidR="00F74ABB" w:rsidRDefault="00F74ABB" w:rsidP="00084F03">
        <w:pPr>
          <w:pStyle w:val="Nagwek"/>
        </w:pPr>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608801"/>
      <w:docPartObj>
        <w:docPartGallery w:val="Page Numbers (Top of Page)"/>
        <w:docPartUnique/>
      </w:docPartObj>
    </w:sdtPr>
    <w:sdtContent>
      <w:tbl>
        <w:tblPr>
          <w:tblStyle w:val="rwnania"/>
          <w:tblW w:w="0" w:type="auto"/>
          <w:tblLook w:val="04A0"/>
        </w:tblPr>
        <w:tblGrid>
          <w:gridCol w:w="7621"/>
          <w:gridCol w:w="1591"/>
        </w:tblGrid>
        <w:tr w:rsidR="00F74ABB" w:rsidTr="00084F03">
          <w:tc>
            <w:tcPr>
              <w:tcW w:w="7621" w:type="dxa"/>
            </w:tcPr>
            <w:p w:rsidR="00F74ABB" w:rsidRDefault="00F74ABB" w:rsidP="00084F03">
              <w:pPr>
                <w:pStyle w:val="Nagwek"/>
                <w:ind w:firstLine="0"/>
                <w:jc w:val="left"/>
              </w:pPr>
              <w:fldSimple w:instr=" STYLEREF  &quot;Nagłówek 2&quot; \n  \* MERGEFORMAT ">
                <w:r w:rsidR="00523E8D" w:rsidRPr="00523E8D">
                  <w:rPr>
                    <w:rStyle w:val="Odwoaniedelikatne"/>
                    <w:noProof/>
                  </w:rPr>
                  <w:t>6.2</w:t>
                </w:r>
              </w:fldSimple>
              <w:r>
                <w:rPr>
                  <w:rStyle w:val="Odwoaniedelikatne"/>
                </w:rPr>
                <w:t xml:space="preserve">. </w:t>
              </w:r>
              <w:fldSimple w:instr=" STYLEREF  &quot;Nagłówek 2&quot;  \* MERGEFORMAT ">
                <w:r w:rsidR="00523E8D">
                  <w:rPr>
                    <w:noProof/>
                  </w:rPr>
                  <w:t>Further work</w:t>
                </w:r>
              </w:fldSimple>
            </w:p>
          </w:tc>
          <w:tc>
            <w:tcPr>
              <w:tcW w:w="1591" w:type="dxa"/>
            </w:tcPr>
            <w:p w:rsidR="00F74ABB" w:rsidRDefault="00F74ABB" w:rsidP="00084F03">
              <w:pPr>
                <w:pStyle w:val="Nagwek"/>
                <w:jc w:val="right"/>
              </w:pPr>
              <w:fldSimple w:instr=" PAGE   \* MERGEFORMAT ">
                <w:r w:rsidR="00523E8D">
                  <w:rPr>
                    <w:noProof/>
                  </w:rPr>
                  <w:t>71</w:t>
                </w:r>
              </w:fldSimple>
            </w:p>
          </w:tc>
        </w:tr>
      </w:tbl>
      <w:p w:rsidR="00F74ABB" w:rsidRPr="007F7C74" w:rsidRDefault="00F74ABB" w:rsidP="00084F03">
        <w:pPr>
          <w:pStyle w:val="Nagwek"/>
          <w:jc w:val="right"/>
          <w:rPr>
            <w:rStyle w:val="Odwoaniedelikatne"/>
            <w:smallCaps w:val="0"/>
          </w:rPr>
        </w:pP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ABB" w:rsidRDefault="00F74ABB">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9">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0">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5">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7">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4"/>
  </w:num>
  <w:num w:numId="2">
    <w:abstractNumId w:val="16"/>
  </w:num>
  <w:num w:numId="3">
    <w:abstractNumId w:val="7"/>
  </w:num>
  <w:num w:numId="4">
    <w:abstractNumId w:val="4"/>
  </w:num>
  <w:num w:numId="5">
    <w:abstractNumId w:val="18"/>
  </w:num>
  <w:num w:numId="6">
    <w:abstractNumId w:val="12"/>
  </w:num>
  <w:num w:numId="7">
    <w:abstractNumId w:val="11"/>
  </w:num>
  <w:num w:numId="8">
    <w:abstractNumId w:val="13"/>
  </w:num>
  <w:num w:numId="9">
    <w:abstractNumId w:val="3"/>
  </w:num>
  <w:num w:numId="10">
    <w:abstractNumId w:val="0"/>
  </w:num>
  <w:num w:numId="11">
    <w:abstractNumId w:val="6"/>
  </w:num>
  <w:num w:numId="12">
    <w:abstractNumId w:val="9"/>
  </w:num>
  <w:num w:numId="13">
    <w:abstractNumId w:val="8"/>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lvlOverride w:ilvl="0">
      <w:startOverride w:val="1"/>
    </w:lvlOverride>
  </w:num>
  <w:num w:numId="18">
    <w:abstractNumId w:val="8"/>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1"/>
  </w:num>
  <w:num w:numId="22">
    <w:abstractNumId w:val="15"/>
  </w:num>
  <w:num w:numId="23">
    <w:abstractNumId w:val="10"/>
  </w:num>
  <w:num w:numId="24">
    <w:abstractNumId w:val="5"/>
  </w:num>
  <w:num w:numId="25">
    <w:abstractNumId w:val="17"/>
  </w:num>
  <w:num w:numId="26">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26626"/>
  </w:hdrShapeDefaults>
  <w:footnotePr>
    <w:footnote w:id="0"/>
    <w:footnote w:id="1"/>
  </w:footnotePr>
  <w:endnotePr>
    <w:endnote w:id="0"/>
    <w:endnote w:id="1"/>
  </w:endnotePr>
  <w:compat>
    <w:useFELayout/>
  </w:compat>
  <w:rsids>
    <w:rsidRoot w:val="000C5934"/>
    <w:rsid w:val="0000004F"/>
    <w:rsid w:val="00000EE5"/>
    <w:rsid w:val="000013CA"/>
    <w:rsid w:val="00001C02"/>
    <w:rsid w:val="00001D8A"/>
    <w:rsid w:val="00001ED3"/>
    <w:rsid w:val="00003917"/>
    <w:rsid w:val="00004E6F"/>
    <w:rsid w:val="00005B4E"/>
    <w:rsid w:val="00005F88"/>
    <w:rsid w:val="000061AA"/>
    <w:rsid w:val="0000623E"/>
    <w:rsid w:val="0000639E"/>
    <w:rsid w:val="00007298"/>
    <w:rsid w:val="00010A66"/>
    <w:rsid w:val="00010CC2"/>
    <w:rsid w:val="00010E2C"/>
    <w:rsid w:val="00010FDB"/>
    <w:rsid w:val="0001337D"/>
    <w:rsid w:val="00013603"/>
    <w:rsid w:val="00013EC5"/>
    <w:rsid w:val="00014D99"/>
    <w:rsid w:val="00015B8D"/>
    <w:rsid w:val="00015BD7"/>
    <w:rsid w:val="000169CC"/>
    <w:rsid w:val="000173F1"/>
    <w:rsid w:val="0001749C"/>
    <w:rsid w:val="00017A40"/>
    <w:rsid w:val="00022734"/>
    <w:rsid w:val="00023790"/>
    <w:rsid w:val="00023BE0"/>
    <w:rsid w:val="00024511"/>
    <w:rsid w:val="00026B59"/>
    <w:rsid w:val="00026B78"/>
    <w:rsid w:val="00027976"/>
    <w:rsid w:val="00027D43"/>
    <w:rsid w:val="0003110A"/>
    <w:rsid w:val="000317F7"/>
    <w:rsid w:val="00031F7A"/>
    <w:rsid w:val="00032E1E"/>
    <w:rsid w:val="00034AEA"/>
    <w:rsid w:val="00036975"/>
    <w:rsid w:val="00036DA7"/>
    <w:rsid w:val="00037347"/>
    <w:rsid w:val="00040614"/>
    <w:rsid w:val="00040F25"/>
    <w:rsid w:val="00041601"/>
    <w:rsid w:val="00043252"/>
    <w:rsid w:val="000438CC"/>
    <w:rsid w:val="00043CDE"/>
    <w:rsid w:val="0004542E"/>
    <w:rsid w:val="000456DA"/>
    <w:rsid w:val="00045FB5"/>
    <w:rsid w:val="00046269"/>
    <w:rsid w:val="00046FEB"/>
    <w:rsid w:val="00047B80"/>
    <w:rsid w:val="00050375"/>
    <w:rsid w:val="000532FE"/>
    <w:rsid w:val="00053CAC"/>
    <w:rsid w:val="0005583D"/>
    <w:rsid w:val="000571AF"/>
    <w:rsid w:val="000571FA"/>
    <w:rsid w:val="00060BC8"/>
    <w:rsid w:val="00060C6B"/>
    <w:rsid w:val="0006146A"/>
    <w:rsid w:val="00061B32"/>
    <w:rsid w:val="00061FE4"/>
    <w:rsid w:val="00062701"/>
    <w:rsid w:val="00063328"/>
    <w:rsid w:val="00064949"/>
    <w:rsid w:val="0006537E"/>
    <w:rsid w:val="00066C37"/>
    <w:rsid w:val="00067845"/>
    <w:rsid w:val="000701A8"/>
    <w:rsid w:val="00070C10"/>
    <w:rsid w:val="00072B16"/>
    <w:rsid w:val="00074020"/>
    <w:rsid w:val="000742CE"/>
    <w:rsid w:val="00074A6E"/>
    <w:rsid w:val="000779AE"/>
    <w:rsid w:val="00077C6E"/>
    <w:rsid w:val="00077EC3"/>
    <w:rsid w:val="00081AEC"/>
    <w:rsid w:val="00081C0D"/>
    <w:rsid w:val="00081C2B"/>
    <w:rsid w:val="00081F07"/>
    <w:rsid w:val="0008273D"/>
    <w:rsid w:val="0008274E"/>
    <w:rsid w:val="00084174"/>
    <w:rsid w:val="00084A67"/>
    <w:rsid w:val="00084DEA"/>
    <w:rsid w:val="00084F03"/>
    <w:rsid w:val="00085095"/>
    <w:rsid w:val="000860AC"/>
    <w:rsid w:val="000869F9"/>
    <w:rsid w:val="000900C3"/>
    <w:rsid w:val="00090774"/>
    <w:rsid w:val="00092615"/>
    <w:rsid w:val="000939AF"/>
    <w:rsid w:val="00093B41"/>
    <w:rsid w:val="00095451"/>
    <w:rsid w:val="00095A28"/>
    <w:rsid w:val="00095DEF"/>
    <w:rsid w:val="000964E2"/>
    <w:rsid w:val="00096F57"/>
    <w:rsid w:val="000A1324"/>
    <w:rsid w:val="000A2479"/>
    <w:rsid w:val="000A28EC"/>
    <w:rsid w:val="000A3FF5"/>
    <w:rsid w:val="000A4034"/>
    <w:rsid w:val="000A4AA8"/>
    <w:rsid w:val="000A586B"/>
    <w:rsid w:val="000A6ECC"/>
    <w:rsid w:val="000A7E3C"/>
    <w:rsid w:val="000B0778"/>
    <w:rsid w:val="000B0997"/>
    <w:rsid w:val="000B1643"/>
    <w:rsid w:val="000B1EBC"/>
    <w:rsid w:val="000B24B7"/>
    <w:rsid w:val="000B2518"/>
    <w:rsid w:val="000B4584"/>
    <w:rsid w:val="000B5885"/>
    <w:rsid w:val="000B63B9"/>
    <w:rsid w:val="000B6DAC"/>
    <w:rsid w:val="000B7409"/>
    <w:rsid w:val="000C083C"/>
    <w:rsid w:val="000C1ACC"/>
    <w:rsid w:val="000C1DCB"/>
    <w:rsid w:val="000C2549"/>
    <w:rsid w:val="000C2855"/>
    <w:rsid w:val="000C2ED1"/>
    <w:rsid w:val="000C57BA"/>
    <w:rsid w:val="000C5934"/>
    <w:rsid w:val="000C706B"/>
    <w:rsid w:val="000D3124"/>
    <w:rsid w:val="000D3337"/>
    <w:rsid w:val="000D3E73"/>
    <w:rsid w:val="000D453F"/>
    <w:rsid w:val="000D45FE"/>
    <w:rsid w:val="000D591C"/>
    <w:rsid w:val="000D5CDF"/>
    <w:rsid w:val="000D6D80"/>
    <w:rsid w:val="000D717E"/>
    <w:rsid w:val="000E087C"/>
    <w:rsid w:val="000E08B1"/>
    <w:rsid w:val="000E092D"/>
    <w:rsid w:val="000E0E66"/>
    <w:rsid w:val="000E2568"/>
    <w:rsid w:val="000E3D09"/>
    <w:rsid w:val="000E41D0"/>
    <w:rsid w:val="000E4571"/>
    <w:rsid w:val="000E4669"/>
    <w:rsid w:val="000E500C"/>
    <w:rsid w:val="000E50D2"/>
    <w:rsid w:val="000E5170"/>
    <w:rsid w:val="000E7845"/>
    <w:rsid w:val="000F044C"/>
    <w:rsid w:val="000F191C"/>
    <w:rsid w:val="000F30DF"/>
    <w:rsid w:val="000F4075"/>
    <w:rsid w:val="000F46A1"/>
    <w:rsid w:val="000F4D6A"/>
    <w:rsid w:val="000F571B"/>
    <w:rsid w:val="000F7210"/>
    <w:rsid w:val="00100B05"/>
    <w:rsid w:val="0010461D"/>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4EF8"/>
    <w:rsid w:val="00136DD4"/>
    <w:rsid w:val="00136FD7"/>
    <w:rsid w:val="00140072"/>
    <w:rsid w:val="0014025E"/>
    <w:rsid w:val="001404DF"/>
    <w:rsid w:val="001421DA"/>
    <w:rsid w:val="001428F7"/>
    <w:rsid w:val="00142F8D"/>
    <w:rsid w:val="00144728"/>
    <w:rsid w:val="00144B1A"/>
    <w:rsid w:val="00144D06"/>
    <w:rsid w:val="001456AC"/>
    <w:rsid w:val="00147247"/>
    <w:rsid w:val="001503B9"/>
    <w:rsid w:val="00150A4E"/>
    <w:rsid w:val="001515D8"/>
    <w:rsid w:val="00152846"/>
    <w:rsid w:val="00152F87"/>
    <w:rsid w:val="00153929"/>
    <w:rsid w:val="00155EA9"/>
    <w:rsid w:val="001573A3"/>
    <w:rsid w:val="00163247"/>
    <w:rsid w:val="00164DFC"/>
    <w:rsid w:val="00164E7A"/>
    <w:rsid w:val="00171957"/>
    <w:rsid w:val="00173CE3"/>
    <w:rsid w:val="00175425"/>
    <w:rsid w:val="00175848"/>
    <w:rsid w:val="00177B31"/>
    <w:rsid w:val="00180EE9"/>
    <w:rsid w:val="00181045"/>
    <w:rsid w:val="00181131"/>
    <w:rsid w:val="0018228D"/>
    <w:rsid w:val="00182660"/>
    <w:rsid w:val="00182735"/>
    <w:rsid w:val="00182A56"/>
    <w:rsid w:val="0018456F"/>
    <w:rsid w:val="001857CD"/>
    <w:rsid w:val="00185865"/>
    <w:rsid w:val="0018650D"/>
    <w:rsid w:val="0018732D"/>
    <w:rsid w:val="0018743B"/>
    <w:rsid w:val="001877F9"/>
    <w:rsid w:val="00187EEC"/>
    <w:rsid w:val="00187FFC"/>
    <w:rsid w:val="0019107E"/>
    <w:rsid w:val="001913F3"/>
    <w:rsid w:val="00192A65"/>
    <w:rsid w:val="001977C1"/>
    <w:rsid w:val="00197B75"/>
    <w:rsid w:val="001A1421"/>
    <w:rsid w:val="001A167D"/>
    <w:rsid w:val="001A206D"/>
    <w:rsid w:val="001A3346"/>
    <w:rsid w:val="001A4346"/>
    <w:rsid w:val="001A59B2"/>
    <w:rsid w:val="001A6229"/>
    <w:rsid w:val="001A7919"/>
    <w:rsid w:val="001B102D"/>
    <w:rsid w:val="001B1283"/>
    <w:rsid w:val="001B2546"/>
    <w:rsid w:val="001C0291"/>
    <w:rsid w:val="001C1ED9"/>
    <w:rsid w:val="001C3FA3"/>
    <w:rsid w:val="001C4D03"/>
    <w:rsid w:val="001C4EC0"/>
    <w:rsid w:val="001C5DDA"/>
    <w:rsid w:val="001C62A4"/>
    <w:rsid w:val="001C63CF"/>
    <w:rsid w:val="001C7589"/>
    <w:rsid w:val="001C76C1"/>
    <w:rsid w:val="001C7872"/>
    <w:rsid w:val="001C7CA1"/>
    <w:rsid w:val="001D1B90"/>
    <w:rsid w:val="001D2851"/>
    <w:rsid w:val="001D4FC9"/>
    <w:rsid w:val="001E0459"/>
    <w:rsid w:val="001E0C5E"/>
    <w:rsid w:val="001E53E6"/>
    <w:rsid w:val="001E6BD8"/>
    <w:rsid w:val="001E6EC0"/>
    <w:rsid w:val="001E764B"/>
    <w:rsid w:val="001E7CFA"/>
    <w:rsid w:val="001F2DD8"/>
    <w:rsid w:val="001F4BB5"/>
    <w:rsid w:val="001F4F57"/>
    <w:rsid w:val="001F4F9E"/>
    <w:rsid w:val="001F7A53"/>
    <w:rsid w:val="002002CA"/>
    <w:rsid w:val="002011BA"/>
    <w:rsid w:val="0020207E"/>
    <w:rsid w:val="00203B47"/>
    <w:rsid w:val="00204463"/>
    <w:rsid w:val="00204CAC"/>
    <w:rsid w:val="00205897"/>
    <w:rsid w:val="0020724E"/>
    <w:rsid w:val="002100F7"/>
    <w:rsid w:val="00216323"/>
    <w:rsid w:val="0022298C"/>
    <w:rsid w:val="00222AF7"/>
    <w:rsid w:val="00223012"/>
    <w:rsid w:val="00224421"/>
    <w:rsid w:val="00224534"/>
    <w:rsid w:val="0022540D"/>
    <w:rsid w:val="00225CA8"/>
    <w:rsid w:val="00225DD4"/>
    <w:rsid w:val="00226C57"/>
    <w:rsid w:val="002308A0"/>
    <w:rsid w:val="00230A43"/>
    <w:rsid w:val="002312D3"/>
    <w:rsid w:val="002321EC"/>
    <w:rsid w:val="00232E77"/>
    <w:rsid w:val="0023327C"/>
    <w:rsid w:val="0023348F"/>
    <w:rsid w:val="00234349"/>
    <w:rsid w:val="00235582"/>
    <w:rsid w:val="00235A6D"/>
    <w:rsid w:val="00235F13"/>
    <w:rsid w:val="00241695"/>
    <w:rsid w:val="00242AD4"/>
    <w:rsid w:val="0024315D"/>
    <w:rsid w:val="00243F36"/>
    <w:rsid w:val="00244A5A"/>
    <w:rsid w:val="002452DE"/>
    <w:rsid w:val="00246B0B"/>
    <w:rsid w:val="00246BCC"/>
    <w:rsid w:val="00246EBE"/>
    <w:rsid w:val="002472FE"/>
    <w:rsid w:val="002515EB"/>
    <w:rsid w:val="00252185"/>
    <w:rsid w:val="002538BD"/>
    <w:rsid w:val="00256812"/>
    <w:rsid w:val="0025696B"/>
    <w:rsid w:val="00256D7F"/>
    <w:rsid w:val="00256E9A"/>
    <w:rsid w:val="0025740C"/>
    <w:rsid w:val="00261C55"/>
    <w:rsid w:val="00261EBB"/>
    <w:rsid w:val="00262DA5"/>
    <w:rsid w:val="00263D21"/>
    <w:rsid w:val="00263DEB"/>
    <w:rsid w:val="0026409B"/>
    <w:rsid w:val="00264F68"/>
    <w:rsid w:val="002669F4"/>
    <w:rsid w:val="00267515"/>
    <w:rsid w:val="0026795A"/>
    <w:rsid w:val="00267ADA"/>
    <w:rsid w:val="0027136E"/>
    <w:rsid w:val="00272939"/>
    <w:rsid w:val="002732AC"/>
    <w:rsid w:val="002747B7"/>
    <w:rsid w:val="0027495C"/>
    <w:rsid w:val="00277382"/>
    <w:rsid w:val="002778DE"/>
    <w:rsid w:val="0028066D"/>
    <w:rsid w:val="00281F2D"/>
    <w:rsid w:val="00284412"/>
    <w:rsid w:val="00290E97"/>
    <w:rsid w:val="002914B8"/>
    <w:rsid w:val="0029398D"/>
    <w:rsid w:val="0029520A"/>
    <w:rsid w:val="00295752"/>
    <w:rsid w:val="002958E0"/>
    <w:rsid w:val="00296FE6"/>
    <w:rsid w:val="0029768C"/>
    <w:rsid w:val="002A179F"/>
    <w:rsid w:val="002A24A9"/>
    <w:rsid w:val="002A3930"/>
    <w:rsid w:val="002A3A7E"/>
    <w:rsid w:val="002A4429"/>
    <w:rsid w:val="002A4BBF"/>
    <w:rsid w:val="002A4BD6"/>
    <w:rsid w:val="002A4E74"/>
    <w:rsid w:val="002A5CE1"/>
    <w:rsid w:val="002A5DBA"/>
    <w:rsid w:val="002A785D"/>
    <w:rsid w:val="002B08EB"/>
    <w:rsid w:val="002B0DFB"/>
    <w:rsid w:val="002B12A0"/>
    <w:rsid w:val="002B21F6"/>
    <w:rsid w:val="002B2B8F"/>
    <w:rsid w:val="002B444B"/>
    <w:rsid w:val="002B53FD"/>
    <w:rsid w:val="002B5454"/>
    <w:rsid w:val="002C4724"/>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3A6"/>
    <w:rsid w:val="002F6502"/>
    <w:rsid w:val="002F7F3D"/>
    <w:rsid w:val="00302AB4"/>
    <w:rsid w:val="00304535"/>
    <w:rsid w:val="00306BD8"/>
    <w:rsid w:val="003104F2"/>
    <w:rsid w:val="00310DCF"/>
    <w:rsid w:val="00311528"/>
    <w:rsid w:val="00313340"/>
    <w:rsid w:val="00314554"/>
    <w:rsid w:val="00314579"/>
    <w:rsid w:val="00315182"/>
    <w:rsid w:val="00315EC8"/>
    <w:rsid w:val="00317CA9"/>
    <w:rsid w:val="003211E3"/>
    <w:rsid w:val="00322FDA"/>
    <w:rsid w:val="003246F8"/>
    <w:rsid w:val="00325EFD"/>
    <w:rsid w:val="00325F5F"/>
    <w:rsid w:val="00326505"/>
    <w:rsid w:val="003270A6"/>
    <w:rsid w:val="00327FCA"/>
    <w:rsid w:val="003304FD"/>
    <w:rsid w:val="00330F69"/>
    <w:rsid w:val="003322B6"/>
    <w:rsid w:val="003328A7"/>
    <w:rsid w:val="00332B7B"/>
    <w:rsid w:val="00334612"/>
    <w:rsid w:val="003349A1"/>
    <w:rsid w:val="0033759B"/>
    <w:rsid w:val="0033781F"/>
    <w:rsid w:val="00340C99"/>
    <w:rsid w:val="003410CB"/>
    <w:rsid w:val="00341377"/>
    <w:rsid w:val="00342DCF"/>
    <w:rsid w:val="003445EC"/>
    <w:rsid w:val="00345A52"/>
    <w:rsid w:val="00346C1D"/>
    <w:rsid w:val="00347D3F"/>
    <w:rsid w:val="003503C6"/>
    <w:rsid w:val="003504BE"/>
    <w:rsid w:val="0035154A"/>
    <w:rsid w:val="00351712"/>
    <w:rsid w:val="00351D04"/>
    <w:rsid w:val="00354BCB"/>
    <w:rsid w:val="00354FAF"/>
    <w:rsid w:val="003553AE"/>
    <w:rsid w:val="003556CB"/>
    <w:rsid w:val="003559C7"/>
    <w:rsid w:val="00355C89"/>
    <w:rsid w:val="003650A6"/>
    <w:rsid w:val="003650D7"/>
    <w:rsid w:val="00365176"/>
    <w:rsid w:val="003651A1"/>
    <w:rsid w:val="00365DE5"/>
    <w:rsid w:val="00366BE9"/>
    <w:rsid w:val="00366FBC"/>
    <w:rsid w:val="00367D46"/>
    <w:rsid w:val="00370C62"/>
    <w:rsid w:val="003714FC"/>
    <w:rsid w:val="00373D05"/>
    <w:rsid w:val="00373EBF"/>
    <w:rsid w:val="00375CFF"/>
    <w:rsid w:val="003761DB"/>
    <w:rsid w:val="00376963"/>
    <w:rsid w:val="003777E3"/>
    <w:rsid w:val="003801F7"/>
    <w:rsid w:val="00380DF1"/>
    <w:rsid w:val="00382E95"/>
    <w:rsid w:val="003836C3"/>
    <w:rsid w:val="00384AD8"/>
    <w:rsid w:val="0038503C"/>
    <w:rsid w:val="003857D3"/>
    <w:rsid w:val="00385A60"/>
    <w:rsid w:val="00386D61"/>
    <w:rsid w:val="00387A85"/>
    <w:rsid w:val="00391289"/>
    <w:rsid w:val="003918A6"/>
    <w:rsid w:val="00392368"/>
    <w:rsid w:val="003940AD"/>
    <w:rsid w:val="00396A90"/>
    <w:rsid w:val="00397436"/>
    <w:rsid w:val="003A1401"/>
    <w:rsid w:val="003A15B8"/>
    <w:rsid w:val="003A29DA"/>
    <w:rsid w:val="003A4538"/>
    <w:rsid w:val="003A4BA7"/>
    <w:rsid w:val="003A6779"/>
    <w:rsid w:val="003A79C8"/>
    <w:rsid w:val="003B41C8"/>
    <w:rsid w:val="003B45AD"/>
    <w:rsid w:val="003B4C5E"/>
    <w:rsid w:val="003B50EE"/>
    <w:rsid w:val="003B5170"/>
    <w:rsid w:val="003B574B"/>
    <w:rsid w:val="003B6382"/>
    <w:rsid w:val="003C1413"/>
    <w:rsid w:val="003C1CC8"/>
    <w:rsid w:val="003C2960"/>
    <w:rsid w:val="003C52E1"/>
    <w:rsid w:val="003C6A2E"/>
    <w:rsid w:val="003C704F"/>
    <w:rsid w:val="003D1431"/>
    <w:rsid w:val="003D1C2F"/>
    <w:rsid w:val="003D2C76"/>
    <w:rsid w:val="003D3429"/>
    <w:rsid w:val="003D3688"/>
    <w:rsid w:val="003D3953"/>
    <w:rsid w:val="003D4F8D"/>
    <w:rsid w:val="003D5443"/>
    <w:rsid w:val="003D6691"/>
    <w:rsid w:val="003D6E79"/>
    <w:rsid w:val="003D769B"/>
    <w:rsid w:val="003E04F1"/>
    <w:rsid w:val="003E0961"/>
    <w:rsid w:val="003E1433"/>
    <w:rsid w:val="003E25D9"/>
    <w:rsid w:val="003E2CB1"/>
    <w:rsid w:val="003E3555"/>
    <w:rsid w:val="003E4002"/>
    <w:rsid w:val="003E4495"/>
    <w:rsid w:val="003E45EE"/>
    <w:rsid w:val="003E5D3D"/>
    <w:rsid w:val="003E627C"/>
    <w:rsid w:val="003E669E"/>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6304"/>
    <w:rsid w:val="004069E9"/>
    <w:rsid w:val="004070CE"/>
    <w:rsid w:val="00407A6E"/>
    <w:rsid w:val="00407DF9"/>
    <w:rsid w:val="00411CAE"/>
    <w:rsid w:val="00412F20"/>
    <w:rsid w:val="0041334A"/>
    <w:rsid w:val="004150D3"/>
    <w:rsid w:val="00415358"/>
    <w:rsid w:val="004156E4"/>
    <w:rsid w:val="00420AB2"/>
    <w:rsid w:val="004215A4"/>
    <w:rsid w:val="00421D48"/>
    <w:rsid w:val="00421DEB"/>
    <w:rsid w:val="00421ECA"/>
    <w:rsid w:val="004227A7"/>
    <w:rsid w:val="004241DC"/>
    <w:rsid w:val="0042498A"/>
    <w:rsid w:val="004253D7"/>
    <w:rsid w:val="004255F2"/>
    <w:rsid w:val="00427512"/>
    <w:rsid w:val="004275D9"/>
    <w:rsid w:val="0042763F"/>
    <w:rsid w:val="0043155F"/>
    <w:rsid w:val="00433D36"/>
    <w:rsid w:val="00434948"/>
    <w:rsid w:val="00434DF8"/>
    <w:rsid w:val="00435112"/>
    <w:rsid w:val="004404D5"/>
    <w:rsid w:val="004414EA"/>
    <w:rsid w:val="00442168"/>
    <w:rsid w:val="00443FBC"/>
    <w:rsid w:val="0044516A"/>
    <w:rsid w:val="0044733D"/>
    <w:rsid w:val="00447454"/>
    <w:rsid w:val="0044790A"/>
    <w:rsid w:val="00447F39"/>
    <w:rsid w:val="004500C4"/>
    <w:rsid w:val="00450DCA"/>
    <w:rsid w:val="0045169E"/>
    <w:rsid w:val="00454973"/>
    <w:rsid w:val="00455ED7"/>
    <w:rsid w:val="00456FF8"/>
    <w:rsid w:val="00457792"/>
    <w:rsid w:val="004609F7"/>
    <w:rsid w:val="004615E1"/>
    <w:rsid w:val="004620C1"/>
    <w:rsid w:val="0046233C"/>
    <w:rsid w:val="004624D6"/>
    <w:rsid w:val="004646C0"/>
    <w:rsid w:val="00465FB0"/>
    <w:rsid w:val="00466002"/>
    <w:rsid w:val="004678AE"/>
    <w:rsid w:val="00467D91"/>
    <w:rsid w:val="00470ED8"/>
    <w:rsid w:val="00471156"/>
    <w:rsid w:val="00471585"/>
    <w:rsid w:val="00471EC8"/>
    <w:rsid w:val="00472C48"/>
    <w:rsid w:val="0047322B"/>
    <w:rsid w:val="00473E10"/>
    <w:rsid w:val="00475900"/>
    <w:rsid w:val="00476CA0"/>
    <w:rsid w:val="00480044"/>
    <w:rsid w:val="0048011F"/>
    <w:rsid w:val="004813BC"/>
    <w:rsid w:val="00481F0D"/>
    <w:rsid w:val="00482D04"/>
    <w:rsid w:val="00483823"/>
    <w:rsid w:val="0048586D"/>
    <w:rsid w:val="0048741F"/>
    <w:rsid w:val="0049105C"/>
    <w:rsid w:val="00491496"/>
    <w:rsid w:val="00491826"/>
    <w:rsid w:val="00491B19"/>
    <w:rsid w:val="00491BF1"/>
    <w:rsid w:val="004933A2"/>
    <w:rsid w:val="00494E22"/>
    <w:rsid w:val="00496B32"/>
    <w:rsid w:val="004A04C1"/>
    <w:rsid w:val="004A13B9"/>
    <w:rsid w:val="004A166E"/>
    <w:rsid w:val="004A1831"/>
    <w:rsid w:val="004A27FD"/>
    <w:rsid w:val="004A345E"/>
    <w:rsid w:val="004A4FFC"/>
    <w:rsid w:val="004A5C44"/>
    <w:rsid w:val="004A6145"/>
    <w:rsid w:val="004A7AD0"/>
    <w:rsid w:val="004B1607"/>
    <w:rsid w:val="004B181E"/>
    <w:rsid w:val="004B206C"/>
    <w:rsid w:val="004B39A6"/>
    <w:rsid w:val="004B4571"/>
    <w:rsid w:val="004B4924"/>
    <w:rsid w:val="004B4F84"/>
    <w:rsid w:val="004B57BA"/>
    <w:rsid w:val="004B6661"/>
    <w:rsid w:val="004B6D9F"/>
    <w:rsid w:val="004C271A"/>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81F"/>
    <w:rsid w:val="004E4FC6"/>
    <w:rsid w:val="004E562C"/>
    <w:rsid w:val="004E5F65"/>
    <w:rsid w:val="004E7CAA"/>
    <w:rsid w:val="004F1C02"/>
    <w:rsid w:val="004F6CB9"/>
    <w:rsid w:val="005016B4"/>
    <w:rsid w:val="00502338"/>
    <w:rsid w:val="00502503"/>
    <w:rsid w:val="005039A3"/>
    <w:rsid w:val="00503DD9"/>
    <w:rsid w:val="00504BBB"/>
    <w:rsid w:val="00504D19"/>
    <w:rsid w:val="00505087"/>
    <w:rsid w:val="005065CD"/>
    <w:rsid w:val="00506C19"/>
    <w:rsid w:val="00506C99"/>
    <w:rsid w:val="00506F9C"/>
    <w:rsid w:val="00510536"/>
    <w:rsid w:val="00510581"/>
    <w:rsid w:val="005153FB"/>
    <w:rsid w:val="005165A7"/>
    <w:rsid w:val="00516B7E"/>
    <w:rsid w:val="00516F57"/>
    <w:rsid w:val="00517648"/>
    <w:rsid w:val="00517AFF"/>
    <w:rsid w:val="00517CA8"/>
    <w:rsid w:val="00523E8D"/>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642"/>
    <w:rsid w:val="0054033C"/>
    <w:rsid w:val="00543C1B"/>
    <w:rsid w:val="00544198"/>
    <w:rsid w:val="00545726"/>
    <w:rsid w:val="0055055F"/>
    <w:rsid w:val="00550F6B"/>
    <w:rsid w:val="00551EE0"/>
    <w:rsid w:val="00552E69"/>
    <w:rsid w:val="00553C10"/>
    <w:rsid w:val="005546A2"/>
    <w:rsid w:val="00554B8F"/>
    <w:rsid w:val="005569D9"/>
    <w:rsid w:val="00556C38"/>
    <w:rsid w:val="005571DD"/>
    <w:rsid w:val="00557E81"/>
    <w:rsid w:val="00560FAC"/>
    <w:rsid w:val="00561B5D"/>
    <w:rsid w:val="00562286"/>
    <w:rsid w:val="005623AD"/>
    <w:rsid w:val="00563A60"/>
    <w:rsid w:val="00564708"/>
    <w:rsid w:val="00565641"/>
    <w:rsid w:val="00567488"/>
    <w:rsid w:val="00567E5C"/>
    <w:rsid w:val="0057139B"/>
    <w:rsid w:val="00572344"/>
    <w:rsid w:val="0057283B"/>
    <w:rsid w:val="005740E3"/>
    <w:rsid w:val="00574306"/>
    <w:rsid w:val="00574EE6"/>
    <w:rsid w:val="00574F07"/>
    <w:rsid w:val="00574FEC"/>
    <w:rsid w:val="005758E6"/>
    <w:rsid w:val="00575BFF"/>
    <w:rsid w:val="0057672F"/>
    <w:rsid w:val="00577EBB"/>
    <w:rsid w:val="00580889"/>
    <w:rsid w:val="00581470"/>
    <w:rsid w:val="00581566"/>
    <w:rsid w:val="00582C2F"/>
    <w:rsid w:val="00583834"/>
    <w:rsid w:val="0058652C"/>
    <w:rsid w:val="005911A8"/>
    <w:rsid w:val="00591370"/>
    <w:rsid w:val="005924B6"/>
    <w:rsid w:val="00592A10"/>
    <w:rsid w:val="0059369A"/>
    <w:rsid w:val="0059379E"/>
    <w:rsid w:val="00594980"/>
    <w:rsid w:val="00594E4E"/>
    <w:rsid w:val="0059765B"/>
    <w:rsid w:val="005A04DD"/>
    <w:rsid w:val="005A0885"/>
    <w:rsid w:val="005A0F78"/>
    <w:rsid w:val="005A451F"/>
    <w:rsid w:val="005A4598"/>
    <w:rsid w:val="005A61B5"/>
    <w:rsid w:val="005A6FC8"/>
    <w:rsid w:val="005B0265"/>
    <w:rsid w:val="005B219B"/>
    <w:rsid w:val="005B381A"/>
    <w:rsid w:val="005B4FEB"/>
    <w:rsid w:val="005B5920"/>
    <w:rsid w:val="005B5B68"/>
    <w:rsid w:val="005B60DE"/>
    <w:rsid w:val="005B6860"/>
    <w:rsid w:val="005B7742"/>
    <w:rsid w:val="005C034E"/>
    <w:rsid w:val="005C0711"/>
    <w:rsid w:val="005C120A"/>
    <w:rsid w:val="005C2285"/>
    <w:rsid w:val="005C2FFA"/>
    <w:rsid w:val="005C300E"/>
    <w:rsid w:val="005C3174"/>
    <w:rsid w:val="005C33D7"/>
    <w:rsid w:val="005C45CF"/>
    <w:rsid w:val="005C4A1E"/>
    <w:rsid w:val="005C5726"/>
    <w:rsid w:val="005C6E95"/>
    <w:rsid w:val="005C759E"/>
    <w:rsid w:val="005C7A84"/>
    <w:rsid w:val="005D001B"/>
    <w:rsid w:val="005D02E3"/>
    <w:rsid w:val="005D208D"/>
    <w:rsid w:val="005D3686"/>
    <w:rsid w:val="005D38E2"/>
    <w:rsid w:val="005D7260"/>
    <w:rsid w:val="005D76DD"/>
    <w:rsid w:val="005D78CE"/>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2FE1"/>
    <w:rsid w:val="005F5360"/>
    <w:rsid w:val="005F54CF"/>
    <w:rsid w:val="005F5B96"/>
    <w:rsid w:val="005F644C"/>
    <w:rsid w:val="005F7E1C"/>
    <w:rsid w:val="006000AB"/>
    <w:rsid w:val="0060098A"/>
    <w:rsid w:val="00600F25"/>
    <w:rsid w:val="006013B4"/>
    <w:rsid w:val="00601776"/>
    <w:rsid w:val="0060335C"/>
    <w:rsid w:val="00603C9B"/>
    <w:rsid w:val="006048CB"/>
    <w:rsid w:val="00605AD8"/>
    <w:rsid w:val="00605F25"/>
    <w:rsid w:val="00606788"/>
    <w:rsid w:val="00607FF4"/>
    <w:rsid w:val="00610F78"/>
    <w:rsid w:val="0061212F"/>
    <w:rsid w:val="00612531"/>
    <w:rsid w:val="00613700"/>
    <w:rsid w:val="0061486E"/>
    <w:rsid w:val="006151D8"/>
    <w:rsid w:val="00616875"/>
    <w:rsid w:val="00616DDB"/>
    <w:rsid w:val="00620813"/>
    <w:rsid w:val="00622BE8"/>
    <w:rsid w:val="0062461C"/>
    <w:rsid w:val="0062687B"/>
    <w:rsid w:val="006270F8"/>
    <w:rsid w:val="006275C1"/>
    <w:rsid w:val="00630F5F"/>
    <w:rsid w:val="00631EE9"/>
    <w:rsid w:val="00632D42"/>
    <w:rsid w:val="00633377"/>
    <w:rsid w:val="006334F4"/>
    <w:rsid w:val="00633C82"/>
    <w:rsid w:val="00634982"/>
    <w:rsid w:val="00634B16"/>
    <w:rsid w:val="0063595E"/>
    <w:rsid w:val="00636FDE"/>
    <w:rsid w:val="006376ED"/>
    <w:rsid w:val="006419DC"/>
    <w:rsid w:val="006423B8"/>
    <w:rsid w:val="00642FB7"/>
    <w:rsid w:val="0064332D"/>
    <w:rsid w:val="006435BE"/>
    <w:rsid w:val="00644D6A"/>
    <w:rsid w:val="00644E69"/>
    <w:rsid w:val="006455A7"/>
    <w:rsid w:val="00645A0A"/>
    <w:rsid w:val="00646612"/>
    <w:rsid w:val="00646C6D"/>
    <w:rsid w:val="0064715A"/>
    <w:rsid w:val="00651920"/>
    <w:rsid w:val="00654254"/>
    <w:rsid w:val="00654F30"/>
    <w:rsid w:val="00655B4A"/>
    <w:rsid w:val="00655DED"/>
    <w:rsid w:val="006566E9"/>
    <w:rsid w:val="00660ED9"/>
    <w:rsid w:val="00661B59"/>
    <w:rsid w:val="00662C57"/>
    <w:rsid w:val="00663DB1"/>
    <w:rsid w:val="00664592"/>
    <w:rsid w:val="00664B9A"/>
    <w:rsid w:val="00666871"/>
    <w:rsid w:val="00666EE7"/>
    <w:rsid w:val="00670271"/>
    <w:rsid w:val="00672C5C"/>
    <w:rsid w:val="0067321C"/>
    <w:rsid w:val="00673702"/>
    <w:rsid w:val="00675BC8"/>
    <w:rsid w:val="00677BC9"/>
    <w:rsid w:val="006802DB"/>
    <w:rsid w:val="00680598"/>
    <w:rsid w:val="00680944"/>
    <w:rsid w:val="006819BE"/>
    <w:rsid w:val="00684B5A"/>
    <w:rsid w:val="00684DFE"/>
    <w:rsid w:val="006857E0"/>
    <w:rsid w:val="00690303"/>
    <w:rsid w:val="006906C1"/>
    <w:rsid w:val="0069085A"/>
    <w:rsid w:val="00690EB0"/>
    <w:rsid w:val="006913FA"/>
    <w:rsid w:val="00691A2F"/>
    <w:rsid w:val="00691BAD"/>
    <w:rsid w:val="006927A1"/>
    <w:rsid w:val="00694585"/>
    <w:rsid w:val="00694BAD"/>
    <w:rsid w:val="00695479"/>
    <w:rsid w:val="00696021"/>
    <w:rsid w:val="00696216"/>
    <w:rsid w:val="006969F5"/>
    <w:rsid w:val="006A049A"/>
    <w:rsid w:val="006A0695"/>
    <w:rsid w:val="006A0881"/>
    <w:rsid w:val="006A0E6F"/>
    <w:rsid w:val="006A2ABC"/>
    <w:rsid w:val="006A4F9A"/>
    <w:rsid w:val="006A5015"/>
    <w:rsid w:val="006A5439"/>
    <w:rsid w:val="006A5875"/>
    <w:rsid w:val="006A752E"/>
    <w:rsid w:val="006B0150"/>
    <w:rsid w:val="006B2CD9"/>
    <w:rsid w:val="006B3BDD"/>
    <w:rsid w:val="006C2172"/>
    <w:rsid w:val="006C2381"/>
    <w:rsid w:val="006C30E8"/>
    <w:rsid w:val="006C4A1C"/>
    <w:rsid w:val="006C56BF"/>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41DD"/>
    <w:rsid w:val="006E4494"/>
    <w:rsid w:val="006E50FB"/>
    <w:rsid w:val="006E60FA"/>
    <w:rsid w:val="006E6845"/>
    <w:rsid w:val="006E69F4"/>
    <w:rsid w:val="006E6EEA"/>
    <w:rsid w:val="006F008F"/>
    <w:rsid w:val="006F04D9"/>
    <w:rsid w:val="006F04ED"/>
    <w:rsid w:val="006F269E"/>
    <w:rsid w:val="006F2859"/>
    <w:rsid w:val="006F300C"/>
    <w:rsid w:val="006F3053"/>
    <w:rsid w:val="006F3C4D"/>
    <w:rsid w:val="006F4D71"/>
    <w:rsid w:val="006F609B"/>
    <w:rsid w:val="006F6BA6"/>
    <w:rsid w:val="006F6BB2"/>
    <w:rsid w:val="006F704B"/>
    <w:rsid w:val="006F76C2"/>
    <w:rsid w:val="006F79A5"/>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6A6"/>
    <w:rsid w:val="00711857"/>
    <w:rsid w:val="00711FFA"/>
    <w:rsid w:val="007124DB"/>
    <w:rsid w:val="007125C4"/>
    <w:rsid w:val="00712DCB"/>
    <w:rsid w:val="0071350D"/>
    <w:rsid w:val="00716D59"/>
    <w:rsid w:val="00717541"/>
    <w:rsid w:val="007176C2"/>
    <w:rsid w:val="00717DE2"/>
    <w:rsid w:val="00720B5A"/>
    <w:rsid w:val="00723535"/>
    <w:rsid w:val="00724F06"/>
    <w:rsid w:val="007251F0"/>
    <w:rsid w:val="00725A60"/>
    <w:rsid w:val="00726BDB"/>
    <w:rsid w:val="00726F61"/>
    <w:rsid w:val="00726FDE"/>
    <w:rsid w:val="007300F6"/>
    <w:rsid w:val="0073056A"/>
    <w:rsid w:val="00731DA5"/>
    <w:rsid w:val="007322C6"/>
    <w:rsid w:val="00732621"/>
    <w:rsid w:val="00733A29"/>
    <w:rsid w:val="0073412C"/>
    <w:rsid w:val="007342D8"/>
    <w:rsid w:val="007355A5"/>
    <w:rsid w:val="0073564B"/>
    <w:rsid w:val="00736C74"/>
    <w:rsid w:val="00736E77"/>
    <w:rsid w:val="00736F93"/>
    <w:rsid w:val="00743E76"/>
    <w:rsid w:val="00743FCB"/>
    <w:rsid w:val="007449D3"/>
    <w:rsid w:val="00745090"/>
    <w:rsid w:val="0074754A"/>
    <w:rsid w:val="007479D5"/>
    <w:rsid w:val="0075096D"/>
    <w:rsid w:val="00752DC8"/>
    <w:rsid w:val="00754E25"/>
    <w:rsid w:val="00756CFD"/>
    <w:rsid w:val="007629FF"/>
    <w:rsid w:val="007663CD"/>
    <w:rsid w:val="00767835"/>
    <w:rsid w:val="007711C4"/>
    <w:rsid w:val="0077215C"/>
    <w:rsid w:val="00774670"/>
    <w:rsid w:val="00774B11"/>
    <w:rsid w:val="00776542"/>
    <w:rsid w:val="0077797D"/>
    <w:rsid w:val="0077799E"/>
    <w:rsid w:val="00780ED0"/>
    <w:rsid w:val="00781050"/>
    <w:rsid w:val="0078248A"/>
    <w:rsid w:val="00784D51"/>
    <w:rsid w:val="00785881"/>
    <w:rsid w:val="00785BF3"/>
    <w:rsid w:val="00791487"/>
    <w:rsid w:val="00791C0A"/>
    <w:rsid w:val="0079230B"/>
    <w:rsid w:val="0079551B"/>
    <w:rsid w:val="007962E7"/>
    <w:rsid w:val="007967EA"/>
    <w:rsid w:val="007A13C3"/>
    <w:rsid w:val="007A4555"/>
    <w:rsid w:val="007A66CC"/>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BC9"/>
    <w:rsid w:val="007C3ED7"/>
    <w:rsid w:val="007C4803"/>
    <w:rsid w:val="007C60CD"/>
    <w:rsid w:val="007C6F86"/>
    <w:rsid w:val="007D0298"/>
    <w:rsid w:val="007D076D"/>
    <w:rsid w:val="007D0DDC"/>
    <w:rsid w:val="007D196C"/>
    <w:rsid w:val="007D2F1D"/>
    <w:rsid w:val="007D36AA"/>
    <w:rsid w:val="007D6ACF"/>
    <w:rsid w:val="007D726F"/>
    <w:rsid w:val="007D7337"/>
    <w:rsid w:val="007E012B"/>
    <w:rsid w:val="007E22BD"/>
    <w:rsid w:val="007E2CE1"/>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6D8"/>
    <w:rsid w:val="00803C9D"/>
    <w:rsid w:val="00804699"/>
    <w:rsid w:val="00806BB1"/>
    <w:rsid w:val="0080771B"/>
    <w:rsid w:val="00807BB7"/>
    <w:rsid w:val="00807D0D"/>
    <w:rsid w:val="0081309C"/>
    <w:rsid w:val="00814845"/>
    <w:rsid w:val="00814CA4"/>
    <w:rsid w:val="00815563"/>
    <w:rsid w:val="008156F7"/>
    <w:rsid w:val="008162D5"/>
    <w:rsid w:val="0081716D"/>
    <w:rsid w:val="0082071F"/>
    <w:rsid w:val="00821425"/>
    <w:rsid w:val="008226E3"/>
    <w:rsid w:val="00823486"/>
    <w:rsid w:val="00824B08"/>
    <w:rsid w:val="00824C6C"/>
    <w:rsid w:val="00825A9A"/>
    <w:rsid w:val="00827236"/>
    <w:rsid w:val="00831610"/>
    <w:rsid w:val="00831EA1"/>
    <w:rsid w:val="00831F5C"/>
    <w:rsid w:val="00832DFB"/>
    <w:rsid w:val="00833E27"/>
    <w:rsid w:val="00833E7C"/>
    <w:rsid w:val="00835190"/>
    <w:rsid w:val="0083536F"/>
    <w:rsid w:val="0083652F"/>
    <w:rsid w:val="00836E2B"/>
    <w:rsid w:val="0084026B"/>
    <w:rsid w:val="00841412"/>
    <w:rsid w:val="00841CD8"/>
    <w:rsid w:val="00841E17"/>
    <w:rsid w:val="00843DCA"/>
    <w:rsid w:val="00844021"/>
    <w:rsid w:val="008442AF"/>
    <w:rsid w:val="0085024D"/>
    <w:rsid w:val="008502C3"/>
    <w:rsid w:val="008505A3"/>
    <w:rsid w:val="00850AD8"/>
    <w:rsid w:val="00850B5B"/>
    <w:rsid w:val="00850C98"/>
    <w:rsid w:val="00851141"/>
    <w:rsid w:val="0085189E"/>
    <w:rsid w:val="00854C24"/>
    <w:rsid w:val="00854C50"/>
    <w:rsid w:val="00856B1F"/>
    <w:rsid w:val="00856FB0"/>
    <w:rsid w:val="008605D1"/>
    <w:rsid w:val="00860959"/>
    <w:rsid w:val="00860AEC"/>
    <w:rsid w:val="00862FB2"/>
    <w:rsid w:val="008654F5"/>
    <w:rsid w:val="00866016"/>
    <w:rsid w:val="0086743A"/>
    <w:rsid w:val="00867843"/>
    <w:rsid w:val="008709C2"/>
    <w:rsid w:val="0087136E"/>
    <w:rsid w:val="0087178E"/>
    <w:rsid w:val="00872609"/>
    <w:rsid w:val="008726BE"/>
    <w:rsid w:val="00874EAD"/>
    <w:rsid w:val="0087599C"/>
    <w:rsid w:val="00875BD2"/>
    <w:rsid w:val="00876822"/>
    <w:rsid w:val="00877F8C"/>
    <w:rsid w:val="008818D8"/>
    <w:rsid w:val="00881FA5"/>
    <w:rsid w:val="008864AC"/>
    <w:rsid w:val="00886532"/>
    <w:rsid w:val="00891929"/>
    <w:rsid w:val="00891DAB"/>
    <w:rsid w:val="008926BB"/>
    <w:rsid w:val="008926E0"/>
    <w:rsid w:val="00892E40"/>
    <w:rsid w:val="00893177"/>
    <w:rsid w:val="00893B32"/>
    <w:rsid w:val="00895B99"/>
    <w:rsid w:val="0089754A"/>
    <w:rsid w:val="0089773F"/>
    <w:rsid w:val="00897BCA"/>
    <w:rsid w:val="008A044F"/>
    <w:rsid w:val="008A05BA"/>
    <w:rsid w:val="008A05D6"/>
    <w:rsid w:val="008A0998"/>
    <w:rsid w:val="008A0AF6"/>
    <w:rsid w:val="008A1E8B"/>
    <w:rsid w:val="008A2845"/>
    <w:rsid w:val="008A28A3"/>
    <w:rsid w:val="008A3217"/>
    <w:rsid w:val="008A3A1F"/>
    <w:rsid w:val="008A524A"/>
    <w:rsid w:val="008A5F3D"/>
    <w:rsid w:val="008A7441"/>
    <w:rsid w:val="008B11AF"/>
    <w:rsid w:val="008B1953"/>
    <w:rsid w:val="008B287E"/>
    <w:rsid w:val="008B31ED"/>
    <w:rsid w:val="008B42EC"/>
    <w:rsid w:val="008B4B9D"/>
    <w:rsid w:val="008B4F79"/>
    <w:rsid w:val="008B56DE"/>
    <w:rsid w:val="008B61A1"/>
    <w:rsid w:val="008B6297"/>
    <w:rsid w:val="008C26E2"/>
    <w:rsid w:val="008C3106"/>
    <w:rsid w:val="008C4FFE"/>
    <w:rsid w:val="008C690E"/>
    <w:rsid w:val="008C78E4"/>
    <w:rsid w:val="008D091A"/>
    <w:rsid w:val="008D0D57"/>
    <w:rsid w:val="008D1559"/>
    <w:rsid w:val="008D19BF"/>
    <w:rsid w:val="008D43C6"/>
    <w:rsid w:val="008D455E"/>
    <w:rsid w:val="008D484B"/>
    <w:rsid w:val="008D553B"/>
    <w:rsid w:val="008D55BB"/>
    <w:rsid w:val="008D59A5"/>
    <w:rsid w:val="008D694D"/>
    <w:rsid w:val="008E04C4"/>
    <w:rsid w:val="008E3162"/>
    <w:rsid w:val="008E3485"/>
    <w:rsid w:val="008E351C"/>
    <w:rsid w:val="008E3840"/>
    <w:rsid w:val="008E3DFB"/>
    <w:rsid w:val="008E430E"/>
    <w:rsid w:val="008E4E5E"/>
    <w:rsid w:val="008E5041"/>
    <w:rsid w:val="008F28FA"/>
    <w:rsid w:val="008F3154"/>
    <w:rsid w:val="008F3657"/>
    <w:rsid w:val="008F408F"/>
    <w:rsid w:val="008F61CF"/>
    <w:rsid w:val="008F6B64"/>
    <w:rsid w:val="00900F3C"/>
    <w:rsid w:val="00903461"/>
    <w:rsid w:val="009042D8"/>
    <w:rsid w:val="009070F1"/>
    <w:rsid w:val="00907C53"/>
    <w:rsid w:val="00910FE4"/>
    <w:rsid w:val="00911D75"/>
    <w:rsid w:val="00912914"/>
    <w:rsid w:val="00913337"/>
    <w:rsid w:val="009133BC"/>
    <w:rsid w:val="00913889"/>
    <w:rsid w:val="009141EF"/>
    <w:rsid w:val="009143F4"/>
    <w:rsid w:val="009152E5"/>
    <w:rsid w:val="00916644"/>
    <w:rsid w:val="0092065E"/>
    <w:rsid w:val="00921854"/>
    <w:rsid w:val="0092189A"/>
    <w:rsid w:val="00921A2A"/>
    <w:rsid w:val="00921D89"/>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1A64"/>
    <w:rsid w:val="00942B60"/>
    <w:rsid w:val="00942CCB"/>
    <w:rsid w:val="0094362E"/>
    <w:rsid w:val="00943DC4"/>
    <w:rsid w:val="00944C0D"/>
    <w:rsid w:val="009451D3"/>
    <w:rsid w:val="009455B5"/>
    <w:rsid w:val="0094564D"/>
    <w:rsid w:val="00946954"/>
    <w:rsid w:val="00947CB3"/>
    <w:rsid w:val="009528CC"/>
    <w:rsid w:val="00952CEE"/>
    <w:rsid w:val="00953A70"/>
    <w:rsid w:val="00953E1A"/>
    <w:rsid w:val="009549C4"/>
    <w:rsid w:val="00954D08"/>
    <w:rsid w:val="00955684"/>
    <w:rsid w:val="00955924"/>
    <w:rsid w:val="00956034"/>
    <w:rsid w:val="009560D1"/>
    <w:rsid w:val="00960BD5"/>
    <w:rsid w:val="00960C2B"/>
    <w:rsid w:val="00961423"/>
    <w:rsid w:val="00962B06"/>
    <w:rsid w:val="009630BE"/>
    <w:rsid w:val="00963ADE"/>
    <w:rsid w:val="00963F2F"/>
    <w:rsid w:val="00964C5A"/>
    <w:rsid w:val="00965FA6"/>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2702"/>
    <w:rsid w:val="00992743"/>
    <w:rsid w:val="009937CC"/>
    <w:rsid w:val="00993FDB"/>
    <w:rsid w:val="00994F79"/>
    <w:rsid w:val="009951B0"/>
    <w:rsid w:val="00996B57"/>
    <w:rsid w:val="00997C92"/>
    <w:rsid w:val="00997D43"/>
    <w:rsid w:val="009A00E1"/>
    <w:rsid w:val="009A0D69"/>
    <w:rsid w:val="009A10BC"/>
    <w:rsid w:val="009A1DD6"/>
    <w:rsid w:val="009A1FEC"/>
    <w:rsid w:val="009A34B9"/>
    <w:rsid w:val="009A359C"/>
    <w:rsid w:val="009A4638"/>
    <w:rsid w:val="009A5CA6"/>
    <w:rsid w:val="009A6859"/>
    <w:rsid w:val="009A6F45"/>
    <w:rsid w:val="009B2299"/>
    <w:rsid w:val="009B2C14"/>
    <w:rsid w:val="009B3F8D"/>
    <w:rsid w:val="009B41C3"/>
    <w:rsid w:val="009B41D6"/>
    <w:rsid w:val="009B44B2"/>
    <w:rsid w:val="009B458F"/>
    <w:rsid w:val="009B4D43"/>
    <w:rsid w:val="009B68B9"/>
    <w:rsid w:val="009B6BB2"/>
    <w:rsid w:val="009C070F"/>
    <w:rsid w:val="009C2730"/>
    <w:rsid w:val="009C550E"/>
    <w:rsid w:val="009C5CBC"/>
    <w:rsid w:val="009C6554"/>
    <w:rsid w:val="009C6997"/>
    <w:rsid w:val="009C7089"/>
    <w:rsid w:val="009C74B4"/>
    <w:rsid w:val="009C7C0B"/>
    <w:rsid w:val="009D1728"/>
    <w:rsid w:val="009D1A16"/>
    <w:rsid w:val="009D1FA3"/>
    <w:rsid w:val="009D2DF4"/>
    <w:rsid w:val="009D3798"/>
    <w:rsid w:val="009D5131"/>
    <w:rsid w:val="009D721D"/>
    <w:rsid w:val="009E23CB"/>
    <w:rsid w:val="009E34A4"/>
    <w:rsid w:val="009E428A"/>
    <w:rsid w:val="009E4F13"/>
    <w:rsid w:val="009E556A"/>
    <w:rsid w:val="009E56DF"/>
    <w:rsid w:val="009E59C7"/>
    <w:rsid w:val="009E6732"/>
    <w:rsid w:val="009E73F8"/>
    <w:rsid w:val="009F2822"/>
    <w:rsid w:val="009F2E3A"/>
    <w:rsid w:val="009F3706"/>
    <w:rsid w:val="009F45E9"/>
    <w:rsid w:val="009F46CB"/>
    <w:rsid w:val="009F4D32"/>
    <w:rsid w:val="009F6437"/>
    <w:rsid w:val="009F64E4"/>
    <w:rsid w:val="009F7299"/>
    <w:rsid w:val="00A01C7F"/>
    <w:rsid w:val="00A02C68"/>
    <w:rsid w:val="00A039B4"/>
    <w:rsid w:val="00A040E2"/>
    <w:rsid w:val="00A047A9"/>
    <w:rsid w:val="00A04C14"/>
    <w:rsid w:val="00A05DAB"/>
    <w:rsid w:val="00A06458"/>
    <w:rsid w:val="00A069DA"/>
    <w:rsid w:val="00A075F3"/>
    <w:rsid w:val="00A13EDA"/>
    <w:rsid w:val="00A14D59"/>
    <w:rsid w:val="00A1563A"/>
    <w:rsid w:val="00A15703"/>
    <w:rsid w:val="00A16E4E"/>
    <w:rsid w:val="00A1739B"/>
    <w:rsid w:val="00A17AEE"/>
    <w:rsid w:val="00A2008A"/>
    <w:rsid w:val="00A24EB7"/>
    <w:rsid w:val="00A251D3"/>
    <w:rsid w:val="00A25B7B"/>
    <w:rsid w:val="00A25BE3"/>
    <w:rsid w:val="00A260C1"/>
    <w:rsid w:val="00A27336"/>
    <w:rsid w:val="00A27759"/>
    <w:rsid w:val="00A27985"/>
    <w:rsid w:val="00A305E8"/>
    <w:rsid w:val="00A31285"/>
    <w:rsid w:val="00A3294D"/>
    <w:rsid w:val="00A3798C"/>
    <w:rsid w:val="00A37FEC"/>
    <w:rsid w:val="00A416D2"/>
    <w:rsid w:val="00A4245D"/>
    <w:rsid w:val="00A42652"/>
    <w:rsid w:val="00A4284A"/>
    <w:rsid w:val="00A44FCE"/>
    <w:rsid w:val="00A45704"/>
    <w:rsid w:val="00A45B16"/>
    <w:rsid w:val="00A460FC"/>
    <w:rsid w:val="00A4620F"/>
    <w:rsid w:val="00A46B41"/>
    <w:rsid w:val="00A500BB"/>
    <w:rsid w:val="00A51171"/>
    <w:rsid w:val="00A51E37"/>
    <w:rsid w:val="00A523B5"/>
    <w:rsid w:val="00A52DBB"/>
    <w:rsid w:val="00A530FD"/>
    <w:rsid w:val="00A548C9"/>
    <w:rsid w:val="00A55A52"/>
    <w:rsid w:val="00A5618F"/>
    <w:rsid w:val="00A563CE"/>
    <w:rsid w:val="00A57E5B"/>
    <w:rsid w:val="00A60058"/>
    <w:rsid w:val="00A607DB"/>
    <w:rsid w:val="00A60CCA"/>
    <w:rsid w:val="00A60E1E"/>
    <w:rsid w:val="00A610DB"/>
    <w:rsid w:val="00A637DA"/>
    <w:rsid w:val="00A638C6"/>
    <w:rsid w:val="00A63D1E"/>
    <w:rsid w:val="00A645FA"/>
    <w:rsid w:val="00A649E2"/>
    <w:rsid w:val="00A649F8"/>
    <w:rsid w:val="00A6738F"/>
    <w:rsid w:val="00A67B31"/>
    <w:rsid w:val="00A71696"/>
    <w:rsid w:val="00A73299"/>
    <w:rsid w:val="00A747D3"/>
    <w:rsid w:val="00A75CFF"/>
    <w:rsid w:val="00A80525"/>
    <w:rsid w:val="00A80676"/>
    <w:rsid w:val="00A80F9F"/>
    <w:rsid w:val="00A81829"/>
    <w:rsid w:val="00A81CF2"/>
    <w:rsid w:val="00A82256"/>
    <w:rsid w:val="00A827D2"/>
    <w:rsid w:val="00A83228"/>
    <w:rsid w:val="00A83DAD"/>
    <w:rsid w:val="00A843F9"/>
    <w:rsid w:val="00A84C16"/>
    <w:rsid w:val="00A85460"/>
    <w:rsid w:val="00A87A6B"/>
    <w:rsid w:val="00A87AB1"/>
    <w:rsid w:val="00A87B05"/>
    <w:rsid w:val="00A91EF5"/>
    <w:rsid w:val="00A92CA8"/>
    <w:rsid w:val="00A94DF6"/>
    <w:rsid w:val="00AA0122"/>
    <w:rsid w:val="00AA0DA3"/>
    <w:rsid w:val="00AA15AD"/>
    <w:rsid w:val="00AA216F"/>
    <w:rsid w:val="00AA37BF"/>
    <w:rsid w:val="00AA5085"/>
    <w:rsid w:val="00AA585F"/>
    <w:rsid w:val="00AA5A26"/>
    <w:rsid w:val="00AB1EC2"/>
    <w:rsid w:val="00AB2031"/>
    <w:rsid w:val="00AB21F6"/>
    <w:rsid w:val="00AB426E"/>
    <w:rsid w:val="00AB43F4"/>
    <w:rsid w:val="00AB588A"/>
    <w:rsid w:val="00AB58F4"/>
    <w:rsid w:val="00AB6518"/>
    <w:rsid w:val="00AC04FB"/>
    <w:rsid w:val="00AC112B"/>
    <w:rsid w:val="00AC17F9"/>
    <w:rsid w:val="00AC1B17"/>
    <w:rsid w:val="00AC1E86"/>
    <w:rsid w:val="00AC414E"/>
    <w:rsid w:val="00AC64B5"/>
    <w:rsid w:val="00AC6F12"/>
    <w:rsid w:val="00AC73DD"/>
    <w:rsid w:val="00AC7996"/>
    <w:rsid w:val="00AD0D61"/>
    <w:rsid w:val="00AD59B0"/>
    <w:rsid w:val="00AD622A"/>
    <w:rsid w:val="00AE1047"/>
    <w:rsid w:val="00AE1A65"/>
    <w:rsid w:val="00AE1B85"/>
    <w:rsid w:val="00AE2319"/>
    <w:rsid w:val="00AE56BF"/>
    <w:rsid w:val="00AE5866"/>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D5C"/>
    <w:rsid w:val="00B00E73"/>
    <w:rsid w:val="00B01A25"/>
    <w:rsid w:val="00B037D1"/>
    <w:rsid w:val="00B0734B"/>
    <w:rsid w:val="00B102C7"/>
    <w:rsid w:val="00B10933"/>
    <w:rsid w:val="00B11C34"/>
    <w:rsid w:val="00B12391"/>
    <w:rsid w:val="00B136DA"/>
    <w:rsid w:val="00B15F5A"/>
    <w:rsid w:val="00B16454"/>
    <w:rsid w:val="00B1645D"/>
    <w:rsid w:val="00B16832"/>
    <w:rsid w:val="00B179F4"/>
    <w:rsid w:val="00B17CDE"/>
    <w:rsid w:val="00B20CCD"/>
    <w:rsid w:val="00B24369"/>
    <w:rsid w:val="00B254AE"/>
    <w:rsid w:val="00B2638A"/>
    <w:rsid w:val="00B3153D"/>
    <w:rsid w:val="00B31C89"/>
    <w:rsid w:val="00B34062"/>
    <w:rsid w:val="00B34529"/>
    <w:rsid w:val="00B363C5"/>
    <w:rsid w:val="00B36792"/>
    <w:rsid w:val="00B369F2"/>
    <w:rsid w:val="00B370D7"/>
    <w:rsid w:val="00B40C19"/>
    <w:rsid w:val="00B41306"/>
    <w:rsid w:val="00B428F4"/>
    <w:rsid w:val="00B453B8"/>
    <w:rsid w:val="00B45C82"/>
    <w:rsid w:val="00B46B06"/>
    <w:rsid w:val="00B470DB"/>
    <w:rsid w:val="00B504C3"/>
    <w:rsid w:val="00B5300F"/>
    <w:rsid w:val="00B53722"/>
    <w:rsid w:val="00B5478B"/>
    <w:rsid w:val="00B54F37"/>
    <w:rsid w:val="00B55EFA"/>
    <w:rsid w:val="00B56717"/>
    <w:rsid w:val="00B57170"/>
    <w:rsid w:val="00B57ACB"/>
    <w:rsid w:val="00B612B6"/>
    <w:rsid w:val="00B6283D"/>
    <w:rsid w:val="00B629D4"/>
    <w:rsid w:val="00B62C7B"/>
    <w:rsid w:val="00B62EF6"/>
    <w:rsid w:val="00B63847"/>
    <w:rsid w:val="00B64EF0"/>
    <w:rsid w:val="00B66004"/>
    <w:rsid w:val="00B66591"/>
    <w:rsid w:val="00B71610"/>
    <w:rsid w:val="00B72343"/>
    <w:rsid w:val="00B7291F"/>
    <w:rsid w:val="00B7395F"/>
    <w:rsid w:val="00B74766"/>
    <w:rsid w:val="00B7696B"/>
    <w:rsid w:val="00B80864"/>
    <w:rsid w:val="00B822BD"/>
    <w:rsid w:val="00B824D5"/>
    <w:rsid w:val="00B82930"/>
    <w:rsid w:val="00B82BF8"/>
    <w:rsid w:val="00B83610"/>
    <w:rsid w:val="00B86284"/>
    <w:rsid w:val="00B86C09"/>
    <w:rsid w:val="00B87AD9"/>
    <w:rsid w:val="00B9198C"/>
    <w:rsid w:val="00B94513"/>
    <w:rsid w:val="00B9743D"/>
    <w:rsid w:val="00B97A5A"/>
    <w:rsid w:val="00BA2866"/>
    <w:rsid w:val="00BA3426"/>
    <w:rsid w:val="00BA35BA"/>
    <w:rsid w:val="00BA4549"/>
    <w:rsid w:val="00BA5003"/>
    <w:rsid w:val="00BA53E2"/>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0A0F"/>
    <w:rsid w:val="00BD259F"/>
    <w:rsid w:val="00BD2B70"/>
    <w:rsid w:val="00BD30DD"/>
    <w:rsid w:val="00BD3758"/>
    <w:rsid w:val="00BD3E87"/>
    <w:rsid w:val="00BD3F19"/>
    <w:rsid w:val="00BD5FD2"/>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18C7"/>
    <w:rsid w:val="00C02445"/>
    <w:rsid w:val="00C02ADF"/>
    <w:rsid w:val="00C046C0"/>
    <w:rsid w:val="00C04AB4"/>
    <w:rsid w:val="00C0552F"/>
    <w:rsid w:val="00C06469"/>
    <w:rsid w:val="00C067CE"/>
    <w:rsid w:val="00C07F09"/>
    <w:rsid w:val="00C10289"/>
    <w:rsid w:val="00C1119D"/>
    <w:rsid w:val="00C1231D"/>
    <w:rsid w:val="00C12B10"/>
    <w:rsid w:val="00C1373B"/>
    <w:rsid w:val="00C13A61"/>
    <w:rsid w:val="00C140B6"/>
    <w:rsid w:val="00C14D4C"/>
    <w:rsid w:val="00C15712"/>
    <w:rsid w:val="00C15803"/>
    <w:rsid w:val="00C1605C"/>
    <w:rsid w:val="00C166A5"/>
    <w:rsid w:val="00C20AF7"/>
    <w:rsid w:val="00C20B8E"/>
    <w:rsid w:val="00C20F24"/>
    <w:rsid w:val="00C21398"/>
    <w:rsid w:val="00C21CA2"/>
    <w:rsid w:val="00C21E4C"/>
    <w:rsid w:val="00C2284B"/>
    <w:rsid w:val="00C22D13"/>
    <w:rsid w:val="00C231F7"/>
    <w:rsid w:val="00C23683"/>
    <w:rsid w:val="00C244C1"/>
    <w:rsid w:val="00C258C7"/>
    <w:rsid w:val="00C26CAF"/>
    <w:rsid w:val="00C26E0E"/>
    <w:rsid w:val="00C30007"/>
    <w:rsid w:val="00C32370"/>
    <w:rsid w:val="00C328E1"/>
    <w:rsid w:val="00C33108"/>
    <w:rsid w:val="00C3446E"/>
    <w:rsid w:val="00C35DA7"/>
    <w:rsid w:val="00C3773D"/>
    <w:rsid w:val="00C37E1C"/>
    <w:rsid w:val="00C40014"/>
    <w:rsid w:val="00C4200C"/>
    <w:rsid w:val="00C42A3D"/>
    <w:rsid w:val="00C43060"/>
    <w:rsid w:val="00C442F2"/>
    <w:rsid w:val="00C445E6"/>
    <w:rsid w:val="00C447B7"/>
    <w:rsid w:val="00C45954"/>
    <w:rsid w:val="00C45C4C"/>
    <w:rsid w:val="00C46558"/>
    <w:rsid w:val="00C50653"/>
    <w:rsid w:val="00C5085D"/>
    <w:rsid w:val="00C51553"/>
    <w:rsid w:val="00C52026"/>
    <w:rsid w:val="00C5258E"/>
    <w:rsid w:val="00C5261C"/>
    <w:rsid w:val="00C533D9"/>
    <w:rsid w:val="00C538C7"/>
    <w:rsid w:val="00C54271"/>
    <w:rsid w:val="00C556F2"/>
    <w:rsid w:val="00C571D0"/>
    <w:rsid w:val="00C579C0"/>
    <w:rsid w:val="00C6075C"/>
    <w:rsid w:val="00C60938"/>
    <w:rsid w:val="00C6176A"/>
    <w:rsid w:val="00C61F35"/>
    <w:rsid w:val="00C62BEF"/>
    <w:rsid w:val="00C64C6B"/>
    <w:rsid w:val="00C65A20"/>
    <w:rsid w:val="00C65CFB"/>
    <w:rsid w:val="00C65FC2"/>
    <w:rsid w:val="00C66DB5"/>
    <w:rsid w:val="00C67269"/>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B82"/>
    <w:rsid w:val="00C85ECF"/>
    <w:rsid w:val="00C86BCA"/>
    <w:rsid w:val="00C87F1C"/>
    <w:rsid w:val="00C9213F"/>
    <w:rsid w:val="00C92607"/>
    <w:rsid w:val="00C92F59"/>
    <w:rsid w:val="00C936D8"/>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40EC"/>
    <w:rsid w:val="00CB6D22"/>
    <w:rsid w:val="00CB7969"/>
    <w:rsid w:val="00CB7CC4"/>
    <w:rsid w:val="00CC0454"/>
    <w:rsid w:val="00CC0C9E"/>
    <w:rsid w:val="00CC100E"/>
    <w:rsid w:val="00CC1187"/>
    <w:rsid w:val="00CC1EC1"/>
    <w:rsid w:val="00CC4E30"/>
    <w:rsid w:val="00CC5748"/>
    <w:rsid w:val="00CC658B"/>
    <w:rsid w:val="00CC7950"/>
    <w:rsid w:val="00CD154F"/>
    <w:rsid w:val="00CD17E4"/>
    <w:rsid w:val="00CD2557"/>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12B9"/>
    <w:rsid w:val="00D142AE"/>
    <w:rsid w:val="00D150FA"/>
    <w:rsid w:val="00D15CA7"/>
    <w:rsid w:val="00D167CA"/>
    <w:rsid w:val="00D169D3"/>
    <w:rsid w:val="00D17128"/>
    <w:rsid w:val="00D17198"/>
    <w:rsid w:val="00D2026E"/>
    <w:rsid w:val="00D23695"/>
    <w:rsid w:val="00D236C8"/>
    <w:rsid w:val="00D23AD1"/>
    <w:rsid w:val="00D249D1"/>
    <w:rsid w:val="00D24BA3"/>
    <w:rsid w:val="00D24F83"/>
    <w:rsid w:val="00D263A1"/>
    <w:rsid w:val="00D26D7B"/>
    <w:rsid w:val="00D310A4"/>
    <w:rsid w:val="00D31FDD"/>
    <w:rsid w:val="00D3252D"/>
    <w:rsid w:val="00D33374"/>
    <w:rsid w:val="00D33C7F"/>
    <w:rsid w:val="00D34932"/>
    <w:rsid w:val="00D35357"/>
    <w:rsid w:val="00D35785"/>
    <w:rsid w:val="00D35EA5"/>
    <w:rsid w:val="00D36CEE"/>
    <w:rsid w:val="00D370FC"/>
    <w:rsid w:val="00D419F7"/>
    <w:rsid w:val="00D41A4B"/>
    <w:rsid w:val="00D41E52"/>
    <w:rsid w:val="00D43D3C"/>
    <w:rsid w:val="00D454F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D10"/>
    <w:rsid w:val="00D72D75"/>
    <w:rsid w:val="00D74884"/>
    <w:rsid w:val="00D77732"/>
    <w:rsid w:val="00D8088D"/>
    <w:rsid w:val="00D817DD"/>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E7E"/>
    <w:rsid w:val="00D97BEC"/>
    <w:rsid w:val="00DA6A16"/>
    <w:rsid w:val="00DA779E"/>
    <w:rsid w:val="00DB1505"/>
    <w:rsid w:val="00DB24E9"/>
    <w:rsid w:val="00DB48A5"/>
    <w:rsid w:val="00DB5C5E"/>
    <w:rsid w:val="00DB7BD0"/>
    <w:rsid w:val="00DC1148"/>
    <w:rsid w:val="00DC14B0"/>
    <w:rsid w:val="00DC271B"/>
    <w:rsid w:val="00DC30DA"/>
    <w:rsid w:val="00DC3697"/>
    <w:rsid w:val="00DC4DD7"/>
    <w:rsid w:val="00DC4F67"/>
    <w:rsid w:val="00DC6B77"/>
    <w:rsid w:val="00DC78D2"/>
    <w:rsid w:val="00DD0988"/>
    <w:rsid w:val="00DD11E3"/>
    <w:rsid w:val="00DD21BC"/>
    <w:rsid w:val="00DD24DB"/>
    <w:rsid w:val="00DD287F"/>
    <w:rsid w:val="00DD4B47"/>
    <w:rsid w:val="00DD517D"/>
    <w:rsid w:val="00DE0B53"/>
    <w:rsid w:val="00DE19D9"/>
    <w:rsid w:val="00DE1ABB"/>
    <w:rsid w:val="00DE1F04"/>
    <w:rsid w:val="00DE24EB"/>
    <w:rsid w:val="00DE2B96"/>
    <w:rsid w:val="00DE2CE7"/>
    <w:rsid w:val="00DE3524"/>
    <w:rsid w:val="00DE3C36"/>
    <w:rsid w:val="00DE4FAC"/>
    <w:rsid w:val="00DE6BE4"/>
    <w:rsid w:val="00DF1710"/>
    <w:rsid w:val="00DF1E6D"/>
    <w:rsid w:val="00DF2FC9"/>
    <w:rsid w:val="00DF3B48"/>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5695"/>
    <w:rsid w:val="00E15786"/>
    <w:rsid w:val="00E1635D"/>
    <w:rsid w:val="00E20BF9"/>
    <w:rsid w:val="00E212EC"/>
    <w:rsid w:val="00E22CC7"/>
    <w:rsid w:val="00E272A1"/>
    <w:rsid w:val="00E30F24"/>
    <w:rsid w:val="00E311CA"/>
    <w:rsid w:val="00E3326F"/>
    <w:rsid w:val="00E33F27"/>
    <w:rsid w:val="00E34709"/>
    <w:rsid w:val="00E35170"/>
    <w:rsid w:val="00E351A7"/>
    <w:rsid w:val="00E35D14"/>
    <w:rsid w:val="00E3606F"/>
    <w:rsid w:val="00E37165"/>
    <w:rsid w:val="00E37991"/>
    <w:rsid w:val="00E4312A"/>
    <w:rsid w:val="00E4413C"/>
    <w:rsid w:val="00E44288"/>
    <w:rsid w:val="00E44A51"/>
    <w:rsid w:val="00E454E2"/>
    <w:rsid w:val="00E47B23"/>
    <w:rsid w:val="00E5007B"/>
    <w:rsid w:val="00E500F1"/>
    <w:rsid w:val="00E52FAB"/>
    <w:rsid w:val="00E5427B"/>
    <w:rsid w:val="00E55A3C"/>
    <w:rsid w:val="00E57B65"/>
    <w:rsid w:val="00E608FD"/>
    <w:rsid w:val="00E62A15"/>
    <w:rsid w:val="00E637D6"/>
    <w:rsid w:val="00E6533F"/>
    <w:rsid w:val="00E65379"/>
    <w:rsid w:val="00E6587E"/>
    <w:rsid w:val="00E67028"/>
    <w:rsid w:val="00E6740F"/>
    <w:rsid w:val="00E6745E"/>
    <w:rsid w:val="00E7115E"/>
    <w:rsid w:val="00E71D29"/>
    <w:rsid w:val="00E72E1C"/>
    <w:rsid w:val="00E7352B"/>
    <w:rsid w:val="00E73CEF"/>
    <w:rsid w:val="00E75FAC"/>
    <w:rsid w:val="00E812BF"/>
    <w:rsid w:val="00E81A85"/>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3169"/>
    <w:rsid w:val="00E9374F"/>
    <w:rsid w:val="00E9538C"/>
    <w:rsid w:val="00E95613"/>
    <w:rsid w:val="00E970D6"/>
    <w:rsid w:val="00E97CD5"/>
    <w:rsid w:val="00EA0A1F"/>
    <w:rsid w:val="00EA0BBB"/>
    <w:rsid w:val="00EA0FF5"/>
    <w:rsid w:val="00EA2404"/>
    <w:rsid w:val="00EA2C84"/>
    <w:rsid w:val="00EA4FA5"/>
    <w:rsid w:val="00EA5297"/>
    <w:rsid w:val="00EA5E50"/>
    <w:rsid w:val="00EA7BD0"/>
    <w:rsid w:val="00EA7CE5"/>
    <w:rsid w:val="00EB32A7"/>
    <w:rsid w:val="00EB3921"/>
    <w:rsid w:val="00EB5D70"/>
    <w:rsid w:val="00EB7664"/>
    <w:rsid w:val="00EC19A0"/>
    <w:rsid w:val="00EC21A6"/>
    <w:rsid w:val="00EC32AD"/>
    <w:rsid w:val="00EC440B"/>
    <w:rsid w:val="00EC44B4"/>
    <w:rsid w:val="00EC5655"/>
    <w:rsid w:val="00EC7371"/>
    <w:rsid w:val="00EC73A4"/>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EF6A94"/>
    <w:rsid w:val="00F013C5"/>
    <w:rsid w:val="00F025C5"/>
    <w:rsid w:val="00F0475D"/>
    <w:rsid w:val="00F0496C"/>
    <w:rsid w:val="00F04AE5"/>
    <w:rsid w:val="00F06040"/>
    <w:rsid w:val="00F071A2"/>
    <w:rsid w:val="00F103A1"/>
    <w:rsid w:val="00F10895"/>
    <w:rsid w:val="00F108A0"/>
    <w:rsid w:val="00F10CC5"/>
    <w:rsid w:val="00F1102F"/>
    <w:rsid w:val="00F1140B"/>
    <w:rsid w:val="00F11A7C"/>
    <w:rsid w:val="00F14C2F"/>
    <w:rsid w:val="00F15355"/>
    <w:rsid w:val="00F161F1"/>
    <w:rsid w:val="00F1654D"/>
    <w:rsid w:val="00F16849"/>
    <w:rsid w:val="00F16DBF"/>
    <w:rsid w:val="00F17539"/>
    <w:rsid w:val="00F20976"/>
    <w:rsid w:val="00F2207D"/>
    <w:rsid w:val="00F221C2"/>
    <w:rsid w:val="00F22695"/>
    <w:rsid w:val="00F228F0"/>
    <w:rsid w:val="00F26087"/>
    <w:rsid w:val="00F26CA1"/>
    <w:rsid w:val="00F30219"/>
    <w:rsid w:val="00F30EDD"/>
    <w:rsid w:val="00F336E3"/>
    <w:rsid w:val="00F33B34"/>
    <w:rsid w:val="00F34F12"/>
    <w:rsid w:val="00F35BEF"/>
    <w:rsid w:val="00F40823"/>
    <w:rsid w:val="00F40C8E"/>
    <w:rsid w:val="00F41D4F"/>
    <w:rsid w:val="00F43021"/>
    <w:rsid w:val="00F444C3"/>
    <w:rsid w:val="00F44A75"/>
    <w:rsid w:val="00F46BCA"/>
    <w:rsid w:val="00F47A30"/>
    <w:rsid w:val="00F47BA8"/>
    <w:rsid w:val="00F5077B"/>
    <w:rsid w:val="00F512A6"/>
    <w:rsid w:val="00F515F8"/>
    <w:rsid w:val="00F52735"/>
    <w:rsid w:val="00F5362E"/>
    <w:rsid w:val="00F56CCB"/>
    <w:rsid w:val="00F56F78"/>
    <w:rsid w:val="00F5738B"/>
    <w:rsid w:val="00F61634"/>
    <w:rsid w:val="00F61E67"/>
    <w:rsid w:val="00F626AD"/>
    <w:rsid w:val="00F628F9"/>
    <w:rsid w:val="00F642BF"/>
    <w:rsid w:val="00F650B2"/>
    <w:rsid w:val="00F65664"/>
    <w:rsid w:val="00F65C59"/>
    <w:rsid w:val="00F67024"/>
    <w:rsid w:val="00F6708A"/>
    <w:rsid w:val="00F7024B"/>
    <w:rsid w:val="00F70459"/>
    <w:rsid w:val="00F70F1F"/>
    <w:rsid w:val="00F7180C"/>
    <w:rsid w:val="00F71D28"/>
    <w:rsid w:val="00F73A97"/>
    <w:rsid w:val="00F74150"/>
    <w:rsid w:val="00F745DF"/>
    <w:rsid w:val="00F74702"/>
    <w:rsid w:val="00F74ABB"/>
    <w:rsid w:val="00F74BD7"/>
    <w:rsid w:val="00F777A7"/>
    <w:rsid w:val="00F77BB8"/>
    <w:rsid w:val="00F800D1"/>
    <w:rsid w:val="00F80322"/>
    <w:rsid w:val="00F82372"/>
    <w:rsid w:val="00F831C1"/>
    <w:rsid w:val="00F864F0"/>
    <w:rsid w:val="00F8669C"/>
    <w:rsid w:val="00F86B4B"/>
    <w:rsid w:val="00F902B9"/>
    <w:rsid w:val="00F9132A"/>
    <w:rsid w:val="00F91B06"/>
    <w:rsid w:val="00F92DD5"/>
    <w:rsid w:val="00F93080"/>
    <w:rsid w:val="00F93471"/>
    <w:rsid w:val="00F93FF0"/>
    <w:rsid w:val="00F9493F"/>
    <w:rsid w:val="00F94C63"/>
    <w:rsid w:val="00F9510B"/>
    <w:rsid w:val="00F95DDB"/>
    <w:rsid w:val="00F95F51"/>
    <w:rsid w:val="00F97BC8"/>
    <w:rsid w:val="00FA05ED"/>
    <w:rsid w:val="00FA10E3"/>
    <w:rsid w:val="00FA18D4"/>
    <w:rsid w:val="00FA1C3B"/>
    <w:rsid w:val="00FA23A4"/>
    <w:rsid w:val="00FA3429"/>
    <w:rsid w:val="00FA3E61"/>
    <w:rsid w:val="00FA4A09"/>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580"/>
    <w:rsid w:val="00FB3EF5"/>
    <w:rsid w:val="00FB4081"/>
    <w:rsid w:val="00FB409E"/>
    <w:rsid w:val="00FB6038"/>
    <w:rsid w:val="00FB63BE"/>
    <w:rsid w:val="00FB7CFF"/>
    <w:rsid w:val="00FC0D05"/>
    <w:rsid w:val="00FC1089"/>
    <w:rsid w:val="00FC1FA2"/>
    <w:rsid w:val="00FC2FE2"/>
    <w:rsid w:val="00FC3485"/>
    <w:rsid w:val="00FC4B6A"/>
    <w:rsid w:val="00FC4E95"/>
    <w:rsid w:val="00FC726F"/>
    <w:rsid w:val="00FD02CB"/>
    <w:rsid w:val="00FD1016"/>
    <w:rsid w:val="00FD267F"/>
    <w:rsid w:val="00FD5DDE"/>
    <w:rsid w:val="00FD6149"/>
    <w:rsid w:val="00FD6E91"/>
    <w:rsid w:val="00FE112C"/>
    <w:rsid w:val="00FE1C82"/>
    <w:rsid w:val="00FE29A5"/>
    <w:rsid w:val="00FE35D9"/>
    <w:rsid w:val="00FE37FC"/>
    <w:rsid w:val="00FE5154"/>
    <w:rsid w:val="00FE5501"/>
    <w:rsid w:val="00FE69B1"/>
    <w:rsid w:val="00FE6A09"/>
    <w:rsid w:val="00FE7032"/>
    <w:rsid w:val="00FF1004"/>
    <w:rsid w:val="00FF1A8C"/>
    <w:rsid w:val="00FF2430"/>
    <w:rsid w:val="00FF3837"/>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7.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image" Target="media/image27.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emf"/><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2.xml"/><Relationship Id="rId29" Type="http://schemas.openxmlformats.org/officeDocument/2006/relationships/image" Target="media/image11.pn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8.xml"/><Relationship Id="rId31" Type="http://schemas.openxmlformats.org/officeDocument/2006/relationships/image" Target="media/image13.png"/><Relationship Id="rId44" Type="http://schemas.openxmlformats.org/officeDocument/2006/relationships/image" Target="media/image2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28.emf"/><Relationship Id="rId8"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84012416"/>
        <c:axId val="84014208"/>
      </c:barChart>
      <c:catAx>
        <c:axId val="84012416"/>
        <c:scaling>
          <c:orientation val="minMax"/>
        </c:scaling>
        <c:axPos val="b"/>
        <c:tickLblPos val="nextTo"/>
        <c:crossAx val="84014208"/>
        <c:crosses val="autoZero"/>
        <c:auto val="1"/>
        <c:lblAlgn val="ctr"/>
        <c:lblOffset val="100"/>
      </c:catAx>
      <c:valAx>
        <c:axId val="84014208"/>
        <c:scaling>
          <c:orientation val="minMax"/>
        </c:scaling>
        <c:axPos val="l"/>
        <c:majorGridlines/>
        <c:numFmt formatCode="0%" sourceLinked="1"/>
        <c:tickLblPos val="nextTo"/>
        <c:crossAx val="84012416"/>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16</c:v>
                </c:pt>
                <c:pt idx="1">
                  <c:v>0.2</c:v>
                </c:pt>
                <c:pt idx="2">
                  <c:v>0.2</c:v>
                </c:pt>
                <c:pt idx="3">
                  <c:v>0.30000000000000016</c:v>
                </c:pt>
                <c:pt idx="4">
                  <c:v>0.4</c:v>
                </c:pt>
                <c:pt idx="5">
                  <c:v>0.4</c:v>
                </c:pt>
                <c:pt idx="6">
                  <c:v>0.5</c:v>
                </c:pt>
                <c:pt idx="7">
                  <c:v>0.4</c:v>
                </c:pt>
                <c:pt idx="8">
                  <c:v>0.5</c:v>
                </c:pt>
                <c:pt idx="9">
                  <c:v>0.30000000000000016</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29</c:v>
                </c:pt>
                <c:pt idx="4">
                  <c:v>0.51400000000000001</c:v>
                </c:pt>
                <c:pt idx="5">
                  <c:v>0.42000000000000015</c:v>
                </c:pt>
                <c:pt idx="6">
                  <c:v>0.255</c:v>
                </c:pt>
                <c:pt idx="7">
                  <c:v>0.46800000000000008</c:v>
                </c:pt>
                <c:pt idx="8">
                  <c:v>0.29300000000000015</c:v>
                </c:pt>
                <c:pt idx="9">
                  <c:v>0.39200000000000024</c:v>
                </c:pt>
                <c:pt idx="10">
                  <c:v>0.56699999999999995</c:v>
                </c:pt>
              </c:numCache>
            </c:numRef>
          </c:val>
        </c:ser>
        <c:axId val="86630400"/>
        <c:axId val="86631936"/>
      </c:barChart>
      <c:catAx>
        <c:axId val="86630400"/>
        <c:scaling>
          <c:orientation val="minMax"/>
        </c:scaling>
        <c:axPos val="b"/>
        <c:tickLblPos val="nextTo"/>
        <c:crossAx val="86631936"/>
        <c:crosses val="autoZero"/>
        <c:auto val="1"/>
        <c:lblAlgn val="ctr"/>
        <c:lblOffset val="100"/>
      </c:catAx>
      <c:valAx>
        <c:axId val="86631936"/>
        <c:scaling>
          <c:orientation val="minMax"/>
        </c:scaling>
        <c:axPos val="l"/>
        <c:majorGridlines/>
        <c:numFmt formatCode="General" sourceLinked="1"/>
        <c:tickLblPos val="nextTo"/>
        <c:crossAx val="86630400"/>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91FAA9-0E21-4455-AF8B-3D98A7503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23</TotalTime>
  <Pages>80</Pages>
  <Words>19975</Words>
  <Characters>119852</Characters>
  <Application>Microsoft Office Word</Application>
  <DocSecurity>0</DocSecurity>
  <Lines>998</Lines>
  <Paragraphs>2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9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173</cp:revision>
  <cp:lastPrinted>2011-01-06T10:43:00Z</cp:lastPrinted>
  <dcterms:created xsi:type="dcterms:W3CDTF">2010-08-08T00:02:00Z</dcterms:created>
  <dcterms:modified xsi:type="dcterms:W3CDTF">2011-01-23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ies>
</file>